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064293" w14:textId="0C36BB5C" w:rsidR="007B6333" w:rsidRPr="0040486F" w:rsidRDefault="005B6BEC" w:rsidP="007B6333">
      <w:pPr>
        <w:pStyle w:val="Heading1"/>
        <w:rPr>
          <w:color w:val="000000" w:themeColor="text1"/>
        </w:rPr>
      </w:pPr>
      <w:r>
        <w:rPr>
          <w:color w:val="000000" w:themeColor="text1"/>
        </w:rPr>
        <w:t xml:space="preserve">   </w:t>
      </w:r>
      <w:r w:rsidR="007B6333">
        <w:rPr>
          <w:color w:val="000000" w:themeColor="text1"/>
        </w:rPr>
        <w:t xml:space="preserve">Title: </w:t>
      </w:r>
      <w:r w:rsidR="007B6333" w:rsidRPr="004032BE">
        <w:rPr>
          <w:color w:val="000000" w:themeColor="text1"/>
        </w:rPr>
        <w:t>How can programmes better support female sex workers to avoid HIV infection in Zimbabwe? A prevention cascade analysis</w:t>
      </w:r>
    </w:p>
    <w:p w14:paraId="1B34D9D2" w14:textId="77777777" w:rsidR="007B6333" w:rsidRDefault="007B6333" w:rsidP="007B6333">
      <w:pPr>
        <w:pStyle w:val="Heading1"/>
        <w:rPr>
          <w:color w:val="000000" w:themeColor="text1"/>
        </w:rPr>
      </w:pPr>
      <w:r>
        <w:rPr>
          <w:color w:val="000000" w:themeColor="text1"/>
        </w:rPr>
        <w:t>Running Head</w:t>
      </w:r>
      <w:r w:rsidRPr="0040486F">
        <w:rPr>
          <w:color w:val="000000" w:themeColor="text1"/>
        </w:rPr>
        <w:t>: A prevention cascade for condoms and PrEP</w:t>
      </w:r>
    </w:p>
    <w:p w14:paraId="55950DA7" w14:textId="77777777" w:rsidR="007B6333" w:rsidRDefault="007B6333" w:rsidP="007B6333"/>
    <w:p w14:paraId="06EDFFF6" w14:textId="77777777" w:rsidR="007B6333" w:rsidRPr="004032BE" w:rsidRDefault="007B6333" w:rsidP="007B6333"/>
    <w:p w14:paraId="7381424D" w14:textId="05D9252D" w:rsidR="007B6333" w:rsidRPr="004032BE" w:rsidRDefault="007B6333" w:rsidP="007B6333">
      <w:pPr>
        <w:rPr>
          <w:color w:val="000000" w:themeColor="text1"/>
          <w:vertAlign w:val="superscript"/>
        </w:rPr>
      </w:pPr>
      <w:r w:rsidRPr="004032BE">
        <w:rPr>
          <w:color w:val="000000" w:themeColor="text1"/>
        </w:rPr>
        <w:t xml:space="preserve">Elizabeth </w:t>
      </w:r>
      <w:r>
        <w:rPr>
          <w:color w:val="000000" w:themeColor="text1"/>
        </w:rPr>
        <w:t>FEARON</w:t>
      </w:r>
      <w:r w:rsidRPr="004032BE">
        <w:rPr>
          <w:color w:val="000000" w:themeColor="text1"/>
        </w:rPr>
        <w:t xml:space="preserve"> PhD</w:t>
      </w:r>
      <w:r w:rsidRPr="004032BE">
        <w:rPr>
          <w:color w:val="000000" w:themeColor="text1"/>
          <w:vertAlign w:val="superscript"/>
        </w:rPr>
        <w:t>1*</w:t>
      </w:r>
      <w:r w:rsidRPr="004032BE">
        <w:rPr>
          <w:color w:val="000000" w:themeColor="text1"/>
        </w:rPr>
        <w:t xml:space="preserve">, Andrew </w:t>
      </w:r>
      <w:r>
        <w:rPr>
          <w:color w:val="000000" w:themeColor="text1"/>
        </w:rPr>
        <w:t>PHILLIPS</w:t>
      </w:r>
      <w:r w:rsidRPr="004032BE">
        <w:rPr>
          <w:color w:val="000000" w:themeColor="text1"/>
        </w:rPr>
        <w:t xml:space="preserve"> PhD</w:t>
      </w:r>
      <w:r w:rsidRPr="004032BE">
        <w:rPr>
          <w:color w:val="000000" w:themeColor="text1"/>
          <w:vertAlign w:val="superscript"/>
        </w:rPr>
        <w:t>2</w:t>
      </w:r>
      <w:r w:rsidRPr="004032BE">
        <w:rPr>
          <w:color w:val="000000" w:themeColor="text1"/>
        </w:rPr>
        <w:t xml:space="preserve">, Sibongile </w:t>
      </w:r>
      <w:r>
        <w:rPr>
          <w:color w:val="000000" w:themeColor="text1"/>
        </w:rPr>
        <w:t>MTETWA</w:t>
      </w:r>
      <w:r w:rsidRPr="004032BE">
        <w:rPr>
          <w:color w:val="000000" w:themeColor="text1"/>
        </w:rPr>
        <w:t xml:space="preserve"> MSc</w:t>
      </w:r>
      <w:r w:rsidRPr="004032BE">
        <w:rPr>
          <w:color w:val="000000" w:themeColor="text1"/>
          <w:vertAlign w:val="superscript"/>
        </w:rPr>
        <w:t>3</w:t>
      </w:r>
      <w:r w:rsidRPr="004032BE">
        <w:rPr>
          <w:color w:val="000000" w:themeColor="text1"/>
        </w:rPr>
        <w:t xml:space="preserve">, Sungai </w:t>
      </w:r>
      <w:r w:rsidR="00573196">
        <w:rPr>
          <w:color w:val="000000" w:themeColor="text1"/>
        </w:rPr>
        <w:t xml:space="preserve">T </w:t>
      </w:r>
      <w:r w:rsidRPr="004032BE">
        <w:rPr>
          <w:color w:val="000000" w:themeColor="text1"/>
        </w:rPr>
        <w:t>C</w:t>
      </w:r>
      <w:r>
        <w:rPr>
          <w:color w:val="000000" w:themeColor="text1"/>
        </w:rPr>
        <w:t>HABATA</w:t>
      </w:r>
      <w:r w:rsidRPr="004032BE">
        <w:rPr>
          <w:color w:val="000000" w:themeColor="text1"/>
        </w:rPr>
        <w:t xml:space="preserve"> MSc</w:t>
      </w:r>
      <w:r w:rsidRPr="004032BE">
        <w:rPr>
          <w:color w:val="000000" w:themeColor="text1"/>
          <w:vertAlign w:val="superscript"/>
        </w:rPr>
        <w:t>3</w:t>
      </w:r>
      <w:r w:rsidRPr="004032BE">
        <w:rPr>
          <w:color w:val="000000" w:themeColor="text1"/>
        </w:rPr>
        <w:t xml:space="preserve">, Phillis </w:t>
      </w:r>
      <w:r>
        <w:rPr>
          <w:color w:val="000000" w:themeColor="text1"/>
        </w:rPr>
        <w:t>MUSHATI</w:t>
      </w:r>
      <w:r w:rsidRPr="004032BE">
        <w:rPr>
          <w:color w:val="000000" w:themeColor="text1"/>
        </w:rPr>
        <w:t xml:space="preserve"> MSc</w:t>
      </w:r>
      <w:r w:rsidRPr="004032BE">
        <w:rPr>
          <w:color w:val="000000" w:themeColor="text1"/>
          <w:vertAlign w:val="superscript"/>
        </w:rPr>
        <w:t>3</w:t>
      </w:r>
      <w:r w:rsidRPr="004032BE">
        <w:rPr>
          <w:color w:val="000000" w:themeColor="text1"/>
        </w:rPr>
        <w:t xml:space="preserve">, </w:t>
      </w:r>
      <w:r>
        <w:rPr>
          <w:color w:val="000000" w:themeColor="text1"/>
        </w:rPr>
        <w:t>Valentina CAMBIANO</w:t>
      </w:r>
      <w:r w:rsidRPr="004032BE">
        <w:rPr>
          <w:color w:val="000000" w:themeColor="text1"/>
        </w:rPr>
        <w:t xml:space="preserve"> PhD</w:t>
      </w:r>
      <w:r w:rsidRPr="004032BE">
        <w:rPr>
          <w:color w:val="000000" w:themeColor="text1"/>
          <w:vertAlign w:val="superscript"/>
        </w:rPr>
        <w:t>2</w:t>
      </w:r>
      <w:r w:rsidRPr="004032BE">
        <w:rPr>
          <w:color w:val="000000" w:themeColor="text1"/>
        </w:rPr>
        <w:t xml:space="preserve">, </w:t>
      </w:r>
      <w:bookmarkStart w:id="0" w:name="_GoBack"/>
      <w:bookmarkEnd w:id="0"/>
      <w:r>
        <w:rPr>
          <w:color w:val="000000" w:themeColor="text1"/>
        </w:rPr>
        <w:t>Joanna BUSZA</w:t>
      </w:r>
      <w:r w:rsidRPr="004032BE">
        <w:rPr>
          <w:color w:val="000000" w:themeColor="text1"/>
        </w:rPr>
        <w:t xml:space="preserve"> MSc</w:t>
      </w:r>
      <w:r w:rsidRPr="004032BE">
        <w:rPr>
          <w:color w:val="000000" w:themeColor="text1"/>
          <w:vertAlign w:val="superscript"/>
        </w:rPr>
        <w:t>1</w:t>
      </w:r>
      <w:r w:rsidRPr="004032BE">
        <w:rPr>
          <w:color w:val="000000" w:themeColor="text1"/>
        </w:rPr>
        <w:t>, Sue N</w:t>
      </w:r>
      <w:r>
        <w:rPr>
          <w:color w:val="000000" w:themeColor="text1"/>
        </w:rPr>
        <w:t>APIERALA</w:t>
      </w:r>
      <w:r w:rsidRPr="004032BE">
        <w:rPr>
          <w:color w:val="000000" w:themeColor="text1"/>
        </w:rPr>
        <w:t xml:space="preserve"> PhD</w:t>
      </w:r>
      <w:r w:rsidRPr="004032BE">
        <w:rPr>
          <w:color w:val="000000" w:themeColor="text1"/>
          <w:vertAlign w:val="superscript"/>
        </w:rPr>
        <w:t>4</w:t>
      </w:r>
      <w:r w:rsidRPr="004032BE">
        <w:rPr>
          <w:color w:val="000000" w:themeColor="text1"/>
        </w:rPr>
        <w:t>, Bernadette H</w:t>
      </w:r>
      <w:r>
        <w:rPr>
          <w:color w:val="000000" w:themeColor="text1"/>
        </w:rPr>
        <w:t>ENSEN</w:t>
      </w:r>
      <w:r w:rsidRPr="004032BE">
        <w:rPr>
          <w:color w:val="000000" w:themeColor="text1"/>
        </w:rPr>
        <w:t xml:space="preserve"> PhD</w:t>
      </w:r>
      <w:r w:rsidRPr="004032BE">
        <w:rPr>
          <w:color w:val="000000" w:themeColor="text1"/>
          <w:vertAlign w:val="superscript"/>
        </w:rPr>
        <w:t>5</w:t>
      </w:r>
      <w:r w:rsidRPr="004032BE">
        <w:rPr>
          <w:color w:val="000000" w:themeColor="text1"/>
        </w:rPr>
        <w:t>,</w:t>
      </w:r>
      <w:r>
        <w:rPr>
          <w:color w:val="000000" w:themeColor="text1"/>
        </w:rPr>
        <w:t xml:space="preserve"> Stefan BARAL</w:t>
      </w:r>
      <w:r w:rsidRPr="004032BE">
        <w:rPr>
          <w:color w:val="000000" w:themeColor="text1"/>
        </w:rPr>
        <w:t xml:space="preserve"> MD</w:t>
      </w:r>
      <w:r w:rsidRPr="004032BE">
        <w:rPr>
          <w:color w:val="000000" w:themeColor="text1"/>
          <w:vertAlign w:val="superscript"/>
        </w:rPr>
        <w:t>6</w:t>
      </w:r>
      <w:r>
        <w:rPr>
          <w:color w:val="000000" w:themeColor="text1"/>
        </w:rPr>
        <w:t>, Sharon S WEIR</w:t>
      </w:r>
      <w:r w:rsidRPr="004032BE">
        <w:rPr>
          <w:color w:val="000000" w:themeColor="text1"/>
        </w:rPr>
        <w:t xml:space="preserve"> PhD</w:t>
      </w:r>
      <w:r w:rsidRPr="004032BE">
        <w:rPr>
          <w:color w:val="000000" w:themeColor="text1"/>
          <w:vertAlign w:val="superscript"/>
        </w:rPr>
        <w:t>7</w:t>
      </w:r>
      <w:r w:rsidRPr="004032BE">
        <w:rPr>
          <w:color w:val="000000" w:themeColor="text1"/>
        </w:rPr>
        <w:t>,</w:t>
      </w:r>
      <w:r>
        <w:rPr>
          <w:color w:val="000000" w:themeColor="text1"/>
        </w:rPr>
        <w:t xml:space="preserve"> Brian RICE</w:t>
      </w:r>
      <w:r w:rsidRPr="004032BE">
        <w:rPr>
          <w:color w:val="000000" w:themeColor="text1"/>
        </w:rPr>
        <w:t xml:space="preserve"> PhD</w:t>
      </w:r>
      <w:r w:rsidRPr="004032BE">
        <w:rPr>
          <w:color w:val="000000" w:themeColor="text1"/>
          <w:vertAlign w:val="superscript"/>
        </w:rPr>
        <w:t>1</w:t>
      </w:r>
      <w:r w:rsidRPr="004032BE">
        <w:rPr>
          <w:color w:val="000000" w:themeColor="text1"/>
        </w:rPr>
        <w:t xml:space="preserve">, Frances M </w:t>
      </w:r>
      <w:r>
        <w:rPr>
          <w:color w:val="000000" w:themeColor="text1"/>
        </w:rPr>
        <w:t>COWAN</w:t>
      </w:r>
      <w:r w:rsidRPr="004032BE">
        <w:rPr>
          <w:color w:val="000000" w:themeColor="text1"/>
        </w:rPr>
        <w:t xml:space="preserve"> MD</w:t>
      </w:r>
      <w:r w:rsidRPr="004032BE">
        <w:rPr>
          <w:color w:val="000000" w:themeColor="text1"/>
          <w:vertAlign w:val="superscript"/>
        </w:rPr>
        <w:t>3,8</w:t>
      </w:r>
      <w:r w:rsidRPr="004032BE">
        <w:rPr>
          <w:color w:val="000000" w:themeColor="text1"/>
        </w:rPr>
        <w:t>, James R</w:t>
      </w:r>
      <w:r>
        <w:rPr>
          <w:color w:val="000000" w:themeColor="text1"/>
        </w:rPr>
        <w:t xml:space="preserve"> HARGREAVES</w:t>
      </w:r>
      <w:r w:rsidRPr="004032BE">
        <w:rPr>
          <w:color w:val="000000" w:themeColor="text1"/>
        </w:rPr>
        <w:t xml:space="preserve"> PhD</w:t>
      </w:r>
      <w:r w:rsidRPr="004032BE">
        <w:rPr>
          <w:color w:val="000000" w:themeColor="text1"/>
          <w:vertAlign w:val="superscript"/>
        </w:rPr>
        <w:t>1</w:t>
      </w:r>
    </w:p>
    <w:p w14:paraId="40D97E2E" w14:textId="77777777" w:rsidR="007B6333" w:rsidRPr="004032BE" w:rsidRDefault="007B6333" w:rsidP="007B6333">
      <w:pPr>
        <w:rPr>
          <w:color w:val="000000" w:themeColor="text1"/>
          <w:vertAlign w:val="superscript"/>
        </w:rPr>
      </w:pPr>
    </w:p>
    <w:p w14:paraId="72CA8E70" w14:textId="77777777" w:rsidR="007B6333" w:rsidRPr="004032BE" w:rsidRDefault="007B6333" w:rsidP="007B6333">
      <w:pPr>
        <w:pStyle w:val="Compact"/>
        <w:numPr>
          <w:ilvl w:val="0"/>
          <w:numId w:val="1"/>
        </w:numPr>
        <w:rPr>
          <w:rFonts w:asciiTheme="minorHAnsi" w:hAnsiTheme="minorHAnsi"/>
          <w:color w:val="000000" w:themeColor="text1"/>
          <w:sz w:val="24"/>
          <w:szCs w:val="24"/>
        </w:rPr>
      </w:pPr>
      <w:r w:rsidRPr="004032BE">
        <w:rPr>
          <w:rFonts w:asciiTheme="minorHAnsi" w:hAnsiTheme="minorHAnsi"/>
          <w:color w:val="000000" w:themeColor="text1"/>
          <w:sz w:val="24"/>
          <w:szCs w:val="24"/>
        </w:rPr>
        <w:t>Department of Social and Environmental Health Research, Public Health and Policy, London School of Hygiene and Tropical Medicine, London, UK.</w:t>
      </w:r>
    </w:p>
    <w:p w14:paraId="5FC755D2" w14:textId="77777777" w:rsidR="007B6333" w:rsidRPr="004032BE" w:rsidRDefault="007B6333" w:rsidP="007B6333">
      <w:pPr>
        <w:pStyle w:val="Compact"/>
        <w:numPr>
          <w:ilvl w:val="0"/>
          <w:numId w:val="1"/>
        </w:numPr>
        <w:rPr>
          <w:rFonts w:asciiTheme="minorHAnsi" w:hAnsiTheme="minorHAnsi"/>
          <w:color w:val="000000" w:themeColor="text1"/>
          <w:sz w:val="24"/>
          <w:szCs w:val="24"/>
        </w:rPr>
      </w:pPr>
      <w:r w:rsidRPr="004032BE">
        <w:rPr>
          <w:rFonts w:asciiTheme="minorHAnsi" w:hAnsiTheme="minorHAnsi"/>
          <w:color w:val="000000" w:themeColor="text1"/>
          <w:sz w:val="24"/>
          <w:szCs w:val="24"/>
        </w:rPr>
        <w:t>Institute for Global Health, Faculty of Population Health Sciences, University College London, London, UK.</w:t>
      </w:r>
    </w:p>
    <w:p w14:paraId="7D34524B" w14:textId="77777777" w:rsidR="007B6333" w:rsidRPr="004032BE" w:rsidRDefault="007B6333" w:rsidP="007B6333">
      <w:pPr>
        <w:pStyle w:val="Compact"/>
        <w:numPr>
          <w:ilvl w:val="0"/>
          <w:numId w:val="1"/>
        </w:numPr>
        <w:rPr>
          <w:rFonts w:asciiTheme="minorHAnsi" w:hAnsiTheme="minorHAnsi"/>
          <w:color w:val="000000" w:themeColor="text1"/>
          <w:sz w:val="24"/>
          <w:szCs w:val="24"/>
        </w:rPr>
      </w:pPr>
      <w:r w:rsidRPr="004032BE">
        <w:rPr>
          <w:rFonts w:asciiTheme="minorHAnsi" w:hAnsiTheme="minorHAnsi"/>
          <w:color w:val="000000" w:themeColor="text1"/>
          <w:sz w:val="24"/>
          <w:szCs w:val="24"/>
        </w:rPr>
        <w:t>Centre for Sexual Health and HIV AIDS Research (CeSHHAR) Zimbabwe, Harare, Zimbabwe.</w:t>
      </w:r>
    </w:p>
    <w:p w14:paraId="5B4614DC" w14:textId="77777777" w:rsidR="007B6333" w:rsidRPr="004032BE" w:rsidRDefault="007B6333" w:rsidP="007B6333">
      <w:pPr>
        <w:pStyle w:val="Compact"/>
        <w:numPr>
          <w:ilvl w:val="0"/>
          <w:numId w:val="1"/>
        </w:numPr>
        <w:rPr>
          <w:rFonts w:asciiTheme="minorHAnsi" w:hAnsiTheme="minorHAnsi"/>
          <w:color w:val="000000" w:themeColor="text1"/>
          <w:sz w:val="24"/>
          <w:szCs w:val="24"/>
        </w:rPr>
      </w:pPr>
      <w:r w:rsidRPr="004032BE">
        <w:rPr>
          <w:rFonts w:asciiTheme="minorHAnsi" w:hAnsiTheme="minorHAnsi"/>
          <w:color w:val="000000" w:themeColor="text1"/>
          <w:sz w:val="24"/>
          <w:szCs w:val="24"/>
        </w:rPr>
        <w:t>Women’s Global Health Imperative, RTI International, San Francisco, California, USA.</w:t>
      </w:r>
    </w:p>
    <w:p w14:paraId="2A9B2174" w14:textId="77777777" w:rsidR="007B6333" w:rsidRPr="004032BE" w:rsidRDefault="007B6333" w:rsidP="007B6333">
      <w:pPr>
        <w:pStyle w:val="Compact"/>
        <w:numPr>
          <w:ilvl w:val="0"/>
          <w:numId w:val="1"/>
        </w:numPr>
        <w:rPr>
          <w:rFonts w:asciiTheme="minorHAnsi" w:hAnsiTheme="minorHAnsi"/>
          <w:color w:val="000000" w:themeColor="text1"/>
          <w:sz w:val="24"/>
          <w:szCs w:val="24"/>
        </w:rPr>
      </w:pPr>
      <w:r w:rsidRPr="004032BE">
        <w:rPr>
          <w:rFonts w:asciiTheme="minorHAnsi" w:hAnsiTheme="minorHAnsi"/>
          <w:color w:val="000000" w:themeColor="text1"/>
          <w:sz w:val="24"/>
          <w:szCs w:val="24"/>
        </w:rPr>
        <w:t>Department of Clinical Research, Faculty of Infectious and Tropical Diseases, London School of Hygiene and Tropical Medicine, London, UK.</w:t>
      </w:r>
    </w:p>
    <w:p w14:paraId="1C5F1757" w14:textId="77777777" w:rsidR="007B6333" w:rsidRPr="004032BE" w:rsidRDefault="007B6333" w:rsidP="007B6333">
      <w:pPr>
        <w:pStyle w:val="Compact"/>
        <w:numPr>
          <w:ilvl w:val="0"/>
          <w:numId w:val="1"/>
        </w:numPr>
        <w:rPr>
          <w:rFonts w:asciiTheme="minorHAnsi" w:hAnsiTheme="minorHAnsi"/>
          <w:color w:val="000000" w:themeColor="text1"/>
          <w:sz w:val="24"/>
          <w:szCs w:val="24"/>
        </w:rPr>
      </w:pPr>
      <w:r w:rsidRPr="004032BE">
        <w:rPr>
          <w:rFonts w:asciiTheme="minorHAnsi" w:hAnsiTheme="minorHAnsi"/>
          <w:color w:val="000000" w:themeColor="text1"/>
          <w:sz w:val="24"/>
          <w:szCs w:val="24"/>
        </w:rPr>
        <w:t>Bloomberg School of Public Health, Johns Hopkins University, Baltimore, Maryland, USA.</w:t>
      </w:r>
    </w:p>
    <w:p w14:paraId="070F20ED" w14:textId="77777777" w:rsidR="007B6333" w:rsidRPr="004032BE" w:rsidRDefault="007B6333" w:rsidP="007B6333">
      <w:pPr>
        <w:pStyle w:val="ListParagraph"/>
        <w:numPr>
          <w:ilvl w:val="0"/>
          <w:numId w:val="1"/>
        </w:numPr>
        <w:rPr>
          <w:rFonts w:eastAsia="Times New Roman" w:cs="Times New Roman"/>
          <w:color w:val="000000" w:themeColor="text1"/>
          <w:lang w:eastAsia="en-GB"/>
        </w:rPr>
      </w:pPr>
      <w:r w:rsidRPr="004032BE">
        <w:rPr>
          <w:rFonts w:eastAsia="Times New Roman" w:cs="Times New Roman"/>
          <w:color w:val="000000" w:themeColor="text1"/>
          <w:lang w:eastAsia="en-GB"/>
        </w:rPr>
        <w:t>Department of Epidemiology, Gillings School of Global Public Health, University of North Carolina at Chapel Hill, Chapel Hill, NC, USA.</w:t>
      </w:r>
    </w:p>
    <w:p w14:paraId="6A6EE00A" w14:textId="77777777" w:rsidR="007B6333" w:rsidRPr="004032BE" w:rsidRDefault="007B6333" w:rsidP="007B6333">
      <w:pPr>
        <w:pStyle w:val="Compact"/>
        <w:numPr>
          <w:ilvl w:val="0"/>
          <w:numId w:val="1"/>
        </w:numPr>
        <w:rPr>
          <w:rFonts w:asciiTheme="minorHAnsi" w:hAnsiTheme="minorHAnsi"/>
          <w:color w:val="000000" w:themeColor="text1"/>
          <w:sz w:val="24"/>
          <w:szCs w:val="24"/>
        </w:rPr>
      </w:pPr>
      <w:r w:rsidRPr="004032BE">
        <w:rPr>
          <w:rFonts w:asciiTheme="minorHAnsi" w:hAnsiTheme="minorHAnsi"/>
          <w:color w:val="000000" w:themeColor="text1"/>
          <w:sz w:val="24"/>
          <w:szCs w:val="24"/>
        </w:rPr>
        <w:t>Department of International Public Health, Liverpool School of Tropical Medicine, Liverpool, UK.</w:t>
      </w:r>
    </w:p>
    <w:p w14:paraId="3A95C576" w14:textId="77777777" w:rsidR="007B6333" w:rsidRPr="004032BE" w:rsidRDefault="007B6333" w:rsidP="007B6333">
      <w:pPr>
        <w:pStyle w:val="Compact"/>
        <w:ind w:left="480"/>
        <w:rPr>
          <w:rFonts w:asciiTheme="minorHAnsi" w:hAnsiTheme="minorHAnsi"/>
          <w:color w:val="000000" w:themeColor="text1"/>
          <w:sz w:val="24"/>
          <w:szCs w:val="24"/>
        </w:rPr>
      </w:pPr>
    </w:p>
    <w:p w14:paraId="1EC513F0" w14:textId="77777777" w:rsidR="007B6333" w:rsidRPr="004032BE" w:rsidRDefault="007B6333" w:rsidP="007B6333">
      <w:pPr>
        <w:rPr>
          <w:color w:val="000000" w:themeColor="text1"/>
        </w:rPr>
      </w:pPr>
      <w:r w:rsidRPr="004032BE">
        <w:rPr>
          <w:color w:val="000000" w:themeColor="text1"/>
        </w:rPr>
        <w:t>*Corre</w:t>
      </w:r>
      <w:r>
        <w:rPr>
          <w:color w:val="000000" w:themeColor="text1"/>
        </w:rPr>
        <w:t>s</w:t>
      </w:r>
      <w:r w:rsidRPr="004032BE">
        <w:rPr>
          <w:color w:val="000000" w:themeColor="text1"/>
        </w:rPr>
        <w:t>ponding Author</w:t>
      </w:r>
      <w:r>
        <w:rPr>
          <w:color w:val="000000" w:themeColor="text1"/>
        </w:rPr>
        <w:t xml:space="preserve"> and requests for reprints:</w:t>
      </w:r>
    </w:p>
    <w:p w14:paraId="099AB063" w14:textId="77777777" w:rsidR="007B6333" w:rsidRPr="004032BE" w:rsidRDefault="007B6333" w:rsidP="007B6333">
      <w:pPr>
        <w:rPr>
          <w:color w:val="000000" w:themeColor="text1"/>
        </w:rPr>
      </w:pPr>
      <w:r w:rsidRPr="004032BE">
        <w:rPr>
          <w:color w:val="000000" w:themeColor="text1"/>
        </w:rPr>
        <w:t>Dr Elizabeth Fearon</w:t>
      </w:r>
    </w:p>
    <w:p w14:paraId="0E6D8369" w14:textId="77777777" w:rsidR="007B6333" w:rsidRPr="004032BE" w:rsidRDefault="00936B81" w:rsidP="007B6333">
      <w:pPr>
        <w:rPr>
          <w:color w:val="000000" w:themeColor="text1"/>
        </w:rPr>
      </w:pPr>
      <w:hyperlink r:id="rId7" w:history="1">
        <w:r w:rsidR="007B6333" w:rsidRPr="004032BE">
          <w:rPr>
            <w:rStyle w:val="Hyperlink"/>
            <w:color w:val="000000" w:themeColor="text1"/>
          </w:rPr>
          <w:t>Elizabeth.Fearon@lshtm.ac.uk</w:t>
        </w:r>
      </w:hyperlink>
    </w:p>
    <w:p w14:paraId="1A570486" w14:textId="77777777" w:rsidR="007B6333" w:rsidRPr="004032BE" w:rsidRDefault="007B6333" w:rsidP="007B6333">
      <w:pPr>
        <w:rPr>
          <w:color w:val="000000" w:themeColor="text1"/>
        </w:rPr>
      </w:pPr>
      <w:r w:rsidRPr="004032BE">
        <w:rPr>
          <w:color w:val="000000" w:themeColor="text1"/>
        </w:rPr>
        <w:t>+44 7927 2877</w:t>
      </w:r>
    </w:p>
    <w:p w14:paraId="1755570F" w14:textId="77777777" w:rsidR="007B6333" w:rsidRPr="004032BE" w:rsidRDefault="007B6333" w:rsidP="007B6333">
      <w:pPr>
        <w:rPr>
          <w:color w:val="000000" w:themeColor="text1"/>
        </w:rPr>
      </w:pPr>
      <w:r w:rsidRPr="004032BE">
        <w:rPr>
          <w:color w:val="000000" w:themeColor="text1"/>
        </w:rPr>
        <w:t xml:space="preserve">Department of Social and Environmental Health Research, </w:t>
      </w:r>
    </w:p>
    <w:p w14:paraId="3FF98DC7" w14:textId="77777777" w:rsidR="007B6333" w:rsidRPr="004032BE" w:rsidRDefault="007B6333" w:rsidP="007B6333">
      <w:pPr>
        <w:rPr>
          <w:color w:val="000000" w:themeColor="text1"/>
        </w:rPr>
      </w:pPr>
      <w:r w:rsidRPr="004032BE">
        <w:rPr>
          <w:color w:val="000000" w:themeColor="text1"/>
        </w:rPr>
        <w:t xml:space="preserve">Public Health and Policy, </w:t>
      </w:r>
    </w:p>
    <w:p w14:paraId="63C0CF07" w14:textId="77777777" w:rsidR="007B6333" w:rsidRPr="004032BE" w:rsidRDefault="007B6333" w:rsidP="007B6333">
      <w:pPr>
        <w:rPr>
          <w:color w:val="000000" w:themeColor="text1"/>
        </w:rPr>
      </w:pPr>
      <w:r w:rsidRPr="004032BE">
        <w:rPr>
          <w:color w:val="000000" w:themeColor="text1"/>
        </w:rPr>
        <w:t>London School of Hygiene and Tropical Medicine</w:t>
      </w:r>
    </w:p>
    <w:p w14:paraId="76D3212C" w14:textId="77777777" w:rsidR="007B6333" w:rsidRDefault="007B6333" w:rsidP="007B6333">
      <w:pPr>
        <w:rPr>
          <w:color w:val="000000" w:themeColor="text1"/>
        </w:rPr>
      </w:pPr>
      <w:r w:rsidRPr="004032BE">
        <w:rPr>
          <w:color w:val="000000" w:themeColor="text1"/>
        </w:rPr>
        <w:t>15-17 Tavistock Place, London WC1H 9SH</w:t>
      </w:r>
    </w:p>
    <w:p w14:paraId="1CAC88D3" w14:textId="77777777" w:rsidR="007B6333" w:rsidRDefault="007B6333" w:rsidP="007B6333">
      <w:pPr>
        <w:rPr>
          <w:color w:val="000000" w:themeColor="text1"/>
        </w:rPr>
      </w:pPr>
    </w:p>
    <w:p w14:paraId="3D8426CC" w14:textId="75CD8CFE" w:rsidR="00BE48F3" w:rsidRDefault="00BE48F3" w:rsidP="008D66B0">
      <w:r>
        <w:t>P</w:t>
      </w:r>
      <w:r w:rsidR="007B6333">
        <w:t>resented at IAS AIDS 2018 conference in Amsterdam, July 2018</w:t>
      </w:r>
      <w:r>
        <w:t>, not otherwise published.</w:t>
      </w:r>
    </w:p>
    <w:p w14:paraId="20222E0D" w14:textId="77777777" w:rsidR="00BE48F3" w:rsidRDefault="00BE48F3" w:rsidP="008D66B0"/>
    <w:p w14:paraId="2D06C7DD" w14:textId="11D12918" w:rsidR="007B6333" w:rsidRPr="008D66B0" w:rsidRDefault="007B6333" w:rsidP="00F32502">
      <w:pPr>
        <w:pStyle w:val="Heading2"/>
      </w:pPr>
      <w:r>
        <w:t xml:space="preserve">Conflicts of Interest and Source of </w:t>
      </w:r>
      <w:r w:rsidRPr="004032BE">
        <w:t>Funding</w:t>
      </w:r>
    </w:p>
    <w:p w14:paraId="782E3B7A" w14:textId="77777777" w:rsidR="007B6333" w:rsidRPr="004032BE" w:rsidRDefault="007B6333" w:rsidP="007B6333">
      <w:pPr>
        <w:rPr>
          <w:color w:val="000000" w:themeColor="text1"/>
        </w:rPr>
      </w:pPr>
      <w:r>
        <w:t xml:space="preserve">We have no conflicts of interest to report. These </w:t>
      </w:r>
      <w:r>
        <w:rPr>
          <w:color w:val="000000" w:themeColor="text1"/>
        </w:rPr>
        <w:t>analyse</w:t>
      </w:r>
      <w:r w:rsidRPr="004032BE">
        <w:rPr>
          <w:color w:val="000000" w:themeColor="text1"/>
        </w:rPr>
        <w:t>s</w:t>
      </w:r>
      <w:r>
        <w:rPr>
          <w:color w:val="000000" w:themeColor="text1"/>
        </w:rPr>
        <w:t xml:space="preserve"> were funded by the</w:t>
      </w:r>
      <w:r w:rsidRPr="004032BE">
        <w:rPr>
          <w:color w:val="000000" w:themeColor="text1"/>
        </w:rPr>
        <w:t xml:space="preserve"> Bill and Melinda Gates Foundation via the Measurement and Surveillance of HIV Epidemics Consortium</w:t>
      </w:r>
      <w:r>
        <w:rPr>
          <w:color w:val="000000" w:themeColor="text1"/>
        </w:rPr>
        <w:t xml:space="preserve">. The original trial from which data was collected was funded by </w:t>
      </w:r>
      <w:r w:rsidRPr="004032BE">
        <w:rPr>
          <w:color w:val="000000" w:themeColor="text1"/>
        </w:rPr>
        <w:t xml:space="preserve">DFID, Swedish SIDA and Irish Aid via Zimbabwe’s Integrated Support Programme, and UNFPA. </w:t>
      </w:r>
    </w:p>
    <w:p w14:paraId="384181B1" w14:textId="77777777" w:rsidR="00CD72C6" w:rsidRPr="004032BE" w:rsidRDefault="00CD72C6" w:rsidP="003C033A">
      <w:pPr>
        <w:rPr>
          <w:color w:val="000000" w:themeColor="text1"/>
        </w:rPr>
      </w:pPr>
    </w:p>
    <w:p w14:paraId="09C37401" w14:textId="77777777" w:rsidR="004C15CA" w:rsidRPr="004032BE" w:rsidRDefault="004C15CA" w:rsidP="003C033A">
      <w:pPr>
        <w:rPr>
          <w:color w:val="000000" w:themeColor="text1"/>
        </w:rPr>
        <w:sectPr w:rsidR="004C15CA" w:rsidRPr="004032BE" w:rsidSect="00856736">
          <w:headerReference w:type="even" r:id="rId8"/>
          <w:headerReference w:type="default" r:id="rId9"/>
          <w:footerReference w:type="even" r:id="rId10"/>
          <w:footerReference w:type="default" r:id="rId11"/>
          <w:pgSz w:w="11900" w:h="16840"/>
          <w:pgMar w:top="1728" w:right="1728" w:bottom="1728" w:left="1728" w:header="720" w:footer="720" w:gutter="0"/>
          <w:cols w:space="720"/>
          <w:docGrid w:linePitch="360"/>
        </w:sectPr>
      </w:pPr>
    </w:p>
    <w:p w14:paraId="1F704869" w14:textId="133C23C3" w:rsidR="003C7B4B" w:rsidRPr="004032BE" w:rsidRDefault="003C7B4B" w:rsidP="00C37E35">
      <w:pPr>
        <w:pStyle w:val="Heading2"/>
        <w:spacing w:line="480" w:lineRule="auto"/>
        <w:rPr>
          <w:color w:val="000000" w:themeColor="text1"/>
        </w:rPr>
      </w:pPr>
      <w:r w:rsidRPr="004032BE">
        <w:rPr>
          <w:color w:val="000000" w:themeColor="text1"/>
        </w:rPr>
        <w:lastRenderedPageBreak/>
        <w:t>Abstract</w:t>
      </w:r>
    </w:p>
    <w:p w14:paraId="7BC1A3B8" w14:textId="4FAAAEC9" w:rsidR="003C7B4B" w:rsidRPr="004032BE" w:rsidRDefault="00E70131" w:rsidP="00C37E35">
      <w:pPr>
        <w:pStyle w:val="Heading3"/>
        <w:spacing w:line="480" w:lineRule="auto"/>
        <w:rPr>
          <w:color w:val="000000" w:themeColor="text1"/>
        </w:rPr>
      </w:pPr>
      <w:r>
        <w:rPr>
          <w:color w:val="000000" w:themeColor="text1"/>
        </w:rPr>
        <w:t>Background</w:t>
      </w:r>
    </w:p>
    <w:p w14:paraId="62002797" w14:textId="2B3D1D75" w:rsidR="00E70131" w:rsidRDefault="0067696B" w:rsidP="00C37E35">
      <w:pPr>
        <w:spacing w:line="480" w:lineRule="auto"/>
        <w:rPr>
          <w:color w:val="000000" w:themeColor="text1"/>
        </w:rPr>
      </w:pPr>
      <w:r w:rsidRPr="004032BE">
        <w:rPr>
          <w:color w:val="000000" w:themeColor="text1"/>
        </w:rPr>
        <w:t xml:space="preserve">‘HIV prevention cascades’ have been proposed </w:t>
      </w:r>
      <w:r w:rsidR="00E33706">
        <w:rPr>
          <w:color w:val="000000" w:themeColor="text1"/>
        </w:rPr>
        <w:t>to support</w:t>
      </w:r>
      <w:r w:rsidR="00F96E93">
        <w:rPr>
          <w:color w:val="000000" w:themeColor="text1"/>
        </w:rPr>
        <w:t xml:space="preserve"> programmes </w:t>
      </w:r>
      <w:r w:rsidR="00F110A7" w:rsidRPr="004032BE">
        <w:rPr>
          <w:color w:val="000000" w:themeColor="text1"/>
        </w:rPr>
        <w:t xml:space="preserve">by </w:t>
      </w:r>
      <w:r w:rsidRPr="004032BE">
        <w:rPr>
          <w:color w:val="000000" w:themeColor="text1"/>
        </w:rPr>
        <w:t>identify</w:t>
      </w:r>
      <w:r w:rsidR="00F110A7" w:rsidRPr="004032BE">
        <w:rPr>
          <w:color w:val="000000" w:themeColor="text1"/>
        </w:rPr>
        <w:t>ing</w:t>
      </w:r>
      <w:r w:rsidRPr="004032BE">
        <w:rPr>
          <w:color w:val="000000" w:themeColor="text1"/>
        </w:rPr>
        <w:t xml:space="preserve"> gaps in demand</w:t>
      </w:r>
      <w:r w:rsidR="00F96E93">
        <w:rPr>
          <w:color w:val="000000" w:themeColor="text1"/>
        </w:rPr>
        <w:t xml:space="preserve"> for</w:t>
      </w:r>
      <w:r w:rsidRPr="004032BE">
        <w:rPr>
          <w:color w:val="000000" w:themeColor="text1"/>
        </w:rPr>
        <w:t xml:space="preserve">, </w:t>
      </w:r>
      <w:r w:rsidR="00F96E93">
        <w:rPr>
          <w:color w:val="000000" w:themeColor="text1"/>
        </w:rPr>
        <w:t>access to</w:t>
      </w:r>
      <w:r w:rsidR="00F96E93" w:rsidRPr="004032BE">
        <w:rPr>
          <w:color w:val="000000" w:themeColor="text1"/>
        </w:rPr>
        <w:t xml:space="preserve"> </w:t>
      </w:r>
      <w:r w:rsidRPr="004032BE">
        <w:rPr>
          <w:color w:val="000000" w:themeColor="text1"/>
        </w:rPr>
        <w:t>and capability to adhere to</w:t>
      </w:r>
      <w:r w:rsidR="001B1868" w:rsidRPr="004032BE">
        <w:rPr>
          <w:color w:val="000000" w:themeColor="text1"/>
        </w:rPr>
        <w:t xml:space="preserve"> HIV</w:t>
      </w:r>
      <w:r w:rsidRPr="004032BE">
        <w:rPr>
          <w:color w:val="000000" w:themeColor="text1"/>
        </w:rPr>
        <w:t xml:space="preserve"> prevention</w:t>
      </w:r>
      <w:r w:rsidR="00F110A7" w:rsidRPr="004032BE">
        <w:rPr>
          <w:color w:val="000000" w:themeColor="text1"/>
        </w:rPr>
        <w:t xml:space="preserve"> tools</w:t>
      </w:r>
      <w:r w:rsidR="001D752B">
        <w:rPr>
          <w:color w:val="000000" w:themeColor="text1"/>
        </w:rPr>
        <w:t>, but there are few emp</w:t>
      </w:r>
      <w:r w:rsidR="00E33706">
        <w:rPr>
          <w:color w:val="000000" w:themeColor="text1"/>
        </w:rPr>
        <w:t xml:space="preserve">irical examples to guide </w:t>
      </w:r>
      <w:r w:rsidR="001D752B">
        <w:rPr>
          <w:color w:val="000000" w:themeColor="text1"/>
        </w:rPr>
        <w:t>development</w:t>
      </w:r>
      <w:r w:rsidR="00F96E93">
        <w:rPr>
          <w:color w:val="000000" w:themeColor="text1"/>
        </w:rPr>
        <w:t>. We</w:t>
      </w:r>
      <w:r w:rsidR="007832D0" w:rsidRPr="004032BE">
        <w:rPr>
          <w:color w:val="000000" w:themeColor="text1"/>
        </w:rPr>
        <w:t xml:space="preserve"> apply </w:t>
      </w:r>
      <w:r w:rsidR="001D752B">
        <w:rPr>
          <w:color w:val="000000" w:themeColor="text1"/>
        </w:rPr>
        <w:t xml:space="preserve">a prevention cascade framework to examine </w:t>
      </w:r>
      <w:r w:rsidR="00F9723F">
        <w:rPr>
          <w:color w:val="000000" w:themeColor="text1"/>
        </w:rPr>
        <w:t xml:space="preserve">prevention </w:t>
      </w:r>
      <w:r w:rsidR="001D752B">
        <w:rPr>
          <w:color w:val="000000" w:themeColor="text1"/>
        </w:rPr>
        <w:t>coverage</w:t>
      </w:r>
      <w:r w:rsidR="00F9723F">
        <w:rPr>
          <w:color w:val="000000" w:themeColor="text1"/>
        </w:rPr>
        <w:t xml:space="preserve"> and factors associated with</w:t>
      </w:r>
      <w:r w:rsidR="001D752B">
        <w:rPr>
          <w:color w:val="000000" w:themeColor="text1"/>
        </w:rPr>
        <w:t xml:space="preserve"> condoms and/or PrEP</w:t>
      </w:r>
      <w:r w:rsidR="00E33706">
        <w:rPr>
          <w:color w:val="000000" w:themeColor="text1"/>
        </w:rPr>
        <w:t xml:space="preserve"> adherence</w:t>
      </w:r>
      <w:r w:rsidR="001D752B">
        <w:rPr>
          <w:color w:val="000000" w:themeColor="text1"/>
        </w:rPr>
        <w:t xml:space="preserve"> among</w:t>
      </w:r>
      <w:r w:rsidR="00A732F9" w:rsidRPr="004032BE">
        <w:rPr>
          <w:color w:val="000000" w:themeColor="text1"/>
        </w:rPr>
        <w:t xml:space="preserve"> </w:t>
      </w:r>
      <w:r w:rsidR="008242E1">
        <w:rPr>
          <w:color w:val="000000" w:themeColor="text1"/>
        </w:rPr>
        <w:t>female sex workers (</w:t>
      </w:r>
      <w:r w:rsidR="00A732F9" w:rsidRPr="004032BE">
        <w:rPr>
          <w:color w:val="000000" w:themeColor="text1"/>
        </w:rPr>
        <w:t>FSW</w:t>
      </w:r>
      <w:r w:rsidR="008242E1">
        <w:rPr>
          <w:color w:val="000000" w:themeColor="text1"/>
        </w:rPr>
        <w:t>)</w:t>
      </w:r>
      <w:r w:rsidR="00F9723F">
        <w:rPr>
          <w:color w:val="000000" w:themeColor="text1"/>
        </w:rPr>
        <w:t>.</w:t>
      </w:r>
    </w:p>
    <w:p w14:paraId="1BE37984" w14:textId="77777777" w:rsidR="00E70131" w:rsidRDefault="00E70131" w:rsidP="00C37E35">
      <w:pPr>
        <w:spacing w:line="480" w:lineRule="auto"/>
        <w:rPr>
          <w:color w:val="000000" w:themeColor="text1"/>
        </w:rPr>
      </w:pPr>
    </w:p>
    <w:p w14:paraId="3AFBAC24" w14:textId="6AFAD5DB" w:rsidR="00E70131" w:rsidRDefault="00E70131" w:rsidP="00E70131">
      <w:pPr>
        <w:pStyle w:val="Heading3"/>
      </w:pPr>
      <w:r>
        <w:t>Setting</w:t>
      </w:r>
    </w:p>
    <w:p w14:paraId="5F71E6E5" w14:textId="1B987174" w:rsidR="00E70131" w:rsidRPr="00E70131" w:rsidRDefault="0063471E" w:rsidP="00E70131">
      <w:r>
        <w:t>S</w:t>
      </w:r>
      <w:r w:rsidR="00E70131">
        <w:t>even sites across Zimbabwe.</w:t>
      </w:r>
    </w:p>
    <w:p w14:paraId="0A64BE34" w14:textId="77777777" w:rsidR="0063471E" w:rsidRDefault="0063471E" w:rsidP="00E70131">
      <w:pPr>
        <w:pStyle w:val="Heading3"/>
        <w:spacing w:line="480" w:lineRule="auto"/>
      </w:pPr>
    </w:p>
    <w:p w14:paraId="6807FAAE" w14:textId="77777777" w:rsidR="00E70131" w:rsidRPr="00F447C4" w:rsidRDefault="00E70131" w:rsidP="00E70131">
      <w:pPr>
        <w:pStyle w:val="Heading3"/>
        <w:spacing w:line="480" w:lineRule="auto"/>
      </w:pPr>
      <w:r>
        <w:t>Methods</w:t>
      </w:r>
    </w:p>
    <w:p w14:paraId="2D820CA2" w14:textId="0BF5E6BE" w:rsidR="002B7A12" w:rsidRPr="00E70131" w:rsidRDefault="00E33706" w:rsidP="00C37E35">
      <w:pPr>
        <w:spacing w:line="480" w:lineRule="auto"/>
      </w:pPr>
      <w:r>
        <w:rPr>
          <w:color w:val="000000" w:themeColor="text1"/>
        </w:rPr>
        <w:t>S</w:t>
      </w:r>
      <w:r w:rsidR="00F447C4" w:rsidRPr="004032BE">
        <w:rPr>
          <w:color w:val="000000" w:themeColor="text1"/>
        </w:rPr>
        <w:t xml:space="preserve">even respondent-driven sampling (RDS) surveys from the intervention sites of a </w:t>
      </w:r>
      <w:r w:rsidR="00BE48F3">
        <w:rPr>
          <w:color w:val="000000" w:themeColor="text1"/>
        </w:rPr>
        <w:t xml:space="preserve">pragmatic </w:t>
      </w:r>
      <w:r w:rsidR="00F447C4" w:rsidRPr="004032BE">
        <w:rPr>
          <w:color w:val="000000" w:themeColor="text1"/>
        </w:rPr>
        <w:t>cluster-randomised trial in Zimbabwe in 2016</w:t>
      </w:r>
      <w:r>
        <w:rPr>
          <w:color w:val="000000" w:themeColor="text1"/>
        </w:rPr>
        <w:t xml:space="preserve"> were analysed, and </w:t>
      </w:r>
      <w:r w:rsidR="002B7A12" w:rsidRPr="004032BE">
        <w:rPr>
          <w:color w:val="000000" w:themeColor="text1"/>
        </w:rPr>
        <w:t>611</w:t>
      </w:r>
      <w:r w:rsidR="00DA364B" w:rsidRPr="004032BE">
        <w:rPr>
          <w:color w:val="000000" w:themeColor="text1"/>
        </w:rPr>
        <w:t>/</w:t>
      </w:r>
      <w:r w:rsidR="00610149" w:rsidRPr="004032BE">
        <w:rPr>
          <w:color w:val="000000" w:themeColor="text1"/>
        </w:rPr>
        <w:t xml:space="preserve">1439 </w:t>
      </w:r>
      <w:r w:rsidR="00F447C4">
        <w:rPr>
          <w:color w:val="000000" w:themeColor="text1"/>
        </w:rPr>
        <w:t xml:space="preserve">women testing </w:t>
      </w:r>
      <w:r w:rsidR="00E051DE">
        <w:rPr>
          <w:color w:val="000000" w:themeColor="text1"/>
        </w:rPr>
        <w:t>HIV-negative</w:t>
      </w:r>
      <w:r w:rsidR="00610149" w:rsidRPr="004032BE">
        <w:rPr>
          <w:color w:val="000000" w:themeColor="text1"/>
        </w:rPr>
        <w:t xml:space="preserve"> included</w:t>
      </w:r>
      <w:r w:rsidR="00F447C4">
        <w:rPr>
          <w:color w:val="000000" w:themeColor="text1"/>
        </w:rPr>
        <w:t>.</w:t>
      </w:r>
      <w:r w:rsidR="00FC60D8">
        <w:rPr>
          <w:color w:val="000000" w:themeColor="text1"/>
        </w:rPr>
        <w:t xml:space="preserve"> </w:t>
      </w:r>
      <w:r w:rsidR="00F447C4">
        <w:rPr>
          <w:color w:val="000000" w:themeColor="text1"/>
        </w:rPr>
        <w:t>We operationalised key components of an HIV prevention cascade including</w:t>
      </w:r>
      <w:r w:rsidR="002B7A12" w:rsidRPr="004032BE">
        <w:rPr>
          <w:color w:val="000000" w:themeColor="text1"/>
        </w:rPr>
        <w:t xml:space="preserve"> demand, supply and capability to adhere to two </w:t>
      </w:r>
      <w:r w:rsidR="00012B80" w:rsidRPr="004032BE">
        <w:rPr>
          <w:color w:val="000000" w:themeColor="text1"/>
        </w:rPr>
        <w:t>tools for</w:t>
      </w:r>
      <w:r w:rsidR="002B7A12" w:rsidRPr="004032BE">
        <w:rPr>
          <w:color w:val="000000" w:themeColor="text1"/>
        </w:rPr>
        <w:t xml:space="preserve"> H</w:t>
      </w:r>
      <w:r w:rsidR="00F33FB7" w:rsidRPr="004032BE">
        <w:rPr>
          <w:color w:val="000000" w:themeColor="text1"/>
        </w:rPr>
        <w:t>IV prevention:</w:t>
      </w:r>
      <w:r w:rsidR="002B7A12" w:rsidRPr="004032BE">
        <w:rPr>
          <w:color w:val="000000" w:themeColor="text1"/>
        </w:rPr>
        <w:t xml:space="preserve"> condoms and Pre-Exposure Prophylaxis (PrEP).</w:t>
      </w:r>
      <w:r w:rsidR="00094CFF" w:rsidRPr="004032BE">
        <w:rPr>
          <w:color w:val="000000" w:themeColor="text1"/>
        </w:rPr>
        <w:t xml:space="preserve"> </w:t>
      </w:r>
      <w:r w:rsidR="00CF038E" w:rsidRPr="00AD11E0">
        <w:rPr>
          <w:rFonts w:eastAsia="Times New Roman" w:cs="Times New Roman"/>
          <w:color w:val="000000"/>
          <w:lang w:eastAsia="en-GB"/>
        </w:rPr>
        <w:t>We used adjusted logistic regression to identify d</w:t>
      </w:r>
      <w:r w:rsidR="00CF038E">
        <w:rPr>
          <w:rFonts w:eastAsia="Times New Roman" w:cs="Times New Roman"/>
          <w:color w:val="000000"/>
          <w:lang w:eastAsia="en-GB"/>
        </w:rPr>
        <w:t>eterminants of adherence to condoms and PrEP in turn</w:t>
      </w:r>
      <w:r w:rsidR="00CF038E" w:rsidRPr="00AD11E0">
        <w:rPr>
          <w:rFonts w:eastAsia="Times New Roman" w:cs="Times New Roman"/>
          <w:color w:val="000000"/>
          <w:lang w:eastAsia="en-GB"/>
        </w:rPr>
        <w:t>,</w:t>
      </w:r>
      <w:r w:rsidR="00CF038E">
        <w:rPr>
          <w:rFonts w:eastAsia="Times New Roman" w:cs="Times New Roman"/>
          <w:color w:val="000000"/>
          <w:lang w:eastAsia="en-GB"/>
        </w:rPr>
        <w:t xml:space="preserve"> exam</w:t>
      </w:r>
      <w:r w:rsidR="00E051DE">
        <w:rPr>
          <w:rFonts w:eastAsia="Times New Roman" w:cs="Times New Roman"/>
          <w:color w:val="000000"/>
          <w:lang w:eastAsia="en-GB"/>
        </w:rPr>
        <w:t>in</w:t>
      </w:r>
      <w:r w:rsidR="00CF038E">
        <w:rPr>
          <w:rFonts w:eastAsia="Times New Roman" w:cs="Times New Roman"/>
          <w:color w:val="000000"/>
          <w:lang w:eastAsia="en-GB"/>
        </w:rPr>
        <w:t>ing the effect of adherence to one tool on adherence to the other</w:t>
      </w:r>
      <w:r w:rsidR="00BE48F3">
        <w:rPr>
          <w:rFonts w:eastAsia="Times New Roman" w:cs="Times New Roman"/>
          <w:color w:val="000000"/>
          <w:lang w:eastAsia="en-GB"/>
        </w:rPr>
        <w:t>.</w:t>
      </w:r>
    </w:p>
    <w:p w14:paraId="4D374496" w14:textId="77777777" w:rsidR="0037002A" w:rsidRPr="004032BE" w:rsidRDefault="0037002A" w:rsidP="00C37E35">
      <w:pPr>
        <w:spacing w:line="480" w:lineRule="auto"/>
        <w:rPr>
          <w:color w:val="000000" w:themeColor="text1"/>
        </w:rPr>
      </w:pPr>
    </w:p>
    <w:p w14:paraId="1E24B44C" w14:textId="6C1FB49A" w:rsidR="003C7B4B" w:rsidRPr="004032BE" w:rsidRDefault="00F447C4" w:rsidP="00C37E35">
      <w:pPr>
        <w:pStyle w:val="Heading3"/>
        <w:spacing w:line="480" w:lineRule="auto"/>
        <w:rPr>
          <w:color w:val="000000" w:themeColor="text1"/>
        </w:rPr>
      </w:pPr>
      <w:r>
        <w:rPr>
          <w:color w:val="000000" w:themeColor="text1"/>
        </w:rPr>
        <w:t>Results</w:t>
      </w:r>
    </w:p>
    <w:p w14:paraId="59177C3B" w14:textId="29F73401" w:rsidR="00784D1B" w:rsidRPr="004032BE" w:rsidRDefault="0037002A" w:rsidP="00C37E35">
      <w:pPr>
        <w:spacing w:line="480" w:lineRule="auto"/>
        <w:rPr>
          <w:color w:val="000000" w:themeColor="text1"/>
        </w:rPr>
      </w:pPr>
      <w:r w:rsidRPr="004032BE">
        <w:rPr>
          <w:color w:val="000000" w:themeColor="text1"/>
        </w:rPr>
        <w:t xml:space="preserve">There were </w:t>
      </w:r>
      <w:r w:rsidR="00EC0A11" w:rsidRPr="004032BE">
        <w:rPr>
          <w:color w:val="000000" w:themeColor="text1"/>
        </w:rPr>
        <w:t xml:space="preserve">343/611, </w:t>
      </w:r>
      <w:r w:rsidR="00E051DE">
        <w:rPr>
          <w:color w:val="000000" w:themeColor="text1"/>
        </w:rPr>
        <w:t>54.7%</w:t>
      </w:r>
      <w:r w:rsidR="00F33FB7" w:rsidRPr="004032BE">
        <w:rPr>
          <w:color w:val="000000" w:themeColor="text1"/>
        </w:rPr>
        <w:t xml:space="preserve">, </w:t>
      </w:r>
      <w:r w:rsidRPr="004032BE">
        <w:rPr>
          <w:color w:val="000000" w:themeColor="text1"/>
        </w:rPr>
        <w:t xml:space="preserve">women </w:t>
      </w:r>
      <w:r w:rsidR="00F33FB7" w:rsidRPr="004032BE">
        <w:rPr>
          <w:color w:val="000000" w:themeColor="text1"/>
        </w:rPr>
        <w:t>r</w:t>
      </w:r>
      <w:r w:rsidR="009A59B1" w:rsidRPr="004032BE">
        <w:rPr>
          <w:color w:val="000000" w:themeColor="text1"/>
        </w:rPr>
        <w:t>epor</w:t>
      </w:r>
      <w:r w:rsidR="00F33FB7" w:rsidRPr="004032BE">
        <w:rPr>
          <w:color w:val="000000" w:themeColor="text1"/>
        </w:rPr>
        <w:t>ting adherence</w:t>
      </w:r>
      <w:r w:rsidR="00E33706">
        <w:rPr>
          <w:color w:val="000000" w:themeColor="text1"/>
        </w:rPr>
        <w:t xml:space="preserve"> to condoms and/or</w:t>
      </w:r>
      <w:r w:rsidRPr="004032BE">
        <w:rPr>
          <w:color w:val="000000" w:themeColor="text1"/>
        </w:rPr>
        <w:t xml:space="preserve"> PrEP</w:t>
      </w:r>
      <w:r w:rsidR="005261E4" w:rsidRPr="004032BE">
        <w:rPr>
          <w:color w:val="000000" w:themeColor="text1"/>
        </w:rPr>
        <w:t>, leaving almost half uncovered.</w:t>
      </w:r>
      <w:r w:rsidRPr="004032BE">
        <w:rPr>
          <w:color w:val="000000" w:themeColor="text1"/>
        </w:rPr>
        <w:t xml:space="preserve"> </w:t>
      </w:r>
      <w:r w:rsidR="00610149" w:rsidRPr="004032BE">
        <w:rPr>
          <w:color w:val="000000" w:themeColor="text1"/>
        </w:rPr>
        <w:t xml:space="preserve">While women were aware that condoms prevented HIV and reported </w:t>
      </w:r>
      <w:r w:rsidR="00651013" w:rsidRPr="004032BE">
        <w:rPr>
          <w:color w:val="000000" w:themeColor="text1"/>
        </w:rPr>
        <w:t>good access</w:t>
      </w:r>
      <w:r w:rsidR="0095518B">
        <w:rPr>
          <w:color w:val="000000" w:themeColor="text1"/>
        </w:rPr>
        <w:t xml:space="preserve"> to them</w:t>
      </w:r>
      <w:r w:rsidR="00610149" w:rsidRPr="004032BE">
        <w:rPr>
          <w:color w:val="000000" w:themeColor="text1"/>
        </w:rPr>
        <w:t>,</w:t>
      </w:r>
      <w:r w:rsidR="00EC0A11" w:rsidRPr="004032BE">
        <w:rPr>
          <w:color w:val="000000" w:themeColor="text1"/>
        </w:rPr>
        <w:t xml:space="preserve"> </w:t>
      </w:r>
      <w:r w:rsidR="00651013" w:rsidRPr="004032BE">
        <w:rPr>
          <w:color w:val="000000" w:themeColor="text1"/>
        </w:rPr>
        <w:t xml:space="preserve">only </w:t>
      </w:r>
      <w:r w:rsidR="006A230E" w:rsidRPr="004032BE">
        <w:rPr>
          <w:color w:val="000000" w:themeColor="text1"/>
        </w:rPr>
        <w:t xml:space="preserve">45·5% </w:t>
      </w:r>
      <w:r w:rsidR="00651013" w:rsidRPr="004032BE">
        <w:rPr>
          <w:color w:val="000000" w:themeColor="text1"/>
        </w:rPr>
        <w:t xml:space="preserve">reported </w:t>
      </w:r>
      <w:r w:rsidR="00961433">
        <w:rPr>
          <w:color w:val="000000" w:themeColor="text1"/>
        </w:rPr>
        <w:t xml:space="preserve">full </w:t>
      </w:r>
      <w:r w:rsidR="00651013" w:rsidRPr="004032BE">
        <w:rPr>
          <w:color w:val="000000" w:themeColor="text1"/>
        </w:rPr>
        <w:t>adheren</w:t>
      </w:r>
      <w:r w:rsidR="00961433">
        <w:rPr>
          <w:color w:val="000000" w:themeColor="text1"/>
        </w:rPr>
        <w:t>ce to</w:t>
      </w:r>
      <w:r w:rsidR="00651013" w:rsidRPr="004032BE">
        <w:rPr>
          <w:color w:val="000000" w:themeColor="text1"/>
        </w:rPr>
        <w:t xml:space="preserve"> </w:t>
      </w:r>
      <w:r w:rsidR="0095518B">
        <w:rPr>
          <w:color w:val="000000" w:themeColor="text1"/>
        </w:rPr>
        <w:t xml:space="preserve">condom </w:t>
      </w:r>
      <w:r w:rsidR="00651013" w:rsidRPr="004032BE">
        <w:rPr>
          <w:color w:val="000000" w:themeColor="text1"/>
        </w:rPr>
        <w:t>use</w:t>
      </w:r>
      <w:r w:rsidR="006A230E" w:rsidRPr="004032BE">
        <w:rPr>
          <w:color w:val="000000" w:themeColor="text1"/>
        </w:rPr>
        <w:t xml:space="preserve">. </w:t>
      </w:r>
      <w:r w:rsidR="00600C60" w:rsidRPr="004032BE">
        <w:rPr>
          <w:color w:val="000000" w:themeColor="text1"/>
        </w:rPr>
        <w:t>F</w:t>
      </w:r>
      <w:r w:rsidR="00EC0A11" w:rsidRPr="004032BE">
        <w:rPr>
          <w:color w:val="000000" w:themeColor="text1"/>
        </w:rPr>
        <w:t xml:space="preserve">or PrEP, </w:t>
      </w:r>
      <w:r w:rsidR="00EC0A11" w:rsidRPr="004032BE">
        <w:rPr>
          <w:color w:val="000000" w:themeColor="text1"/>
        </w:rPr>
        <w:lastRenderedPageBreak/>
        <w:t>a ne</w:t>
      </w:r>
      <w:r w:rsidRPr="004032BE">
        <w:rPr>
          <w:color w:val="000000" w:themeColor="text1"/>
        </w:rPr>
        <w:t xml:space="preserve">w technology, there were gaps </w:t>
      </w:r>
      <w:r w:rsidR="004B3CD7">
        <w:rPr>
          <w:color w:val="000000" w:themeColor="text1"/>
        </w:rPr>
        <w:t>along all</w:t>
      </w:r>
      <w:r w:rsidR="00F110A7" w:rsidRPr="004032BE">
        <w:rPr>
          <w:color w:val="000000" w:themeColor="text1"/>
        </w:rPr>
        <w:t xml:space="preserve"> three domains</w:t>
      </w:r>
      <w:r w:rsidR="00E14103" w:rsidRPr="004032BE">
        <w:rPr>
          <w:color w:val="000000" w:themeColor="text1"/>
        </w:rPr>
        <w:t xml:space="preserve"> of demand, supply and adherence</w:t>
      </w:r>
      <w:r w:rsidRPr="004032BE">
        <w:rPr>
          <w:color w:val="000000" w:themeColor="text1"/>
        </w:rPr>
        <w:t xml:space="preserve">. </w:t>
      </w:r>
      <w:r w:rsidR="005261E4" w:rsidRPr="004032BE">
        <w:rPr>
          <w:color w:val="000000" w:themeColor="text1"/>
        </w:rPr>
        <w:t>Alcohol</w:t>
      </w:r>
      <w:r w:rsidRPr="004032BE">
        <w:rPr>
          <w:color w:val="000000" w:themeColor="text1"/>
        </w:rPr>
        <w:t xml:space="preserve"> use decreased adherence </w:t>
      </w:r>
      <w:r w:rsidR="009A59B1" w:rsidRPr="004032BE">
        <w:rPr>
          <w:color w:val="000000" w:themeColor="text1"/>
        </w:rPr>
        <w:t>to PrEP and condoms</w:t>
      </w:r>
      <w:r w:rsidR="00E33706">
        <w:rPr>
          <w:color w:val="000000" w:themeColor="text1"/>
        </w:rPr>
        <w:t>. Y</w:t>
      </w:r>
      <w:r w:rsidR="00EC0A11" w:rsidRPr="004032BE">
        <w:rPr>
          <w:color w:val="000000" w:themeColor="text1"/>
        </w:rPr>
        <w:t>ounger</w:t>
      </w:r>
      <w:r w:rsidR="0027335B" w:rsidRPr="004032BE">
        <w:rPr>
          <w:color w:val="000000" w:themeColor="text1"/>
        </w:rPr>
        <w:t xml:space="preserve"> and newer</w:t>
      </w:r>
      <w:r w:rsidR="00EC0A11" w:rsidRPr="004032BE">
        <w:rPr>
          <w:color w:val="000000" w:themeColor="text1"/>
        </w:rPr>
        <w:t xml:space="preserve"> </w:t>
      </w:r>
      <w:r w:rsidR="00B24B4F" w:rsidRPr="004032BE">
        <w:rPr>
          <w:color w:val="000000" w:themeColor="text1"/>
        </w:rPr>
        <w:t xml:space="preserve">entrants to sex work </w:t>
      </w:r>
      <w:r w:rsidR="0027335B" w:rsidRPr="004032BE">
        <w:rPr>
          <w:color w:val="000000" w:themeColor="text1"/>
        </w:rPr>
        <w:t xml:space="preserve">were less likely to </w:t>
      </w:r>
      <w:r w:rsidR="00F33FB7" w:rsidRPr="004032BE">
        <w:rPr>
          <w:color w:val="000000" w:themeColor="text1"/>
        </w:rPr>
        <w:t>take</w:t>
      </w:r>
      <w:r w:rsidR="006E11EB" w:rsidRPr="004032BE">
        <w:rPr>
          <w:color w:val="000000" w:themeColor="text1"/>
        </w:rPr>
        <w:t xml:space="preserve"> PrEP every day.</w:t>
      </w:r>
    </w:p>
    <w:p w14:paraId="5C4F1416" w14:textId="77777777" w:rsidR="0037002A" w:rsidRPr="004032BE" w:rsidRDefault="0037002A" w:rsidP="00C37E35">
      <w:pPr>
        <w:spacing w:line="480" w:lineRule="auto"/>
        <w:rPr>
          <w:color w:val="000000" w:themeColor="text1"/>
        </w:rPr>
      </w:pPr>
    </w:p>
    <w:p w14:paraId="062B131F" w14:textId="472CE0FE" w:rsidR="003C7B4B" w:rsidRPr="004032BE" w:rsidRDefault="0063471E" w:rsidP="00C37E35">
      <w:pPr>
        <w:pStyle w:val="Heading3"/>
        <w:spacing w:line="480" w:lineRule="auto"/>
        <w:rPr>
          <w:color w:val="000000" w:themeColor="text1"/>
        </w:rPr>
      </w:pPr>
      <w:r>
        <w:rPr>
          <w:color w:val="000000" w:themeColor="text1"/>
        </w:rPr>
        <w:t>Conclusion</w:t>
      </w:r>
      <w:r w:rsidR="000E10F3" w:rsidRPr="004032BE">
        <w:rPr>
          <w:color w:val="000000" w:themeColor="text1"/>
        </w:rPr>
        <w:t xml:space="preserve"> </w:t>
      </w:r>
    </w:p>
    <w:p w14:paraId="580E6AF6" w14:textId="019A9400" w:rsidR="004C15CA" w:rsidRPr="004032BE" w:rsidRDefault="007C16FD" w:rsidP="00C37E35">
      <w:pPr>
        <w:spacing w:line="480" w:lineRule="auto"/>
        <w:rPr>
          <w:color w:val="000000" w:themeColor="text1"/>
        </w:rPr>
      </w:pPr>
      <w:r w:rsidRPr="004032BE">
        <w:rPr>
          <w:color w:val="000000" w:themeColor="text1"/>
        </w:rPr>
        <w:t>HIV p</w:t>
      </w:r>
      <w:r w:rsidR="00327423" w:rsidRPr="004032BE">
        <w:rPr>
          <w:color w:val="000000" w:themeColor="text1"/>
        </w:rPr>
        <w:t>r</w:t>
      </w:r>
      <w:r w:rsidRPr="004032BE">
        <w:rPr>
          <w:color w:val="000000" w:themeColor="text1"/>
        </w:rPr>
        <w:t>ev</w:t>
      </w:r>
      <w:r w:rsidR="00327423" w:rsidRPr="004032BE">
        <w:rPr>
          <w:color w:val="000000" w:themeColor="text1"/>
        </w:rPr>
        <w:t xml:space="preserve">ention </w:t>
      </w:r>
      <w:r w:rsidR="00750E93" w:rsidRPr="004032BE">
        <w:rPr>
          <w:color w:val="000000" w:themeColor="text1"/>
        </w:rPr>
        <w:t xml:space="preserve">programming </w:t>
      </w:r>
      <w:r w:rsidR="009445CE">
        <w:rPr>
          <w:color w:val="000000" w:themeColor="text1"/>
        </w:rPr>
        <w:t>among FSW in Zimbabwe could co</w:t>
      </w:r>
      <w:r w:rsidR="00E33706">
        <w:rPr>
          <w:color w:val="000000" w:themeColor="text1"/>
        </w:rPr>
        <w:t>nsider increasing</w:t>
      </w:r>
      <w:r w:rsidR="00E051DE">
        <w:rPr>
          <w:color w:val="000000" w:themeColor="text1"/>
        </w:rPr>
        <w:t xml:space="preserve"> awareness of PrEP alongside supply, </w:t>
      </w:r>
      <w:r w:rsidR="00E33706">
        <w:rPr>
          <w:color w:val="000000" w:themeColor="text1"/>
        </w:rPr>
        <w:t>alcohol use</w:t>
      </w:r>
      <w:r w:rsidR="00750E93" w:rsidRPr="004032BE">
        <w:rPr>
          <w:color w:val="000000" w:themeColor="text1"/>
        </w:rPr>
        <w:t xml:space="preserve"> </w:t>
      </w:r>
      <w:r w:rsidR="00327423" w:rsidRPr="004032BE">
        <w:rPr>
          <w:color w:val="000000" w:themeColor="text1"/>
        </w:rPr>
        <w:t>interventions</w:t>
      </w:r>
      <w:r w:rsidR="004B3CD7">
        <w:rPr>
          <w:color w:val="000000" w:themeColor="text1"/>
        </w:rPr>
        <w:t>,</w:t>
      </w:r>
      <w:r w:rsidR="00327423" w:rsidRPr="004032BE">
        <w:rPr>
          <w:color w:val="000000" w:themeColor="text1"/>
        </w:rPr>
        <w:t xml:space="preserve"> </w:t>
      </w:r>
      <w:r w:rsidR="00572F34" w:rsidRPr="004032BE">
        <w:rPr>
          <w:color w:val="000000" w:themeColor="text1"/>
        </w:rPr>
        <w:t>and</w:t>
      </w:r>
      <w:r w:rsidR="00F96E93">
        <w:rPr>
          <w:color w:val="000000" w:themeColor="text1"/>
        </w:rPr>
        <w:t xml:space="preserve"> approaches to</w:t>
      </w:r>
      <w:r w:rsidR="00572F34" w:rsidRPr="004032BE">
        <w:rPr>
          <w:color w:val="000000" w:themeColor="text1"/>
        </w:rPr>
        <w:t xml:space="preserve"> </w:t>
      </w:r>
      <w:r w:rsidR="00907AA7" w:rsidRPr="004032BE">
        <w:rPr>
          <w:color w:val="000000" w:themeColor="text1"/>
        </w:rPr>
        <w:t>engaging</w:t>
      </w:r>
      <w:r w:rsidR="00572F34" w:rsidRPr="004032BE">
        <w:rPr>
          <w:color w:val="000000" w:themeColor="text1"/>
        </w:rPr>
        <w:t xml:space="preserve"> younger women</w:t>
      </w:r>
      <w:r w:rsidR="00327423" w:rsidRPr="004032BE">
        <w:rPr>
          <w:color w:val="000000" w:themeColor="text1"/>
        </w:rPr>
        <w:t xml:space="preserve">. </w:t>
      </w:r>
    </w:p>
    <w:p w14:paraId="35A97C27" w14:textId="77777777" w:rsidR="000E10F3" w:rsidRPr="004032BE" w:rsidRDefault="000E10F3" w:rsidP="00C37E35">
      <w:pPr>
        <w:spacing w:line="480" w:lineRule="auto"/>
        <w:rPr>
          <w:color w:val="000000" w:themeColor="text1"/>
        </w:rPr>
      </w:pPr>
    </w:p>
    <w:p w14:paraId="09C65E89" w14:textId="77777777" w:rsidR="001F232B" w:rsidRPr="004032BE" w:rsidRDefault="001F232B" w:rsidP="00327423">
      <w:pPr>
        <w:rPr>
          <w:color w:val="000000" w:themeColor="text1"/>
        </w:rPr>
      </w:pPr>
    </w:p>
    <w:p w14:paraId="06F48D43" w14:textId="77777777" w:rsidR="00424362" w:rsidRDefault="00424362" w:rsidP="00BD4944">
      <w:pPr>
        <w:pStyle w:val="Heading2"/>
        <w:rPr>
          <w:color w:val="000000" w:themeColor="text1"/>
        </w:rPr>
        <w:sectPr w:rsidR="00424362" w:rsidSect="00EC43EC">
          <w:pgSz w:w="11900" w:h="16840"/>
          <w:pgMar w:top="1440" w:right="1440" w:bottom="1440" w:left="1440" w:header="720" w:footer="720" w:gutter="0"/>
          <w:cols w:space="720"/>
          <w:docGrid w:linePitch="360"/>
        </w:sectPr>
      </w:pPr>
    </w:p>
    <w:p w14:paraId="1A2555DC" w14:textId="7A0E0577" w:rsidR="001F232B" w:rsidRPr="004032BE" w:rsidRDefault="001F232B" w:rsidP="00BD4944">
      <w:pPr>
        <w:pStyle w:val="Heading2"/>
        <w:rPr>
          <w:color w:val="000000" w:themeColor="text1"/>
        </w:rPr>
      </w:pPr>
      <w:r w:rsidRPr="004032BE">
        <w:rPr>
          <w:color w:val="000000" w:themeColor="text1"/>
        </w:rPr>
        <w:lastRenderedPageBreak/>
        <w:t>Key words</w:t>
      </w:r>
    </w:p>
    <w:p w14:paraId="14DE6A33" w14:textId="1AE416FC" w:rsidR="004C7537" w:rsidRDefault="004C7537" w:rsidP="004C7537">
      <w:pPr>
        <w:rPr>
          <w:color w:val="000000" w:themeColor="text1"/>
        </w:rPr>
      </w:pPr>
      <w:r w:rsidRPr="004032BE">
        <w:rPr>
          <w:color w:val="000000" w:themeColor="text1"/>
        </w:rPr>
        <w:t>HIV prevention</w:t>
      </w:r>
      <w:r w:rsidR="00DF2C19" w:rsidRPr="004032BE">
        <w:rPr>
          <w:color w:val="000000" w:themeColor="text1"/>
        </w:rPr>
        <w:t>; Cond</w:t>
      </w:r>
      <w:r w:rsidR="008D183A">
        <w:rPr>
          <w:color w:val="000000" w:themeColor="text1"/>
        </w:rPr>
        <w:t>oms; Pre-exposure Prophylaxis; S</w:t>
      </w:r>
      <w:r w:rsidR="00DF2C19" w:rsidRPr="004032BE">
        <w:rPr>
          <w:color w:val="000000" w:themeColor="text1"/>
        </w:rPr>
        <w:t>ex workers; sub-Saharan Africa; Zimbabwe</w:t>
      </w:r>
    </w:p>
    <w:p w14:paraId="30523D44" w14:textId="77777777" w:rsidR="00AB2077" w:rsidRDefault="00AB2077" w:rsidP="004C7537">
      <w:pPr>
        <w:rPr>
          <w:color w:val="000000" w:themeColor="text1"/>
        </w:rPr>
      </w:pPr>
    </w:p>
    <w:p w14:paraId="5E053617" w14:textId="77777777" w:rsidR="00AB2077" w:rsidRPr="004032BE" w:rsidRDefault="00AB2077" w:rsidP="004C7537">
      <w:pPr>
        <w:rPr>
          <w:color w:val="000000" w:themeColor="text1"/>
        </w:rPr>
      </w:pPr>
    </w:p>
    <w:p w14:paraId="0257127B" w14:textId="77777777" w:rsidR="009844DE" w:rsidRPr="004032BE" w:rsidRDefault="009844DE" w:rsidP="004C7537">
      <w:pPr>
        <w:rPr>
          <w:color w:val="000000" w:themeColor="text1"/>
        </w:rPr>
      </w:pPr>
    </w:p>
    <w:p w14:paraId="0526225C" w14:textId="037C06CD" w:rsidR="009844DE" w:rsidRPr="004032BE" w:rsidRDefault="009844DE" w:rsidP="004C7537">
      <w:pPr>
        <w:rPr>
          <w:color w:val="000000" w:themeColor="text1"/>
        </w:rPr>
      </w:pPr>
    </w:p>
    <w:p w14:paraId="750904EB" w14:textId="77777777" w:rsidR="00BD4944" w:rsidRPr="004032BE" w:rsidRDefault="00BD4944" w:rsidP="00BD4944">
      <w:pPr>
        <w:rPr>
          <w:color w:val="000000" w:themeColor="text1"/>
        </w:rPr>
      </w:pPr>
    </w:p>
    <w:p w14:paraId="255B9338" w14:textId="77777777" w:rsidR="001F232B" w:rsidRPr="004032BE" w:rsidRDefault="001F232B" w:rsidP="00327423">
      <w:pPr>
        <w:rPr>
          <w:color w:val="000000" w:themeColor="text1"/>
        </w:rPr>
      </w:pPr>
    </w:p>
    <w:p w14:paraId="420CB0D2" w14:textId="77777777" w:rsidR="000E10F3" w:rsidRPr="004032BE" w:rsidRDefault="000E10F3" w:rsidP="00327423">
      <w:pPr>
        <w:rPr>
          <w:color w:val="000000" w:themeColor="text1"/>
        </w:rPr>
        <w:sectPr w:rsidR="000E10F3" w:rsidRPr="004032BE" w:rsidSect="00EC43EC">
          <w:pgSz w:w="11900" w:h="16840"/>
          <w:pgMar w:top="1440" w:right="1440" w:bottom="1440" w:left="1440" w:header="720" w:footer="720" w:gutter="0"/>
          <w:cols w:space="720"/>
          <w:docGrid w:linePitch="360"/>
        </w:sectPr>
      </w:pPr>
    </w:p>
    <w:p w14:paraId="42C3E7FD" w14:textId="2A45EFD4" w:rsidR="00037EC6" w:rsidRPr="004032BE" w:rsidRDefault="00564CC0" w:rsidP="00C95E18">
      <w:pPr>
        <w:pStyle w:val="Heading2"/>
        <w:spacing w:line="480" w:lineRule="auto"/>
        <w:rPr>
          <w:color w:val="000000" w:themeColor="text1"/>
        </w:rPr>
      </w:pPr>
      <w:r w:rsidRPr="004032BE">
        <w:rPr>
          <w:color w:val="000000" w:themeColor="text1"/>
        </w:rPr>
        <w:lastRenderedPageBreak/>
        <w:t>Introduction</w:t>
      </w:r>
      <w:r w:rsidR="00C06900" w:rsidRPr="004032BE">
        <w:rPr>
          <w:color w:val="000000" w:themeColor="text1"/>
        </w:rPr>
        <w:t xml:space="preserve"> </w:t>
      </w:r>
    </w:p>
    <w:p w14:paraId="00291AC6" w14:textId="52A57D49" w:rsidR="00E42A34" w:rsidRPr="004032BE" w:rsidRDefault="00E42A34" w:rsidP="00C95E18">
      <w:pPr>
        <w:spacing w:line="480" w:lineRule="auto"/>
        <w:rPr>
          <w:color w:val="000000" w:themeColor="text1"/>
        </w:rPr>
      </w:pPr>
      <w:r w:rsidRPr="004032BE">
        <w:rPr>
          <w:color w:val="000000" w:themeColor="text1"/>
        </w:rPr>
        <w:t xml:space="preserve">UNAIDS has set ambitious goals for </w:t>
      </w:r>
      <w:r w:rsidR="00E47B5D" w:rsidRPr="004032BE">
        <w:rPr>
          <w:color w:val="000000" w:themeColor="text1"/>
        </w:rPr>
        <w:t xml:space="preserve">reducing </w:t>
      </w:r>
      <w:r w:rsidR="002A5AB3" w:rsidRPr="004032BE">
        <w:rPr>
          <w:color w:val="000000" w:themeColor="text1"/>
        </w:rPr>
        <w:t xml:space="preserve">global </w:t>
      </w:r>
      <w:r w:rsidRPr="004032BE">
        <w:rPr>
          <w:color w:val="000000" w:themeColor="text1"/>
        </w:rPr>
        <w:t xml:space="preserve">HIV incidence </w:t>
      </w:r>
      <w:r w:rsidR="00E47B5D" w:rsidRPr="004032BE">
        <w:rPr>
          <w:color w:val="000000" w:themeColor="text1"/>
        </w:rPr>
        <w:t>through its</w:t>
      </w:r>
      <w:r w:rsidRPr="004032BE">
        <w:rPr>
          <w:color w:val="000000" w:themeColor="text1"/>
        </w:rPr>
        <w:t xml:space="preserve"> HIV Prevention 2020 framework</w:t>
      </w:r>
      <w:r w:rsidRPr="001F1983">
        <w:rPr>
          <w:color w:val="000000" w:themeColor="text1"/>
        </w:rPr>
        <w:fldChar w:fldCharType="begin">
          <w:fldData xml:space="preserve">PEVuZE5vdGU+PENpdGU+PEF1dGhvcj5EZWhuZTwvQXV0aG9yPjxZZWFyPjIwMTY8L1llYXI+PFJl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</w:fldData>
        </w:fldChar>
      </w:r>
      <w:r w:rsidR="00021B44">
        <w:rPr>
          <w:color w:val="000000" w:themeColor="text1"/>
        </w:rPr>
        <w:instrText xml:space="preserve"> ADDIN EN.CITE </w:instrText>
      </w:r>
      <w:r w:rsidR="00021B44">
        <w:rPr>
          <w:color w:val="000000" w:themeColor="text1"/>
        </w:rPr>
        <w:fldChar w:fldCharType="begin">
          <w:fldData xml:space="preserve">PEVuZE5vdGU+PENpdGU+PEF1dGhvcj5EZWhuZTwvQXV0aG9yPjxZZWFyPjIwMTY8L1llYXI+PFJl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</w:fldData>
        </w:fldChar>
      </w:r>
      <w:r w:rsidR="00021B44">
        <w:rPr>
          <w:color w:val="000000" w:themeColor="text1"/>
        </w:rPr>
        <w:instrText xml:space="preserve"> ADDIN EN.CITE.DATA </w:instrText>
      </w:r>
      <w:r w:rsidR="00021B44">
        <w:rPr>
          <w:color w:val="000000" w:themeColor="text1"/>
        </w:rPr>
      </w:r>
      <w:r w:rsidR="00021B44">
        <w:rPr>
          <w:color w:val="000000" w:themeColor="text1"/>
        </w:rPr>
        <w:fldChar w:fldCharType="end"/>
      </w:r>
      <w:r w:rsidRPr="001F1983">
        <w:rPr>
          <w:color w:val="000000" w:themeColor="text1"/>
        </w:rPr>
      </w:r>
      <w:r w:rsidRPr="001F1983">
        <w:rPr>
          <w:color w:val="000000" w:themeColor="text1"/>
        </w:rPr>
        <w:fldChar w:fldCharType="separate"/>
      </w:r>
      <w:r w:rsidR="00021B44" w:rsidRPr="00021B44">
        <w:rPr>
          <w:noProof/>
          <w:color w:val="000000" w:themeColor="text1"/>
          <w:vertAlign w:val="superscript"/>
        </w:rPr>
        <w:t>1</w:t>
      </w:r>
      <w:r w:rsidRPr="001F1983">
        <w:rPr>
          <w:color w:val="000000" w:themeColor="text1"/>
        </w:rPr>
        <w:fldChar w:fldCharType="end"/>
      </w:r>
      <w:r w:rsidR="001F1983">
        <w:rPr>
          <w:color w:val="000000" w:themeColor="text1"/>
        </w:rPr>
        <w:t>.</w:t>
      </w:r>
      <w:r w:rsidRPr="004032BE">
        <w:rPr>
          <w:color w:val="000000" w:themeColor="text1"/>
        </w:rPr>
        <w:t xml:space="preserve"> </w:t>
      </w:r>
      <w:r w:rsidR="00F96E93">
        <w:rPr>
          <w:color w:val="000000" w:themeColor="text1"/>
        </w:rPr>
        <w:t>Meeting t</w:t>
      </w:r>
      <w:r w:rsidR="00657A77">
        <w:rPr>
          <w:color w:val="000000" w:themeColor="text1"/>
        </w:rPr>
        <w:t>hese targets</w:t>
      </w:r>
      <w:r w:rsidRPr="004032BE">
        <w:rPr>
          <w:color w:val="000000" w:themeColor="text1"/>
        </w:rPr>
        <w:t xml:space="preserve"> </w:t>
      </w:r>
      <w:r w:rsidR="00657A77">
        <w:rPr>
          <w:color w:val="000000" w:themeColor="text1"/>
        </w:rPr>
        <w:t>require</w:t>
      </w:r>
      <w:r w:rsidR="002E0BAA">
        <w:rPr>
          <w:color w:val="000000" w:themeColor="text1"/>
        </w:rPr>
        <w:t>s</w:t>
      </w:r>
      <w:r w:rsidRPr="004032BE">
        <w:rPr>
          <w:color w:val="000000" w:themeColor="text1"/>
        </w:rPr>
        <w:t xml:space="preserve"> increasing coverage of populations at risk of </w:t>
      </w:r>
      <w:r w:rsidR="00E24AAF" w:rsidRPr="004032BE">
        <w:rPr>
          <w:color w:val="000000" w:themeColor="text1"/>
        </w:rPr>
        <w:t>HIV</w:t>
      </w:r>
      <w:r w:rsidR="00630334" w:rsidRPr="004032BE">
        <w:rPr>
          <w:color w:val="000000" w:themeColor="text1"/>
        </w:rPr>
        <w:t xml:space="preserve"> acquisition</w:t>
      </w:r>
      <w:r w:rsidR="00F110A7" w:rsidRPr="004032BE">
        <w:rPr>
          <w:color w:val="000000" w:themeColor="text1"/>
        </w:rPr>
        <w:t>, including female sex workers (FSW)</w:t>
      </w:r>
      <w:r w:rsidRPr="004032BE">
        <w:rPr>
          <w:color w:val="000000" w:themeColor="text1"/>
        </w:rPr>
        <w:t xml:space="preserve">. </w:t>
      </w:r>
      <w:r w:rsidR="00657A77">
        <w:rPr>
          <w:color w:val="000000" w:themeColor="text1"/>
        </w:rPr>
        <w:t>P</w:t>
      </w:r>
      <w:r w:rsidRPr="004032BE">
        <w:rPr>
          <w:color w:val="000000" w:themeColor="text1"/>
        </w:rPr>
        <w:t>rogrammes will need to ensure that</w:t>
      </w:r>
      <w:r w:rsidR="00572F34" w:rsidRPr="004032BE">
        <w:rPr>
          <w:color w:val="000000" w:themeColor="text1"/>
        </w:rPr>
        <w:t xml:space="preserve"> </w:t>
      </w:r>
      <w:r w:rsidRPr="004032BE">
        <w:rPr>
          <w:color w:val="000000" w:themeColor="text1"/>
        </w:rPr>
        <w:t xml:space="preserve">demand for primary HIV prevention is high, </w:t>
      </w:r>
      <w:r w:rsidR="00C06900" w:rsidRPr="004032BE">
        <w:rPr>
          <w:color w:val="000000" w:themeColor="text1"/>
        </w:rPr>
        <w:t xml:space="preserve">evidence-based and rights-affirming </w:t>
      </w:r>
      <w:r w:rsidRPr="004032BE">
        <w:rPr>
          <w:color w:val="000000" w:themeColor="text1"/>
        </w:rPr>
        <w:t xml:space="preserve">HIV prevention tools are </w:t>
      </w:r>
      <w:r w:rsidR="00572F34" w:rsidRPr="004032BE">
        <w:rPr>
          <w:color w:val="000000" w:themeColor="text1"/>
        </w:rPr>
        <w:t xml:space="preserve">available </w:t>
      </w:r>
      <w:r w:rsidRPr="004032BE">
        <w:rPr>
          <w:color w:val="000000" w:themeColor="text1"/>
        </w:rPr>
        <w:t xml:space="preserve">and accessible, and adherence to prevention tools over time is </w:t>
      </w:r>
      <w:r w:rsidR="00A46A1C" w:rsidRPr="004032BE">
        <w:rPr>
          <w:color w:val="000000" w:themeColor="text1"/>
        </w:rPr>
        <w:t xml:space="preserve">monitored and </w:t>
      </w:r>
      <w:r w:rsidRPr="004032BE">
        <w:rPr>
          <w:color w:val="000000" w:themeColor="text1"/>
        </w:rPr>
        <w:t xml:space="preserve">supported. </w:t>
      </w:r>
    </w:p>
    <w:p w14:paraId="6074C19A" w14:textId="77777777" w:rsidR="00BD081C" w:rsidRPr="004032BE" w:rsidRDefault="00BD081C" w:rsidP="00C95E18">
      <w:pPr>
        <w:spacing w:line="480" w:lineRule="auto"/>
        <w:rPr>
          <w:color w:val="000000" w:themeColor="text1"/>
        </w:rPr>
      </w:pPr>
    </w:p>
    <w:p w14:paraId="5DBC2D9E" w14:textId="526C15E8" w:rsidR="00EF1275" w:rsidRDefault="00B57F4D" w:rsidP="00C95E18">
      <w:pPr>
        <w:spacing w:line="480" w:lineRule="auto"/>
        <w:rPr>
          <w:color w:val="000000" w:themeColor="text1"/>
        </w:rPr>
      </w:pPr>
      <w:r w:rsidRPr="004032BE">
        <w:rPr>
          <w:color w:val="000000" w:themeColor="text1"/>
        </w:rPr>
        <w:t>In Zimbabwe, sex work is illegal and stigmatised</w:t>
      </w:r>
      <w:r w:rsidR="00F96E93">
        <w:rPr>
          <w:color w:val="000000" w:themeColor="text1"/>
        </w:rPr>
        <w:t>,</w:t>
      </w:r>
      <w:r w:rsidRPr="004032BE">
        <w:rPr>
          <w:color w:val="000000" w:themeColor="text1"/>
        </w:rPr>
        <w:t xml:space="preserve"> and FSW are at high risk of HIV. Incidence </w:t>
      </w:r>
      <w:r w:rsidR="00E24AAF" w:rsidRPr="004032BE">
        <w:rPr>
          <w:color w:val="000000" w:themeColor="text1"/>
        </w:rPr>
        <w:t xml:space="preserve">has been estimated </w:t>
      </w:r>
      <w:r w:rsidR="00AA02EB" w:rsidRPr="004032BE">
        <w:rPr>
          <w:color w:val="000000" w:themeColor="text1"/>
        </w:rPr>
        <w:t>at</w:t>
      </w:r>
      <w:r w:rsidRPr="004032BE">
        <w:rPr>
          <w:color w:val="000000" w:themeColor="text1"/>
        </w:rPr>
        <w:t xml:space="preserve"> 10% per year</w:t>
      </w:r>
      <w:r w:rsidRPr="001F1983">
        <w:rPr>
          <w:color w:val="000000" w:themeColor="text1"/>
        </w:rPr>
        <w:fldChar w:fldCharType="begin">
          <w:fldData xml:space="preserve">PEVuZE5vdGU+PENpdGU+PEF1dGhvcj5IYXJncmVhdmVzPC9BdXRob3I+PFllYXI+MjAxNjwvWWVh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</w:fldData>
        </w:fldChar>
      </w:r>
      <w:r w:rsidR="00F72210" w:rsidRPr="006463D6">
        <w:rPr>
          <w:color w:val="000000" w:themeColor="text1"/>
        </w:rPr>
        <w:instrText xml:space="preserve"> ADDIN EN.CITE </w:instrText>
      </w:r>
      <w:r w:rsidR="00F72210" w:rsidRPr="001807FE">
        <w:rPr>
          <w:color w:val="000000" w:themeColor="text1"/>
        </w:rPr>
        <w:fldChar w:fldCharType="begin">
          <w:fldData xml:space="preserve">PEVuZE5vdGU+PENpdGU+PEF1dGhvcj5IYXJncmVhdmVzPC9BdXRob3I+PFllYXI+MjAxNjwvWWVh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</w:fldData>
        </w:fldChar>
      </w:r>
      <w:r w:rsidR="00F72210" w:rsidRPr="006463D6">
        <w:rPr>
          <w:color w:val="000000" w:themeColor="text1"/>
        </w:rPr>
        <w:instrText xml:space="preserve"> ADDIN EN.CITE.DATA </w:instrText>
      </w:r>
      <w:r w:rsidR="00F72210" w:rsidRPr="001807FE">
        <w:rPr>
          <w:color w:val="000000" w:themeColor="text1"/>
        </w:rPr>
      </w:r>
      <w:r w:rsidR="00F72210" w:rsidRPr="001807FE">
        <w:rPr>
          <w:color w:val="000000" w:themeColor="text1"/>
        </w:rPr>
        <w:fldChar w:fldCharType="end"/>
      </w:r>
      <w:r w:rsidRPr="001F1983">
        <w:rPr>
          <w:color w:val="000000" w:themeColor="text1"/>
        </w:rPr>
      </w:r>
      <w:r w:rsidRPr="001F1983">
        <w:rPr>
          <w:color w:val="000000" w:themeColor="text1"/>
        </w:rPr>
        <w:fldChar w:fldCharType="separate"/>
      </w:r>
      <w:r w:rsidR="00021B44" w:rsidRPr="00021B44">
        <w:rPr>
          <w:noProof/>
          <w:color w:val="000000" w:themeColor="text1"/>
          <w:vertAlign w:val="superscript"/>
        </w:rPr>
        <w:t>2</w:t>
      </w:r>
      <w:r w:rsidRPr="001F1983">
        <w:rPr>
          <w:color w:val="000000" w:themeColor="text1"/>
        </w:rPr>
        <w:fldChar w:fldCharType="end"/>
      </w:r>
      <w:r w:rsidRPr="004032BE">
        <w:rPr>
          <w:color w:val="000000" w:themeColor="text1"/>
        </w:rPr>
        <w:t xml:space="preserve"> and</w:t>
      </w:r>
      <w:r w:rsidR="00951277">
        <w:rPr>
          <w:color w:val="000000" w:themeColor="text1"/>
        </w:rPr>
        <w:t xml:space="preserve"> site</w:t>
      </w:r>
      <w:r w:rsidRPr="004032BE">
        <w:rPr>
          <w:color w:val="000000" w:themeColor="text1"/>
        </w:rPr>
        <w:t xml:space="preserve"> HIV prevalence estimates range between 40-80%</w:t>
      </w:r>
      <w:r w:rsidRPr="001F1983">
        <w:rPr>
          <w:color w:val="000000" w:themeColor="text1"/>
        </w:rPr>
        <w:fldChar w:fldCharType="begin">
          <w:fldData xml:space="preserve">PEVuZE5vdGU+PENpdGU+PEF1dGhvcj5Db3dhbjwvQXV0aG9yPjxZZWFyPjIwMTY8L1llYXI+PFJl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</w:fldData>
        </w:fldChar>
      </w:r>
      <w:r w:rsidR="00021B44">
        <w:rPr>
          <w:color w:val="000000" w:themeColor="text1"/>
        </w:rPr>
        <w:instrText xml:space="preserve"> ADDIN EN.CITE </w:instrText>
      </w:r>
      <w:r w:rsidR="00021B44">
        <w:rPr>
          <w:color w:val="000000" w:themeColor="text1"/>
        </w:rPr>
        <w:fldChar w:fldCharType="begin">
          <w:fldData xml:space="preserve">PEVuZE5vdGU+PENpdGU+PEF1dGhvcj5Db3dhbjwvQXV0aG9yPjxZZWFyPjIwMTY8L1llYXI+PFJl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</w:fldData>
        </w:fldChar>
      </w:r>
      <w:r w:rsidR="00021B44">
        <w:rPr>
          <w:color w:val="000000" w:themeColor="text1"/>
        </w:rPr>
        <w:instrText xml:space="preserve"> ADDIN EN.CITE.DATA </w:instrText>
      </w:r>
      <w:r w:rsidR="00021B44">
        <w:rPr>
          <w:color w:val="000000" w:themeColor="text1"/>
        </w:rPr>
      </w:r>
      <w:r w:rsidR="00021B44">
        <w:rPr>
          <w:color w:val="000000" w:themeColor="text1"/>
        </w:rPr>
        <w:fldChar w:fldCharType="end"/>
      </w:r>
      <w:r w:rsidRPr="001F1983">
        <w:rPr>
          <w:color w:val="000000" w:themeColor="text1"/>
        </w:rPr>
      </w:r>
      <w:r w:rsidRPr="001F1983">
        <w:rPr>
          <w:color w:val="000000" w:themeColor="text1"/>
        </w:rPr>
        <w:fldChar w:fldCharType="separate"/>
      </w:r>
      <w:r w:rsidR="00021B44" w:rsidRPr="00021B44">
        <w:rPr>
          <w:noProof/>
          <w:color w:val="000000" w:themeColor="text1"/>
          <w:vertAlign w:val="superscript"/>
        </w:rPr>
        <w:t>3,4</w:t>
      </w:r>
      <w:r w:rsidRPr="001F1983">
        <w:rPr>
          <w:color w:val="000000" w:themeColor="text1"/>
        </w:rPr>
        <w:fldChar w:fldCharType="end"/>
      </w:r>
      <w:r w:rsidR="001F1983">
        <w:rPr>
          <w:color w:val="000000" w:themeColor="text1"/>
        </w:rPr>
        <w:t>.</w:t>
      </w:r>
      <w:r w:rsidRPr="004032BE">
        <w:rPr>
          <w:color w:val="000000" w:themeColor="text1"/>
        </w:rPr>
        <w:t xml:space="preserve"> Regionally, HIV prevalence </w:t>
      </w:r>
      <w:r w:rsidR="00F96E93">
        <w:rPr>
          <w:color w:val="000000" w:themeColor="text1"/>
        </w:rPr>
        <w:t>is</w:t>
      </w:r>
      <w:r w:rsidRPr="004032BE">
        <w:rPr>
          <w:color w:val="000000" w:themeColor="text1"/>
        </w:rPr>
        <w:t xml:space="preserve"> 13</w:t>
      </w:r>
      <w:r w:rsidR="003C7FB9">
        <w:rPr>
          <w:color w:val="000000" w:themeColor="text1"/>
        </w:rPr>
        <w:t>.</w:t>
      </w:r>
      <w:r w:rsidRPr="004032BE">
        <w:rPr>
          <w:color w:val="000000" w:themeColor="text1"/>
        </w:rPr>
        <w:t xml:space="preserve">5 times higher among </w:t>
      </w:r>
      <w:r w:rsidR="00F110A7" w:rsidRPr="004032BE">
        <w:rPr>
          <w:color w:val="000000" w:themeColor="text1"/>
        </w:rPr>
        <w:t>FSW</w:t>
      </w:r>
      <w:r w:rsidRPr="004032BE">
        <w:rPr>
          <w:color w:val="000000" w:themeColor="text1"/>
        </w:rPr>
        <w:t xml:space="preserve"> than among all women aged 15-49 years</w:t>
      </w:r>
      <w:r w:rsidRPr="001F1983">
        <w:rPr>
          <w:color w:val="000000" w:themeColor="text1"/>
        </w:rPr>
        <w:fldChar w:fldCharType="begin">
          <w:fldData xml:space="preserve">PEVuZE5vdGU+PENpdGU+PEF1dGhvcj5CYXJhbDwvQXV0aG9yPjxZZWFyPjIwMTI8L1llYXI+PFJl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</w:fldData>
        </w:fldChar>
      </w:r>
      <w:r w:rsidR="00021B44">
        <w:rPr>
          <w:color w:val="000000" w:themeColor="text1"/>
        </w:rPr>
        <w:instrText xml:space="preserve"> ADDIN EN.CITE </w:instrText>
      </w:r>
      <w:r w:rsidR="00021B44">
        <w:rPr>
          <w:color w:val="000000" w:themeColor="text1"/>
        </w:rPr>
        <w:fldChar w:fldCharType="begin">
          <w:fldData xml:space="preserve">PEVuZE5vdGU+PENpdGU+PEF1dGhvcj5CYXJhbDwvQXV0aG9yPjxZZWFyPjIwMTI8L1llYXI+PFJl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</w:fldData>
        </w:fldChar>
      </w:r>
      <w:r w:rsidR="00021B44">
        <w:rPr>
          <w:color w:val="000000" w:themeColor="text1"/>
        </w:rPr>
        <w:instrText xml:space="preserve"> ADDIN EN.CITE.DATA </w:instrText>
      </w:r>
      <w:r w:rsidR="00021B44">
        <w:rPr>
          <w:color w:val="000000" w:themeColor="text1"/>
        </w:rPr>
      </w:r>
      <w:r w:rsidR="00021B44">
        <w:rPr>
          <w:color w:val="000000" w:themeColor="text1"/>
        </w:rPr>
        <w:fldChar w:fldCharType="end"/>
      </w:r>
      <w:r w:rsidRPr="001F1983">
        <w:rPr>
          <w:color w:val="000000" w:themeColor="text1"/>
        </w:rPr>
      </w:r>
      <w:r w:rsidRPr="001F1983">
        <w:rPr>
          <w:color w:val="000000" w:themeColor="text1"/>
        </w:rPr>
        <w:fldChar w:fldCharType="separate"/>
      </w:r>
      <w:r w:rsidR="00021B44" w:rsidRPr="00021B44">
        <w:rPr>
          <w:noProof/>
          <w:color w:val="000000" w:themeColor="text1"/>
          <w:vertAlign w:val="superscript"/>
        </w:rPr>
        <w:t>5</w:t>
      </w:r>
      <w:r w:rsidRPr="001F1983">
        <w:rPr>
          <w:color w:val="000000" w:themeColor="text1"/>
        </w:rPr>
        <w:fldChar w:fldCharType="end"/>
      </w:r>
      <w:r w:rsidR="001F1983">
        <w:rPr>
          <w:color w:val="000000" w:themeColor="text1"/>
        </w:rPr>
        <w:t>.</w:t>
      </w:r>
      <w:r w:rsidRPr="004032BE">
        <w:rPr>
          <w:color w:val="000000" w:themeColor="text1"/>
        </w:rPr>
        <w:t xml:space="preserve"> </w:t>
      </w:r>
      <w:r w:rsidR="00EF1275">
        <w:rPr>
          <w:color w:val="000000" w:themeColor="text1"/>
        </w:rPr>
        <w:t xml:space="preserve">Structural factors including </w:t>
      </w:r>
      <w:r w:rsidR="007B2C33">
        <w:rPr>
          <w:color w:val="000000" w:themeColor="text1"/>
        </w:rPr>
        <w:t>p</w:t>
      </w:r>
      <w:r w:rsidR="00F02D7B">
        <w:rPr>
          <w:color w:val="000000" w:themeColor="text1"/>
        </w:rPr>
        <w:t>overty and econ</w:t>
      </w:r>
      <w:r w:rsidR="007B2C33">
        <w:rPr>
          <w:color w:val="000000" w:themeColor="text1"/>
        </w:rPr>
        <w:t>omic shocks</w:t>
      </w:r>
      <w:r w:rsidR="00EF1275">
        <w:rPr>
          <w:color w:val="000000" w:themeColor="text1"/>
        </w:rPr>
        <w:t xml:space="preserve">, criminalisation, and </w:t>
      </w:r>
      <w:r w:rsidR="00F96E93">
        <w:rPr>
          <w:color w:val="000000" w:themeColor="text1"/>
        </w:rPr>
        <w:t>stigma</w:t>
      </w:r>
      <w:r w:rsidR="00EF1275">
        <w:rPr>
          <w:color w:val="000000" w:themeColor="text1"/>
        </w:rPr>
        <w:t xml:space="preserve"> interact to raise the risk of HIV acquisition among </w:t>
      </w:r>
      <w:r w:rsidR="00F32173">
        <w:rPr>
          <w:color w:val="000000" w:themeColor="text1"/>
        </w:rPr>
        <w:t>FSW</w:t>
      </w:r>
      <w:r w:rsidR="00EF1275">
        <w:rPr>
          <w:color w:val="000000" w:themeColor="text1"/>
        </w:rPr>
        <w:t xml:space="preserve"> via causal pathways affecting their vulnerability to violence, ability to negotiate with clients, access, carry and use condoms, and</w:t>
      </w:r>
      <w:r w:rsidR="007B2C33">
        <w:rPr>
          <w:color w:val="000000" w:themeColor="text1"/>
        </w:rPr>
        <w:t xml:space="preserve"> receive services and sensitive </w:t>
      </w:r>
      <w:r w:rsidR="00EF1275">
        <w:rPr>
          <w:color w:val="000000" w:themeColor="text1"/>
        </w:rPr>
        <w:t>healthcare</w:t>
      </w:r>
      <w:r w:rsidR="0086321F">
        <w:rPr>
          <w:color w:val="000000" w:themeColor="text1"/>
        </w:rPr>
        <w:fldChar w:fldCharType="begin">
          <w:fldData xml:space="preserve">PEVuZE5vdGU+PENpdGU+PEF1dGhvcj5TaGFubm9uPC9BdXRob3I+PFllYXI+MjAxNTwvWWVhcj48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</w:fldData>
        </w:fldChar>
      </w:r>
      <w:r w:rsidR="00AA0172">
        <w:rPr>
          <w:color w:val="000000" w:themeColor="text1"/>
        </w:rPr>
        <w:instrText xml:space="preserve"> ADDIN EN.CITE </w:instrText>
      </w:r>
      <w:r w:rsidR="00AA0172">
        <w:rPr>
          <w:color w:val="000000" w:themeColor="text1"/>
        </w:rPr>
        <w:fldChar w:fldCharType="begin">
          <w:fldData xml:space="preserve">PEVuZE5vdGU+PENpdGU+PEF1dGhvcj5TaGFubm9uPC9BdXRob3I+PFllYXI+MjAxNTwvWWVhcj48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</w:fldData>
        </w:fldChar>
      </w:r>
      <w:r w:rsidR="00AA0172">
        <w:rPr>
          <w:color w:val="000000" w:themeColor="text1"/>
        </w:rPr>
        <w:instrText xml:space="preserve"> ADDIN EN.CITE.DATA </w:instrText>
      </w:r>
      <w:r w:rsidR="00AA0172">
        <w:rPr>
          <w:color w:val="000000" w:themeColor="text1"/>
        </w:rPr>
      </w:r>
      <w:r w:rsidR="00AA0172">
        <w:rPr>
          <w:color w:val="000000" w:themeColor="text1"/>
        </w:rPr>
        <w:fldChar w:fldCharType="end"/>
      </w:r>
      <w:r w:rsidR="0086321F">
        <w:rPr>
          <w:color w:val="000000" w:themeColor="text1"/>
        </w:rPr>
      </w:r>
      <w:r w:rsidR="0086321F">
        <w:rPr>
          <w:color w:val="000000" w:themeColor="text1"/>
        </w:rPr>
        <w:fldChar w:fldCharType="separate"/>
      </w:r>
      <w:r w:rsidR="00AA0172" w:rsidRPr="00AA0172">
        <w:rPr>
          <w:noProof/>
          <w:color w:val="000000" w:themeColor="text1"/>
          <w:vertAlign w:val="superscript"/>
        </w:rPr>
        <w:t>6-10</w:t>
      </w:r>
      <w:r w:rsidR="0086321F">
        <w:rPr>
          <w:color w:val="000000" w:themeColor="text1"/>
        </w:rPr>
        <w:fldChar w:fldCharType="end"/>
      </w:r>
      <w:r w:rsidR="00EF1275">
        <w:rPr>
          <w:color w:val="000000" w:themeColor="text1"/>
        </w:rPr>
        <w:t xml:space="preserve">. </w:t>
      </w:r>
    </w:p>
    <w:p w14:paraId="7D7FA8C4" w14:textId="77777777" w:rsidR="00EF1275" w:rsidRDefault="00EF1275" w:rsidP="00C95E18">
      <w:pPr>
        <w:spacing w:line="480" w:lineRule="auto"/>
        <w:rPr>
          <w:color w:val="000000" w:themeColor="text1"/>
        </w:rPr>
      </w:pPr>
    </w:p>
    <w:p w14:paraId="51D04387" w14:textId="738240B6" w:rsidR="002A1391" w:rsidRDefault="00F41568" w:rsidP="00AB4A18">
      <w:pPr>
        <w:spacing w:line="480" w:lineRule="auto"/>
        <w:rPr>
          <w:color w:val="000000" w:themeColor="text1"/>
        </w:rPr>
      </w:pPr>
      <w:r>
        <w:rPr>
          <w:color w:val="000000" w:themeColor="text1"/>
        </w:rPr>
        <w:t>T</w:t>
      </w:r>
      <w:r w:rsidR="00EF1275">
        <w:rPr>
          <w:color w:val="000000" w:themeColor="text1"/>
        </w:rPr>
        <w:t>wo tools that</w:t>
      </w:r>
      <w:r w:rsidR="00B57F4D" w:rsidRPr="004032BE">
        <w:rPr>
          <w:color w:val="000000" w:themeColor="text1"/>
        </w:rPr>
        <w:t xml:space="preserve"> HIV-negative FSW c</w:t>
      </w:r>
      <w:r>
        <w:rPr>
          <w:color w:val="000000" w:themeColor="text1"/>
        </w:rPr>
        <w:t>ould</w:t>
      </w:r>
      <w:r w:rsidR="00EF1275">
        <w:rPr>
          <w:color w:val="000000" w:themeColor="text1"/>
        </w:rPr>
        <w:t xml:space="preserve"> use to</w:t>
      </w:r>
      <w:r w:rsidR="00B57F4D" w:rsidRPr="004032BE">
        <w:rPr>
          <w:color w:val="000000" w:themeColor="text1"/>
        </w:rPr>
        <w:t xml:space="preserve"> reduce their risk of acquiring HIV are 1) </w:t>
      </w:r>
      <w:r w:rsidR="00F110A7" w:rsidRPr="004032BE">
        <w:rPr>
          <w:color w:val="000000" w:themeColor="text1"/>
        </w:rPr>
        <w:t xml:space="preserve">consistently </w:t>
      </w:r>
      <w:r w:rsidR="00B57F4D" w:rsidRPr="004032BE">
        <w:rPr>
          <w:color w:val="000000" w:themeColor="text1"/>
        </w:rPr>
        <w:t xml:space="preserve">taking Pre-Exposure Prophylaxis (PrEP) and 2) </w:t>
      </w:r>
      <w:r w:rsidR="001E06EA">
        <w:rPr>
          <w:color w:val="000000" w:themeColor="text1"/>
        </w:rPr>
        <w:t>using condoms consistently</w:t>
      </w:r>
      <w:r w:rsidR="00B57F4D" w:rsidRPr="004032BE">
        <w:rPr>
          <w:color w:val="000000" w:themeColor="text1"/>
        </w:rPr>
        <w:t>.</w:t>
      </w:r>
      <w:r>
        <w:rPr>
          <w:color w:val="000000" w:themeColor="text1"/>
        </w:rPr>
        <w:t xml:space="preserve"> </w:t>
      </w:r>
      <w:r w:rsidR="00F96E93">
        <w:rPr>
          <w:color w:val="000000" w:themeColor="text1"/>
        </w:rPr>
        <w:t>To increase the proportion of FSW effectively using these prevention tools, programmes will need to</w:t>
      </w:r>
      <w:r w:rsidR="00CE2C0E">
        <w:rPr>
          <w:color w:val="000000" w:themeColor="text1"/>
        </w:rPr>
        <w:t xml:space="preserve"> </w:t>
      </w:r>
      <w:r w:rsidR="00D40E1D">
        <w:rPr>
          <w:color w:val="000000" w:themeColor="text1"/>
        </w:rPr>
        <w:t xml:space="preserve">achieve three aims. First, they must </w:t>
      </w:r>
      <w:r w:rsidR="00CE2C0E">
        <w:rPr>
          <w:color w:val="000000" w:themeColor="text1"/>
        </w:rPr>
        <w:t>ensure that</w:t>
      </w:r>
      <w:r w:rsidR="00D40E1D">
        <w:rPr>
          <w:color w:val="000000" w:themeColor="text1"/>
        </w:rPr>
        <w:t xml:space="preserve"> there is high ‘demand’</w:t>
      </w:r>
      <w:r w:rsidR="00CE2C0E">
        <w:rPr>
          <w:color w:val="000000" w:themeColor="text1"/>
        </w:rPr>
        <w:t xml:space="preserve"> </w:t>
      </w:r>
      <w:r w:rsidR="00D40E1D">
        <w:rPr>
          <w:color w:val="000000" w:themeColor="text1"/>
        </w:rPr>
        <w:t xml:space="preserve">for these tools among </w:t>
      </w:r>
      <w:r w:rsidR="00CE2C0E">
        <w:rPr>
          <w:color w:val="000000" w:themeColor="text1"/>
        </w:rPr>
        <w:t>FSW</w:t>
      </w:r>
      <w:r w:rsidR="00D40E1D">
        <w:rPr>
          <w:color w:val="000000" w:themeColor="text1"/>
        </w:rPr>
        <w:t xml:space="preserve"> by supporting them to</w:t>
      </w:r>
      <w:r w:rsidR="00CE2C0E">
        <w:rPr>
          <w:color w:val="000000" w:themeColor="text1"/>
        </w:rPr>
        <w:t xml:space="preserve"> perceive their risk of HIV, </w:t>
      </w:r>
      <w:r w:rsidR="00D40E1D">
        <w:rPr>
          <w:color w:val="000000" w:themeColor="text1"/>
        </w:rPr>
        <w:t>providing information and education about their effectiveness</w:t>
      </w:r>
      <w:r w:rsidR="00CE2C0E">
        <w:rPr>
          <w:color w:val="000000" w:themeColor="text1"/>
        </w:rPr>
        <w:t xml:space="preserve">, and </w:t>
      </w:r>
      <w:r w:rsidR="00D40E1D">
        <w:rPr>
          <w:color w:val="000000" w:themeColor="text1"/>
        </w:rPr>
        <w:t>working towards</w:t>
      </w:r>
      <w:r w:rsidR="00CE2C0E">
        <w:rPr>
          <w:color w:val="000000" w:themeColor="text1"/>
        </w:rPr>
        <w:t xml:space="preserve"> a normative environment that supports their use</w:t>
      </w:r>
      <w:r w:rsidR="00D40E1D">
        <w:rPr>
          <w:color w:val="000000" w:themeColor="text1"/>
        </w:rPr>
        <w:t xml:space="preserve">. Second, programmes will need to ensure that FSW </w:t>
      </w:r>
      <w:r w:rsidR="00CE2C0E">
        <w:rPr>
          <w:color w:val="000000" w:themeColor="text1"/>
        </w:rPr>
        <w:t xml:space="preserve">have geographic, financial and </w:t>
      </w:r>
      <w:r w:rsidR="002A1391">
        <w:rPr>
          <w:color w:val="000000" w:themeColor="text1"/>
        </w:rPr>
        <w:t>stigma-free</w:t>
      </w:r>
      <w:r w:rsidR="00CE2C0E">
        <w:rPr>
          <w:color w:val="000000" w:themeColor="text1"/>
        </w:rPr>
        <w:t xml:space="preserve"> access to th</w:t>
      </w:r>
      <w:r w:rsidR="009C7344">
        <w:rPr>
          <w:color w:val="000000" w:themeColor="text1"/>
        </w:rPr>
        <w:t>ese tools (‘supply’)</w:t>
      </w:r>
      <w:r w:rsidR="00D40E1D">
        <w:rPr>
          <w:color w:val="000000" w:themeColor="text1"/>
        </w:rPr>
        <w:t xml:space="preserve">. Third, programmes will need to </w:t>
      </w:r>
      <w:r w:rsidR="00D40E1D">
        <w:rPr>
          <w:color w:val="000000" w:themeColor="text1"/>
        </w:rPr>
        <w:lastRenderedPageBreak/>
        <w:t>work to ensure FSW are capable of</w:t>
      </w:r>
      <w:r w:rsidR="00CE2C0E">
        <w:rPr>
          <w:color w:val="000000" w:themeColor="text1"/>
        </w:rPr>
        <w:t xml:space="preserve"> us</w:t>
      </w:r>
      <w:r w:rsidR="00D40E1D">
        <w:rPr>
          <w:color w:val="000000" w:themeColor="text1"/>
        </w:rPr>
        <w:t>ing</w:t>
      </w:r>
      <w:r w:rsidR="00CE2C0E">
        <w:rPr>
          <w:color w:val="000000" w:themeColor="text1"/>
        </w:rPr>
        <w:t xml:space="preserve"> the tools consistently over the peri</w:t>
      </w:r>
      <w:r w:rsidR="002A1391">
        <w:rPr>
          <w:color w:val="000000" w:themeColor="text1"/>
        </w:rPr>
        <w:t>od when</w:t>
      </w:r>
      <w:r w:rsidR="00CE2C0E">
        <w:rPr>
          <w:color w:val="000000" w:themeColor="text1"/>
        </w:rPr>
        <w:t xml:space="preserve"> they are at risk of acquiring HIV</w:t>
      </w:r>
      <w:r w:rsidR="009C7344">
        <w:rPr>
          <w:color w:val="000000" w:themeColor="text1"/>
        </w:rPr>
        <w:t>,</w:t>
      </w:r>
      <w:r w:rsidR="00D40E1D">
        <w:rPr>
          <w:color w:val="000000" w:themeColor="text1"/>
        </w:rPr>
        <w:t xml:space="preserve"> which may require addressing both individual and</w:t>
      </w:r>
      <w:r w:rsidR="009C7344">
        <w:rPr>
          <w:color w:val="000000" w:themeColor="text1"/>
        </w:rPr>
        <w:t xml:space="preserve"> </w:t>
      </w:r>
      <w:r w:rsidR="00AB4A18">
        <w:rPr>
          <w:color w:val="000000" w:themeColor="text1"/>
        </w:rPr>
        <w:t xml:space="preserve">structural factors </w:t>
      </w:r>
      <w:r w:rsidR="002A1391">
        <w:rPr>
          <w:color w:val="000000" w:themeColor="text1"/>
        </w:rPr>
        <w:t>that could</w:t>
      </w:r>
      <w:r w:rsidR="00AB4A18">
        <w:rPr>
          <w:color w:val="000000" w:themeColor="text1"/>
        </w:rPr>
        <w:t xml:space="preserve"> inhibit adherence. </w:t>
      </w:r>
      <w:r w:rsidR="00D40E1D">
        <w:rPr>
          <w:color w:val="000000" w:themeColor="text1"/>
        </w:rPr>
        <w:t xml:space="preserve">These three ‘steps’ </w:t>
      </w:r>
      <w:r w:rsidR="002A1391">
        <w:rPr>
          <w:color w:val="000000" w:themeColor="text1"/>
        </w:rPr>
        <w:t xml:space="preserve">- </w:t>
      </w:r>
      <w:r w:rsidR="00D40E1D">
        <w:rPr>
          <w:color w:val="000000" w:themeColor="text1"/>
        </w:rPr>
        <w:t>d</w:t>
      </w:r>
      <w:r w:rsidR="00AB4A18">
        <w:rPr>
          <w:color w:val="000000" w:themeColor="text1"/>
        </w:rPr>
        <w:t xml:space="preserve">emand, supply and </w:t>
      </w:r>
      <w:r w:rsidR="00050D88">
        <w:rPr>
          <w:color w:val="000000" w:themeColor="text1"/>
        </w:rPr>
        <w:t>capability to adhere</w:t>
      </w:r>
      <w:r w:rsidR="002A1391">
        <w:rPr>
          <w:color w:val="000000" w:themeColor="text1"/>
        </w:rPr>
        <w:t xml:space="preserve"> -</w:t>
      </w:r>
      <w:r w:rsidR="00AB4A18">
        <w:rPr>
          <w:color w:val="000000" w:themeColor="text1"/>
        </w:rPr>
        <w:t xml:space="preserve"> </w:t>
      </w:r>
      <w:r w:rsidR="00D40E1D">
        <w:rPr>
          <w:color w:val="000000" w:themeColor="text1"/>
        </w:rPr>
        <w:t>have been proposed as</w:t>
      </w:r>
      <w:r w:rsidR="00AB4A18">
        <w:rPr>
          <w:color w:val="000000" w:themeColor="text1"/>
        </w:rPr>
        <w:t xml:space="preserve"> an ‘HIV prevention cascade’</w:t>
      </w:r>
      <w:r w:rsidR="00944088">
        <w:rPr>
          <w:color w:val="000000" w:themeColor="text1"/>
        </w:rPr>
        <w:t xml:space="preserve"> </w:t>
      </w:r>
      <w:r w:rsidR="00944088" w:rsidRPr="004032BE">
        <w:rPr>
          <w:color w:val="000000" w:themeColor="text1"/>
        </w:rPr>
        <w:t xml:space="preserve">analogous </w:t>
      </w:r>
      <w:r w:rsidR="00A779DD">
        <w:rPr>
          <w:color w:val="000000" w:themeColor="text1"/>
        </w:rPr>
        <w:t xml:space="preserve">to </w:t>
      </w:r>
      <w:r w:rsidR="00D40E1D">
        <w:rPr>
          <w:color w:val="000000" w:themeColor="text1"/>
        </w:rPr>
        <w:t xml:space="preserve">the </w:t>
      </w:r>
      <w:r w:rsidR="00944088" w:rsidRPr="004032BE">
        <w:rPr>
          <w:color w:val="000000" w:themeColor="text1"/>
        </w:rPr>
        <w:t xml:space="preserve">HIV treatment </w:t>
      </w:r>
      <w:r w:rsidR="00050D88">
        <w:rPr>
          <w:color w:val="000000" w:themeColor="text1"/>
        </w:rPr>
        <w:t>cascade, to help</w:t>
      </w:r>
      <w:r w:rsidR="00944088" w:rsidRPr="004032BE">
        <w:rPr>
          <w:color w:val="000000" w:themeColor="text1"/>
        </w:rPr>
        <w:t xml:space="preserve"> programmes identify gaps in HIV prevention programmes</w:t>
      </w:r>
      <w:r w:rsidR="00D40E1D">
        <w:rPr>
          <w:color w:val="000000" w:themeColor="text1"/>
        </w:rPr>
        <w:t>,</w:t>
      </w:r>
      <w:r w:rsidR="00944088" w:rsidRPr="004032BE">
        <w:rPr>
          <w:color w:val="000000" w:themeColor="text1"/>
        </w:rPr>
        <w:t xml:space="preserve"> target their</w:t>
      </w:r>
      <w:r w:rsidR="00D40E1D">
        <w:rPr>
          <w:color w:val="000000" w:themeColor="text1"/>
        </w:rPr>
        <w:t xml:space="preserve"> efforts and select among possible</w:t>
      </w:r>
      <w:r w:rsidR="00944088" w:rsidRPr="004032BE">
        <w:rPr>
          <w:color w:val="000000" w:themeColor="text1"/>
        </w:rPr>
        <w:t xml:space="preserve"> interventions</w:t>
      </w:r>
      <w:r w:rsidR="00944088">
        <w:rPr>
          <w:color w:val="000000" w:themeColor="text1"/>
        </w:rPr>
        <w:t>.</w:t>
      </w:r>
      <w:r w:rsidR="00050D88">
        <w:rPr>
          <w:color w:val="000000" w:themeColor="text1"/>
        </w:rPr>
        <w:t xml:space="preserve"> </w:t>
      </w:r>
    </w:p>
    <w:p w14:paraId="5874824D" w14:textId="77777777" w:rsidR="002A1391" w:rsidRDefault="002A1391" w:rsidP="00AB4A18">
      <w:pPr>
        <w:spacing w:line="480" w:lineRule="auto"/>
        <w:rPr>
          <w:color w:val="000000" w:themeColor="text1"/>
        </w:rPr>
      </w:pPr>
    </w:p>
    <w:p w14:paraId="0E83822C" w14:textId="7CA3FA1A" w:rsidR="00142B7E" w:rsidRPr="004032BE" w:rsidRDefault="002A1391" w:rsidP="00C95E18">
      <w:pPr>
        <w:spacing w:line="480" w:lineRule="auto"/>
        <w:rPr>
          <w:color w:val="000000" w:themeColor="text1"/>
        </w:rPr>
      </w:pPr>
      <w:r>
        <w:rPr>
          <w:color w:val="000000" w:themeColor="text1"/>
        </w:rPr>
        <w:t xml:space="preserve">While templates </w:t>
      </w:r>
      <w:r w:rsidR="008D1885">
        <w:rPr>
          <w:color w:val="000000" w:themeColor="text1"/>
        </w:rPr>
        <w:t>for HIV prevention cascades have been suggested for individual prevention tools</w:t>
      </w:r>
      <w:r w:rsidR="00050D88" w:rsidRPr="001F1983">
        <w:rPr>
          <w:color w:val="000000" w:themeColor="text1"/>
        </w:rPr>
        <w:fldChar w:fldCharType="begin">
          <w:fldData xml:space="preserve">PEVuZE5vdGU+PENpdGU+PEF1dGhvcj5IYXJncmVhdmVzPC9BdXRob3I+PFllYXI+MjAxNjwvWWVh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=
</w:fldData>
        </w:fldChar>
      </w:r>
      <w:r w:rsidR="00050D88">
        <w:rPr>
          <w:color w:val="000000" w:themeColor="text1"/>
        </w:rPr>
        <w:instrText xml:space="preserve"> ADDIN EN.CITE </w:instrText>
      </w:r>
      <w:r w:rsidR="00050D88">
        <w:rPr>
          <w:color w:val="000000" w:themeColor="text1"/>
        </w:rPr>
        <w:fldChar w:fldCharType="begin">
          <w:fldData xml:space="preserve">PEVuZE5vdGU+PENpdGU+PEF1dGhvcj5IYXJncmVhdmVzPC9BdXRob3I+PFllYXI+MjAxNjwvWWVh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=
</w:fldData>
        </w:fldChar>
      </w:r>
      <w:r w:rsidR="00050D88">
        <w:rPr>
          <w:color w:val="000000" w:themeColor="text1"/>
        </w:rPr>
        <w:instrText xml:space="preserve"> ADDIN EN.CITE.DATA </w:instrText>
      </w:r>
      <w:r w:rsidR="00050D88">
        <w:rPr>
          <w:color w:val="000000" w:themeColor="text1"/>
        </w:rPr>
      </w:r>
      <w:r w:rsidR="00050D88">
        <w:rPr>
          <w:color w:val="000000" w:themeColor="text1"/>
        </w:rPr>
        <w:fldChar w:fldCharType="end"/>
      </w:r>
      <w:r w:rsidR="00050D88" w:rsidRPr="001F1983">
        <w:rPr>
          <w:color w:val="000000" w:themeColor="text1"/>
        </w:rPr>
      </w:r>
      <w:r w:rsidR="00050D88" w:rsidRPr="001F1983">
        <w:rPr>
          <w:color w:val="000000" w:themeColor="text1"/>
        </w:rPr>
        <w:fldChar w:fldCharType="separate"/>
      </w:r>
      <w:r w:rsidR="00050D88" w:rsidRPr="001522D7">
        <w:rPr>
          <w:noProof/>
          <w:color w:val="000000" w:themeColor="text1"/>
          <w:vertAlign w:val="superscript"/>
        </w:rPr>
        <w:t>11-15</w:t>
      </w:r>
      <w:r w:rsidR="00050D88" w:rsidRPr="001F1983">
        <w:rPr>
          <w:color w:val="000000" w:themeColor="text1"/>
        </w:rPr>
        <w:fldChar w:fldCharType="end"/>
      </w:r>
      <w:r>
        <w:rPr>
          <w:color w:val="000000" w:themeColor="text1"/>
        </w:rPr>
        <w:t>,</w:t>
      </w:r>
      <w:r w:rsidR="00050D88">
        <w:rPr>
          <w:color w:val="000000" w:themeColor="text1"/>
        </w:rPr>
        <w:t xml:space="preserve"> p</w:t>
      </w:r>
      <w:r w:rsidR="00AB4A18" w:rsidRPr="004032BE">
        <w:rPr>
          <w:color w:val="000000" w:themeColor="text1"/>
        </w:rPr>
        <w:t>rogrammes need to understand how use of different prevention tools might interact with each othe</w:t>
      </w:r>
      <w:r w:rsidR="00050D88">
        <w:rPr>
          <w:color w:val="000000" w:themeColor="text1"/>
        </w:rPr>
        <w:t>r,</w:t>
      </w:r>
      <w:r w:rsidR="00A779DD">
        <w:rPr>
          <w:color w:val="000000" w:themeColor="text1"/>
        </w:rPr>
        <w:t xml:space="preserve"> for instance in terms of risk compensation</w:t>
      </w:r>
      <w:r w:rsidR="001E10B9">
        <w:rPr>
          <w:color w:val="000000" w:themeColor="text1"/>
        </w:rPr>
        <w:t xml:space="preserve"> or </w:t>
      </w:r>
      <w:r w:rsidR="009C7344">
        <w:rPr>
          <w:color w:val="000000" w:themeColor="text1"/>
        </w:rPr>
        <w:t>with re</w:t>
      </w:r>
      <w:r w:rsidR="00961433">
        <w:rPr>
          <w:color w:val="000000" w:themeColor="text1"/>
        </w:rPr>
        <w:t>s</w:t>
      </w:r>
      <w:r w:rsidR="009C7344">
        <w:rPr>
          <w:color w:val="000000" w:themeColor="text1"/>
        </w:rPr>
        <w:t xml:space="preserve">pect to </w:t>
      </w:r>
      <w:r w:rsidR="008425E7">
        <w:rPr>
          <w:color w:val="000000" w:themeColor="text1"/>
        </w:rPr>
        <w:t>how experience with one tool might affect demand for another</w:t>
      </w:r>
      <w:r w:rsidR="00A779DD">
        <w:rPr>
          <w:color w:val="000000" w:themeColor="text1"/>
        </w:rPr>
        <w:t xml:space="preserve">, </w:t>
      </w:r>
      <w:r w:rsidR="009C7344">
        <w:rPr>
          <w:color w:val="000000" w:themeColor="text1"/>
        </w:rPr>
        <w:t xml:space="preserve">as well as </w:t>
      </w:r>
      <w:r w:rsidR="00AB4A18" w:rsidRPr="004032BE">
        <w:rPr>
          <w:color w:val="000000" w:themeColor="text1"/>
        </w:rPr>
        <w:t xml:space="preserve">how individual </w:t>
      </w:r>
      <w:r w:rsidR="009C7344">
        <w:rPr>
          <w:color w:val="000000" w:themeColor="text1"/>
        </w:rPr>
        <w:t xml:space="preserve">FSW </w:t>
      </w:r>
      <w:r w:rsidR="00AB4A18" w:rsidRPr="004032BE">
        <w:rPr>
          <w:color w:val="000000" w:themeColor="text1"/>
        </w:rPr>
        <w:t xml:space="preserve">characteristics might influence coverage. </w:t>
      </w:r>
      <w:r w:rsidR="008D1885" w:rsidRPr="004032BE">
        <w:rPr>
          <w:color w:val="000000" w:themeColor="text1"/>
        </w:rPr>
        <w:t xml:space="preserve">In this study, we apply a novel ‘dual’ prevention cascade framework to measure the extent to which HIV-negative FSW from seven sites in Zimbabwe had demand for, were supplied with, and reported adherence to </w:t>
      </w:r>
      <w:r w:rsidR="00701550">
        <w:rPr>
          <w:color w:val="000000" w:themeColor="text1"/>
        </w:rPr>
        <w:t xml:space="preserve">two prevention tools: </w:t>
      </w:r>
      <w:r w:rsidR="008D1885" w:rsidRPr="004032BE">
        <w:rPr>
          <w:color w:val="000000" w:themeColor="text1"/>
        </w:rPr>
        <w:t>either condoms and/or PrEP.</w:t>
      </w:r>
      <w:r w:rsidR="008D1885">
        <w:rPr>
          <w:color w:val="000000" w:themeColor="text1"/>
        </w:rPr>
        <w:t xml:space="preserve"> Previous studies have found that l</w:t>
      </w:r>
      <w:r w:rsidR="00E24AAF" w:rsidRPr="004032BE">
        <w:rPr>
          <w:color w:val="000000" w:themeColor="text1"/>
        </w:rPr>
        <w:t xml:space="preserve">ower levels of </w:t>
      </w:r>
      <w:r w:rsidR="008E5589" w:rsidRPr="004032BE">
        <w:rPr>
          <w:color w:val="000000" w:themeColor="text1"/>
        </w:rPr>
        <w:t>c</w:t>
      </w:r>
      <w:r w:rsidR="00BC4076" w:rsidRPr="004032BE">
        <w:rPr>
          <w:color w:val="000000" w:themeColor="text1"/>
        </w:rPr>
        <w:t xml:space="preserve">ondom use among </w:t>
      </w:r>
      <w:r w:rsidR="007316C6" w:rsidRPr="004032BE">
        <w:rPr>
          <w:color w:val="000000" w:themeColor="text1"/>
        </w:rPr>
        <w:t>FSW</w:t>
      </w:r>
      <w:r w:rsidR="00E01B2C">
        <w:rPr>
          <w:color w:val="000000" w:themeColor="text1"/>
        </w:rPr>
        <w:t xml:space="preserve"> </w:t>
      </w:r>
      <w:r w:rsidR="008D1885">
        <w:rPr>
          <w:color w:val="000000" w:themeColor="text1"/>
        </w:rPr>
        <w:t>are</w:t>
      </w:r>
      <w:r w:rsidR="00BC4076" w:rsidRPr="004032BE">
        <w:rPr>
          <w:color w:val="000000" w:themeColor="text1"/>
        </w:rPr>
        <w:t xml:space="preserve"> associated with alcohol consumption</w:t>
      </w:r>
      <w:r w:rsidR="00BC4076" w:rsidRPr="004032BE">
        <w:rPr>
          <w:color w:val="000000" w:themeColor="text1"/>
        </w:rPr>
        <w:fldChar w:fldCharType="begin">
          <w:fldData xml:space="preserve">PEVuZE5vdGU+PENpdGU+PEF1dGhvcj5DaGVyc2ljaDwvQXV0aG9yPjxZZWFyPjIwMTQ8L1llYXI+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</w:fldData>
        </w:fldChar>
      </w:r>
      <w:r w:rsidR="00C37BD3">
        <w:rPr>
          <w:color w:val="000000" w:themeColor="text1"/>
        </w:rPr>
        <w:instrText xml:space="preserve"> ADDIN EN.CITE </w:instrText>
      </w:r>
      <w:r w:rsidR="00C37BD3">
        <w:rPr>
          <w:color w:val="000000" w:themeColor="text1"/>
        </w:rPr>
        <w:fldChar w:fldCharType="begin">
          <w:fldData xml:space="preserve">PEVuZE5vdGU+PENpdGU+PEF1dGhvcj5DaGVyc2ljaDwvQXV0aG9yPjxZZWFyPjIwMTQ8L1llYXI+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</w:fldData>
        </w:fldChar>
      </w:r>
      <w:r w:rsidR="00C37BD3">
        <w:rPr>
          <w:color w:val="000000" w:themeColor="text1"/>
        </w:rPr>
        <w:instrText xml:space="preserve"> ADDIN EN.CITE.DATA </w:instrText>
      </w:r>
      <w:r w:rsidR="00C37BD3">
        <w:rPr>
          <w:color w:val="000000" w:themeColor="text1"/>
        </w:rPr>
      </w:r>
      <w:r w:rsidR="00C37BD3">
        <w:rPr>
          <w:color w:val="000000" w:themeColor="text1"/>
        </w:rPr>
        <w:fldChar w:fldCharType="end"/>
      </w:r>
      <w:r w:rsidR="00BC4076" w:rsidRPr="004032BE">
        <w:rPr>
          <w:color w:val="000000" w:themeColor="text1"/>
        </w:rPr>
      </w:r>
      <w:r w:rsidR="00BC4076" w:rsidRPr="004032BE">
        <w:rPr>
          <w:color w:val="000000" w:themeColor="text1"/>
        </w:rPr>
        <w:fldChar w:fldCharType="separate"/>
      </w:r>
      <w:r w:rsidR="00C37BD3" w:rsidRPr="00C37BD3">
        <w:rPr>
          <w:noProof/>
          <w:color w:val="000000" w:themeColor="text1"/>
          <w:vertAlign w:val="superscript"/>
        </w:rPr>
        <w:t>16</w:t>
      </w:r>
      <w:r w:rsidR="00BC4076" w:rsidRPr="004032BE">
        <w:rPr>
          <w:color w:val="000000" w:themeColor="text1"/>
        </w:rPr>
        <w:fldChar w:fldCharType="end"/>
      </w:r>
      <w:r w:rsidR="00BC4076" w:rsidRPr="004032BE">
        <w:rPr>
          <w:color w:val="000000" w:themeColor="text1"/>
        </w:rPr>
        <w:t xml:space="preserve">, </w:t>
      </w:r>
      <w:r w:rsidR="00EC4CF3" w:rsidRPr="004032BE">
        <w:rPr>
          <w:color w:val="000000" w:themeColor="text1"/>
        </w:rPr>
        <w:t>unsupportive</w:t>
      </w:r>
      <w:r w:rsidR="008E5589" w:rsidRPr="004032BE">
        <w:rPr>
          <w:color w:val="000000" w:themeColor="text1"/>
        </w:rPr>
        <w:t xml:space="preserve"> </w:t>
      </w:r>
      <w:r w:rsidR="00BC4076" w:rsidRPr="004032BE">
        <w:rPr>
          <w:color w:val="000000" w:themeColor="text1"/>
        </w:rPr>
        <w:t xml:space="preserve">relationships with other </w:t>
      </w:r>
      <w:r w:rsidR="007316C6" w:rsidRPr="004032BE">
        <w:rPr>
          <w:color w:val="000000" w:themeColor="text1"/>
        </w:rPr>
        <w:t>FSW</w:t>
      </w:r>
      <w:r w:rsidR="00BC4076" w:rsidRPr="001F1983">
        <w:rPr>
          <w:color w:val="000000" w:themeColor="text1"/>
        </w:rPr>
        <w:fldChar w:fldCharType="begin"/>
      </w:r>
      <w:r w:rsidR="00C37BD3">
        <w:rPr>
          <w:color w:val="000000" w:themeColor="text1"/>
        </w:rPr>
        <w:instrText xml:space="preserve"> ADDIN EN.CITE &lt;EndNote&gt;&lt;Cite&gt;&lt;Author&gt;Qiao&lt;/Author&gt;&lt;Year&gt;2015&lt;/Year&gt;&lt;RecNum&gt;377&lt;/RecNum&gt;&lt;DisplayText&gt;&lt;style face="superscript"&gt;17&lt;/style&gt;&lt;/DisplayText&gt;&lt;record&gt;&lt;rec-number&gt;377&lt;/rec-number&gt;&lt;foreign-keys&gt;&lt;key app="EN" db-id="szdtrr2w6pp0tde0vap5xa0vwrvrwf0xvtzs" timestamp="1505844762"&gt;377&lt;/key&gt;&lt;/foreign-keys&gt;&lt;ref-type name="Journal Article"&gt;17&lt;/ref-type&gt;&lt;contributors&gt;&lt;authors&gt;&lt;author&gt;Qiao, S.&lt;/author&gt;&lt;author&gt;Li, X.&lt;/author&gt;&lt;author&gt;Zhang, C.&lt;/author&gt;&lt;author&gt;Zhou, Y.&lt;/author&gt;&lt;author&gt;Shen, Z.&lt;/author&gt;&lt;author&gt;Tang, Z.&lt;/author&gt;&lt;/authors&gt;&lt;/contributors&gt;&lt;auth-address&gt;a Prevention Research Center, Carman and Ann Adams Department of Pediatrics, School of Medicine, Wayne State University , Detroit , Michigan , USA.&lt;/auth-address&gt;&lt;titles&gt;&lt;title&gt;Social support and condom use among female sex workers in China&lt;/title&gt;&lt;secondary-title&gt;Health Care Women Int&lt;/secondary-title&gt;&lt;/titles&gt;&lt;periodical&gt;&lt;full-title&gt;Health Care Women Int&lt;/full-title&gt;&lt;/periodical&gt;&lt;pages&gt;834-50&lt;/pages&gt;&lt;volume&gt;36&lt;/volume&gt;&lt;number&gt;7&lt;/number&gt;&lt;keywords&gt;&lt;keyword&gt;Adult&lt;/keyword&gt;&lt;keyword&gt;China&lt;/keyword&gt;&lt;keyword&gt;Condoms/statistics &amp;amp; numerical data/*utilization&lt;/keyword&gt;&lt;keyword&gt;Cross-Sectional Studies&lt;/keyword&gt;&lt;keyword&gt;Female&lt;/keyword&gt;&lt;keyword&gt;HIV Infections/prevention &amp;amp; control&lt;/keyword&gt;&lt;keyword&gt;Health Knowledge, Attitudes, Practice&lt;/keyword&gt;&lt;keyword&gt;Humans&lt;/keyword&gt;&lt;keyword&gt;Intention&lt;/keyword&gt;&lt;keyword&gt;Male&lt;/keyword&gt;&lt;keyword&gt;Risk Factors&lt;/keyword&gt;&lt;keyword&gt;Safe Sex/psychology&lt;/keyword&gt;&lt;keyword&gt;Sex Work/*psychology&lt;/keyword&gt;&lt;keyword&gt;Sex Workers/*psychology&lt;/keyword&gt;&lt;keyword&gt;*Sexual Partners&lt;/keyword&gt;&lt;keyword&gt;*Social Support&lt;/keyword&gt;&lt;keyword&gt;Socioeconomic Factors&lt;/keyword&gt;&lt;/keywords&gt;&lt;dates&gt;&lt;year&gt;2015&lt;/year&gt;&lt;/dates&gt;&lt;isbn&gt;1096-4665 (Electronic)&amp;#xD;0739-9332 (Linking)&lt;/isbn&gt;&lt;accession-num&gt;25365752&lt;/accession-num&gt;&lt;urls&gt;&lt;related-urls&gt;&lt;url&gt;https://www.ncbi.nlm.nih.gov/pubmed/25365752&lt;/url&gt;&lt;/related-urls&gt;&lt;/urls&gt;&lt;electronic-resource-num&gt;10.1080/07399332.2014.971952&lt;/electronic-resource-num&gt;&lt;/record&gt;&lt;/Cite&gt;&lt;/EndNote&gt;</w:instrText>
      </w:r>
      <w:r w:rsidR="00BC4076" w:rsidRPr="001F1983">
        <w:rPr>
          <w:color w:val="000000" w:themeColor="text1"/>
        </w:rPr>
        <w:fldChar w:fldCharType="separate"/>
      </w:r>
      <w:r w:rsidR="00C37BD3" w:rsidRPr="00C37BD3">
        <w:rPr>
          <w:noProof/>
          <w:color w:val="000000" w:themeColor="text1"/>
          <w:vertAlign w:val="superscript"/>
        </w:rPr>
        <w:t>17</w:t>
      </w:r>
      <w:r w:rsidR="00BC4076" w:rsidRPr="001F1983">
        <w:rPr>
          <w:color w:val="000000" w:themeColor="text1"/>
        </w:rPr>
        <w:fldChar w:fldCharType="end"/>
      </w:r>
      <w:r w:rsidR="001F1983">
        <w:rPr>
          <w:color w:val="000000" w:themeColor="text1"/>
        </w:rPr>
        <w:t>,</w:t>
      </w:r>
      <w:r w:rsidR="00DB1DBD" w:rsidRPr="004032BE">
        <w:rPr>
          <w:color w:val="000000" w:themeColor="text1"/>
        </w:rPr>
        <w:t xml:space="preserve"> </w:t>
      </w:r>
      <w:r w:rsidR="00020EF9" w:rsidRPr="004032BE">
        <w:rPr>
          <w:color w:val="000000" w:themeColor="text1"/>
        </w:rPr>
        <w:t xml:space="preserve"> </w:t>
      </w:r>
      <w:r w:rsidR="00BC4076" w:rsidRPr="004032BE">
        <w:rPr>
          <w:color w:val="000000" w:themeColor="text1"/>
        </w:rPr>
        <w:t>experience of violence</w:t>
      </w:r>
      <w:r w:rsidR="00E01B2C">
        <w:rPr>
          <w:color w:val="000000" w:themeColor="text1"/>
        </w:rPr>
        <w:t>, and</w:t>
      </w:r>
      <w:r w:rsidR="00BC4076" w:rsidRPr="004032BE">
        <w:rPr>
          <w:color w:val="000000" w:themeColor="text1"/>
        </w:rPr>
        <w:t xml:space="preserve"> police harassment</w:t>
      </w:r>
      <w:r w:rsidR="00BC4076" w:rsidRPr="0050195C">
        <w:rPr>
          <w:color w:val="000000" w:themeColor="text1"/>
        </w:rPr>
        <w:fldChar w:fldCharType="begin">
          <w:fldData xml:space="preserve">PEVuZE5vdGU+PENpdGU+PEF1dGhvcj5FcmF1c3F1aW48L0F1dGhvcj48WWVhcj4yMDE1PC9ZZWFy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</w:fldData>
        </w:fldChar>
      </w:r>
      <w:r w:rsidR="00C37BD3">
        <w:rPr>
          <w:color w:val="000000" w:themeColor="text1"/>
        </w:rPr>
        <w:instrText xml:space="preserve"> ADDIN EN.CITE </w:instrText>
      </w:r>
      <w:r w:rsidR="00C37BD3">
        <w:rPr>
          <w:color w:val="000000" w:themeColor="text1"/>
        </w:rPr>
        <w:fldChar w:fldCharType="begin">
          <w:fldData xml:space="preserve">PEVuZE5vdGU+PENpdGU+PEF1dGhvcj5FcmF1c3F1aW48L0F1dGhvcj48WWVhcj4yMDE1PC9ZZWFy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</w:fldData>
        </w:fldChar>
      </w:r>
      <w:r w:rsidR="00C37BD3">
        <w:rPr>
          <w:color w:val="000000" w:themeColor="text1"/>
        </w:rPr>
        <w:instrText xml:space="preserve"> ADDIN EN.CITE.DATA </w:instrText>
      </w:r>
      <w:r w:rsidR="00C37BD3">
        <w:rPr>
          <w:color w:val="000000" w:themeColor="text1"/>
        </w:rPr>
      </w:r>
      <w:r w:rsidR="00C37BD3">
        <w:rPr>
          <w:color w:val="000000" w:themeColor="text1"/>
        </w:rPr>
        <w:fldChar w:fldCharType="end"/>
      </w:r>
      <w:r w:rsidR="00BC4076" w:rsidRPr="0050195C">
        <w:rPr>
          <w:color w:val="000000" w:themeColor="text1"/>
        </w:rPr>
      </w:r>
      <w:r w:rsidR="00BC4076" w:rsidRPr="0050195C">
        <w:rPr>
          <w:color w:val="000000" w:themeColor="text1"/>
        </w:rPr>
        <w:fldChar w:fldCharType="separate"/>
      </w:r>
      <w:r w:rsidR="00C37BD3" w:rsidRPr="00C37BD3">
        <w:rPr>
          <w:noProof/>
          <w:color w:val="000000" w:themeColor="text1"/>
          <w:vertAlign w:val="superscript"/>
        </w:rPr>
        <w:t>18</w:t>
      </w:r>
      <w:r w:rsidR="00BC4076" w:rsidRPr="0050195C">
        <w:rPr>
          <w:color w:val="000000" w:themeColor="text1"/>
        </w:rPr>
        <w:fldChar w:fldCharType="end"/>
      </w:r>
      <w:r w:rsidR="00BC4076" w:rsidRPr="004032BE">
        <w:rPr>
          <w:color w:val="000000" w:themeColor="text1"/>
        </w:rPr>
        <w:t xml:space="preserve">. </w:t>
      </w:r>
      <w:r w:rsidR="004E65C3" w:rsidRPr="004032BE">
        <w:rPr>
          <w:color w:val="000000" w:themeColor="text1"/>
        </w:rPr>
        <w:t>Condom u</w:t>
      </w:r>
      <w:r w:rsidR="00BC4076" w:rsidRPr="004032BE">
        <w:rPr>
          <w:color w:val="000000" w:themeColor="text1"/>
        </w:rPr>
        <w:t>se can differ by partner type</w:t>
      </w:r>
      <w:r w:rsidR="00E24AAF" w:rsidRPr="004032BE">
        <w:rPr>
          <w:color w:val="000000" w:themeColor="text1"/>
        </w:rPr>
        <w:t>,</w:t>
      </w:r>
      <w:r w:rsidR="00BC4076" w:rsidRPr="004032BE">
        <w:rPr>
          <w:color w:val="000000" w:themeColor="text1"/>
        </w:rPr>
        <w:t xml:space="preserve"> </w:t>
      </w:r>
      <w:r w:rsidR="00E01B2C">
        <w:rPr>
          <w:color w:val="000000" w:themeColor="text1"/>
        </w:rPr>
        <w:t>(</w:t>
      </w:r>
      <w:r w:rsidR="00BC4076" w:rsidRPr="004032BE">
        <w:rPr>
          <w:color w:val="000000" w:themeColor="text1"/>
        </w:rPr>
        <w:t>spouse or steady partner versus a commercial client</w:t>
      </w:r>
      <w:r w:rsidR="00E01B2C">
        <w:rPr>
          <w:color w:val="000000" w:themeColor="text1"/>
        </w:rPr>
        <w:t>)</w:t>
      </w:r>
      <w:r w:rsidR="00E24AAF" w:rsidRPr="004032BE">
        <w:rPr>
          <w:color w:val="000000" w:themeColor="text1"/>
        </w:rPr>
        <w:t>,</w:t>
      </w:r>
      <w:r w:rsidR="00BC4076" w:rsidRPr="004032BE">
        <w:rPr>
          <w:color w:val="000000" w:themeColor="text1"/>
        </w:rPr>
        <w:t xml:space="preserve"> and str</w:t>
      </w:r>
      <w:r w:rsidR="00E01B2C">
        <w:rPr>
          <w:color w:val="000000" w:themeColor="text1"/>
        </w:rPr>
        <w:t xml:space="preserve">ength of relationship with </w:t>
      </w:r>
      <w:r w:rsidR="00BC4076" w:rsidRPr="004032BE">
        <w:rPr>
          <w:color w:val="000000" w:themeColor="text1"/>
        </w:rPr>
        <w:t>client</w:t>
      </w:r>
      <w:r w:rsidR="00E01B2C">
        <w:rPr>
          <w:color w:val="000000" w:themeColor="text1"/>
        </w:rPr>
        <w:t>s</w:t>
      </w:r>
      <w:r w:rsidR="00BC4076" w:rsidRPr="001F1983">
        <w:rPr>
          <w:color w:val="000000" w:themeColor="text1"/>
        </w:rPr>
        <w:fldChar w:fldCharType="begin">
          <w:fldData xml:space="preserve">PEVuZE5vdGU+PENpdGU+PEF1dGhvcj5LYXllbWJlPC9BdXRob3I+PFllYXI+MjAwODwvWWVhcj48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</w:fldData>
        </w:fldChar>
      </w:r>
      <w:r w:rsidR="00C37BD3">
        <w:rPr>
          <w:color w:val="000000" w:themeColor="text1"/>
        </w:rPr>
        <w:instrText xml:space="preserve"> ADDIN EN.CITE </w:instrText>
      </w:r>
      <w:r w:rsidR="00C37BD3">
        <w:rPr>
          <w:color w:val="000000" w:themeColor="text1"/>
        </w:rPr>
        <w:fldChar w:fldCharType="begin">
          <w:fldData xml:space="preserve">PEVuZE5vdGU+PENpdGU+PEF1dGhvcj5LYXllbWJlPC9BdXRob3I+PFllYXI+MjAwODwvWWVhcj48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</w:fldData>
        </w:fldChar>
      </w:r>
      <w:r w:rsidR="00C37BD3">
        <w:rPr>
          <w:color w:val="000000" w:themeColor="text1"/>
        </w:rPr>
        <w:instrText xml:space="preserve"> ADDIN EN.CITE.DATA </w:instrText>
      </w:r>
      <w:r w:rsidR="00C37BD3">
        <w:rPr>
          <w:color w:val="000000" w:themeColor="text1"/>
        </w:rPr>
      </w:r>
      <w:r w:rsidR="00C37BD3">
        <w:rPr>
          <w:color w:val="000000" w:themeColor="text1"/>
        </w:rPr>
        <w:fldChar w:fldCharType="end"/>
      </w:r>
      <w:r w:rsidR="00BC4076" w:rsidRPr="001F1983">
        <w:rPr>
          <w:color w:val="000000" w:themeColor="text1"/>
        </w:rPr>
      </w:r>
      <w:r w:rsidR="00BC4076" w:rsidRPr="001F1983">
        <w:rPr>
          <w:color w:val="000000" w:themeColor="text1"/>
        </w:rPr>
        <w:fldChar w:fldCharType="separate"/>
      </w:r>
      <w:r w:rsidR="00C37BD3" w:rsidRPr="00C37BD3">
        <w:rPr>
          <w:noProof/>
          <w:color w:val="000000" w:themeColor="text1"/>
          <w:vertAlign w:val="superscript"/>
        </w:rPr>
        <w:t>19,20</w:t>
      </w:r>
      <w:r w:rsidR="00BC4076" w:rsidRPr="001F1983">
        <w:rPr>
          <w:color w:val="000000" w:themeColor="text1"/>
        </w:rPr>
        <w:fldChar w:fldCharType="end"/>
      </w:r>
      <w:r w:rsidR="001F1983">
        <w:rPr>
          <w:color w:val="000000" w:themeColor="text1"/>
        </w:rPr>
        <w:t>.</w:t>
      </w:r>
      <w:r w:rsidR="00C70261" w:rsidRPr="004032BE">
        <w:rPr>
          <w:color w:val="000000" w:themeColor="text1"/>
        </w:rPr>
        <w:t xml:space="preserve"> </w:t>
      </w:r>
      <w:r w:rsidR="006D617C">
        <w:rPr>
          <w:color w:val="000000" w:themeColor="text1"/>
        </w:rPr>
        <w:t xml:space="preserve"> </w:t>
      </w:r>
      <w:r w:rsidR="00616677">
        <w:rPr>
          <w:color w:val="000000" w:themeColor="text1"/>
        </w:rPr>
        <w:t>Once introduced to PrEP conceptually, FSW have expressed high interest in using it</w:t>
      </w:r>
      <w:r w:rsidR="00F72210">
        <w:rPr>
          <w:color w:val="000000" w:themeColor="text1"/>
        </w:rPr>
        <w:fldChar w:fldCharType="begin">
          <w:fldData xml:space="preserve">PEVuZE5vdGU+PENpdGU+PEF1dGhvcj5Lb2VjaGxpbjwvQXV0aG9yPjxZZWFyPjIwMTc8L1llYXI+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</w:fldData>
        </w:fldChar>
      </w:r>
      <w:r w:rsidR="00C37BD3">
        <w:rPr>
          <w:color w:val="000000" w:themeColor="text1"/>
        </w:rPr>
        <w:instrText xml:space="preserve"> ADDIN EN.CITE </w:instrText>
      </w:r>
      <w:r w:rsidR="00C37BD3">
        <w:rPr>
          <w:color w:val="000000" w:themeColor="text1"/>
        </w:rPr>
        <w:fldChar w:fldCharType="begin">
          <w:fldData xml:space="preserve">PEVuZE5vdGU+PENpdGU+PEF1dGhvcj5Lb2VjaGxpbjwvQXV0aG9yPjxZZWFyPjIwMTc8L1llYXI+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</w:fldData>
        </w:fldChar>
      </w:r>
      <w:r w:rsidR="00C37BD3">
        <w:rPr>
          <w:color w:val="000000" w:themeColor="text1"/>
        </w:rPr>
        <w:instrText xml:space="preserve"> ADDIN EN.CITE.DATA </w:instrText>
      </w:r>
      <w:r w:rsidR="00C37BD3">
        <w:rPr>
          <w:color w:val="000000" w:themeColor="text1"/>
        </w:rPr>
      </w:r>
      <w:r w:rsidR="00C37BD3">
        <w:rPr>
          <w:color w:val="000000" w:themeColor="text1"/>
        </w:rPr>
        <w:fldChar w:fldCharType="end"/>
      </w:r>
      <w:r w:rsidR="00F72210">
        <w:rPr>
          <w:color w:val="000000" w:themeColor="text1"/>
        </w:rPr>
      </w:r>
      <w:r w:rsidR="00F72210">
        <w:rPr>
          <w:color w:val="000000" w:themeColor="text1"/>
        </w:rPr>
        <w:fldChar w:fldCharType="separate"/>
      </w:r>
      <w:r w:rsidR="00C37BD3" w:rsidRPr="00C37BD3">
        <w:rPr>
          <w:noProof/>
          <w:color w:val="000000" w:themeColor="text1"/>
          <w:vertAlign w:val="superscript"/>
        </w:rPr>
        <w:t>21</w:t>
      </w:r>
      <w:r w:rsidR="00F72210">
        <w:rPr>
          <w:color w:val="000000" w:themeColor="text1"/>
        </w:rPr>
        <w:fldChar w:fldCharType="end"/>
      </w:r>
      <w:r w:rsidR="00701550">
        <w:rPr>
          <w:color w:val="000000" w:themeColor="text1"/>
        </w:rPr>
        <w:t>, though a</w:t>
      </w:r>
      <w:r w:rsidR="00254308">
        <w:rPr>
          <w:color w:val="000000" w:themeColor="text1"/>
        </w:rPr>
        <w:t>s</w:t>
      </w:r>
      <w:r w:rsidR="00701550">
        <w:rPr>
          <w:color w:val="000000" w:themeColor="text1"/>
        </w:rPr>
        <w:t xml:space="preserve"> yet, </w:t>
      </w:r>
      <w:r w:rsidR="00344840">
        <w:rPr>
          <w:color w:val="000000" w:themeColor="text1"/>
        </w:rPr>
        <w:t xml:space="preserve">there </w:t>
      </w:r>
      <w:r w:rsidR="00344840" w:rsidRPr="004032BE">
        <w:rPr>
          <w:color w:val="000000" w:themeColor="text1"/>
        </w:rPr>
        <w:t>is</w:t>
      </w:r>
      <w:r w:rsidR="00C70261" w:rsidRPr="004032BE">
        <w:rPr>
          <w:color w:val="000000" w:themeColor="text1"/>
        </w:rPr>
        <w:t xml:space="preserve"> limited evidence </w:t>
      </w:r>
      <w:r w:rsidR="00A87A45" w:rsidRPr="004032BE">
        <w:rPr>
          <w:color w:val="000000" w:themeColor="text1"/>
        </w:rPr>
        <w:t xml:space="preserve">on </w:t>
      </w:r>
      <w:r w:rsidR="00C70261" w:rsidRPr="004032BE">
        <w:rPr>
          <w:color w:val="000000" w:themeColor="text1"/>
        </w:rPr>
        <w:t xml:space="preserve">factors </w:t>
      </w:r>
      <w:r w:rsidR="00EB4BBF">
        <w:rPr>
          <w:color w:val="000000" w:themeColor="text1"/>
        </w:rPr>
        <w:t>influencing</w:t>
      </w:r>
      <w:r w:rsidR="00EB4BBF" w:rsidRPr="004032BE">
        <w:rPr>
          <w:color w:val="000000" w:themeColor="text1"/>
        </w:rPr>
        <w:t xml:space="preserve"> </w:t>
      </w:r>
      <w:r w:rsidR="006668A0" w:rsidRPr="004032BE">
        <w:rPr>
          <w:color w:val="000000" w:themeColor="text1"/>
        </w:rPr>
        <w:t xml:space="preserve">PrEP </w:t>
      </w:r>
      <w:r w:rsidR="00C70261" w:rsidRPr="004032BE">
        <w:rPr>
          <w:color w:val="000000" w:themeColor="text1"/>
        </w:rPr>
        <w:t>adherence among FSW</w:t>
      </w:r>
      <w:r w:rsidR="00701550">
        <w:rPr>
          <w:color w:val="000000" w:themeColor="text1"/>
        </w:rPr>
        <w:t xml:space="preserve"> specifically. </w:t>
      </w:r>
      <w:r w:rsidR="00C70261" w:rsidRPr="004032BE">
        <w:rPr>
          <w:color w:val="000000" w:themeColor="text1"/>
        </w:rPr>
        <w:t xml:space="preserve"> </w:t>
      </w:r>
      <w:r w:rsidR="00701550">
        <w:rPr>
          <w:color w:val="000000" w:themeColor="text1"/>
        </w:rPr>
        <w:t>A</w:t>
      </w:r>
      <w:r w:rsidR="00C70261" w:rsidRPr="004032BE">
        <w:rPr>
          <w:color w:val="000000" w:themeColor="text1"/>
        </w:rPr>
        <w:t>mong men who have sex with men (MSM) and transgender women, adherence to PrEP has varied by structural factors including race, education and economic security</w:t>
      </w:r>
      <w:r w:rsidR="00C70261" w:rsidRPr="001F1983">
        <w:rPr>
          <w:color w:val="000000" w:themeColor="text1"/>
        </w:rPr>
        <w:fldChar w:fldCharType="begin">
          <w:fldData xml:space="preserve">PEVuZE5vdGU+PENpdGU+PEF1dGhvcj5NYXJjdXM8L0F1dGhvcj48WWVhcj4yMDE2PC9ZZWFyPjxS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</w:fldData>
        </w:fldChar>
      </w:r>
      <w:r w:rsidR="00C37BD3">
        <w:rPr>
          <w:color w:val="000000" w:themeColor="text1"/>
        </w:rPr>
        <w:instrText xml:space="preserve"> ADDIN EN.CITE </w:instrText>
      </w:r>
      <w:r w:rsidR="00C37BD3">
        <w:rPr>
          <w:color w:val="000000" w:themeColor="text1"/>
        </w:rPr>
        <w:fldChar w:fldCharType="begin">
          <w:fldData xml:space="preserve">PEVuZE5vdGU+PENpdGU+PEF1dGhvcj5NYXJjdXM8L0F1dGhvcj48WWVhcj4yMDE2PC9ZZWFyPjxS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</w:fldData>
        </w:fldChar>
      </w:r>
      <w:r w:rsidR="00C37BD3">
        <w:rPr>
          <w:color w:val="000000" w:themeColor="text1"/>
        </w:rPr>
        <w:instrText xml:space="preserve"> ADDIN EN.CITE.DATA </w:instrText>
      </w:r>
      <w:r w:rsidR="00C37BD3">
        <w:rPr>
          <w:color w:val="000000" w:themeColor="text1"/>
        </w:rPr>
      </w:r>
      <w:r w:rsidR="00C37BD3">
        <w:rPr>
          <w:color w:val="000000" w:themeColor="text1"/>
        </w:rPr>
        <w:fldChar w:fldCharType="end"/>
      </w:r>
      <w:r w:rsidR="00C70261" w:rsidRPr="001F1983">
        <w:rPr>
          <w:color w:val="000000" w:themeColor="text1"/>
        </w:rPr>
      </w:r>
      <w:r w:rsidR="00C70261" w:rsidRPr="001F1983">
        <w:rPr>
          <w:color w:val="000000" w:themeColor="text1"/>
        </w:rPr>
        <w:fldChar w:fldCharType="separate"/>
      </w:r>
      <w:r w:rsidR="00C37BD3" w:rsidRPr="00C37BD3">
        <w:rPr>
          <w:noProof/>
          <w:color w:val="000000" w:themeColor="text1"/>
          <w:vertAlign w:val="superscript"/>
        </w:rPr>
        <w:t>22-24</w:t>
      </w:r>
      <w:r w:rsidR="00C70261" w:rsidRPr="001F1983">
        <w:rPr>
          <w:color w:val="000000" w:themeColor="text1"/>
        </w:rPr>
        <w:fldChar w:fldCharType="end"/>
      </w:r>
      <w:r w:rsidR="001F1983">
        <w:rPr>
          <w:color w:val="000000" w:themeColor="text1"/>
        </w:rPr>
        <w:t>.</w:t>
      </w:r>
      <w:r w:rsidR="004332D6" w:rsidRPr="004032BE">
        <w:rPr>
          <w:color w:val="000000" w:themeColor="text1"/>
        </w:rPr>
        <w:t xml:space="preserve"> </w:t>
      </w:r>
      <w:r w:rsidR="00DF6756">
        <w:rPr>
          <w:color w:val="000000" w:themeColor="text1"/>
        </w:rPr>
        <w:t>Across</w:t>
      </w:r>
      <w:r w:rsidR="004332D6" w:rsidRPr="004032BE">
        <w:rPr>
          <w:color w:val="000000" w:themeColor="text1"/>
        </w:rPr>
        <w:t xml:space="preserve"> demonstration trials,</w:t>
      </w:r>
      <w:r w:rsidR="00C70261" w:rsidRPr="004032BE">
        <w:rPr>
          <w:color w:val="000000" w:themeColor="text1"/>
        </w:rPr>
        <w:t xml:space="preserve"> being under 30 years was found in meta-analysis to be associated with lower PrEP adherence</w:t>
      </w:r>
      <w:r w:rsidR="00C70261" w:rsidRPr="001F1983">
        <w:rPr>
          <w:color w:val="000000" w:themeColor="text1"/>
        </w:rPr>
        <w:fldChar w:fldCharType="begin"/>
      </w:r>
      <w:r w:rsidR="00C37BD3">
        <w:rPr>
          <w:color w:val="000000" w:themeColor="text1"/>
        </w:rPr>
        <w:instrText xml:space="preserve"> ADDIN EN.CITE &lt;EndNote&gt;&lt;Cite&gt;&lt;Author&gt;Yun&lt;/Author&gt;&lt;Year&gt;2017&lt;/Year&gt;&lt;RecNum&gt;442&lt;/RecNum&gt;&lt;DisplayText&gt;&lt;style face="superscript"&gt;25&lt;/style&gt;&lt;/DisplayText&gt;&lt;record&gt;&lt;rec-number&gt;442&lt;/rec-number&gt;&lt;foreign-keys&gt;&lt;key app="EN" db-id="szdtrr2w6pp0tde0vap5xa0vwrvrwf0xvtzs" timestamp="1509447878"&gt;442&lt;/key&gt;&lt;/foreign-keys&gt;&lt;ref-type name="Journal Article"&gt;17&lt;/ref-type&gt;&lt;contributors&gt;&lt;authors&gt;&lt;author&gt;Yun, K.&lt;/author&gt;&lt;author&gt;Xu, J. J.&lt;/author&gt;&lt;author&gt;Zhang, J.&lt;/author&gt;&lt;author&gt;Li, J. M.&lt;/author&gt;&lt;author&gt;Hu, Q. H.&lt;/author&gt;&lt;author&gt;Chu, Z. X.&lt;/author&gt;&lt;author&gt;Jiang, Y. J.&lt;/author&gt;&lt;author&gt;Geng, W. Q.&lt;/author&gt;&lt;author&gt;Shang, H.&lt;/author&gt;&lt;author&gt;Wang, N.&lt;/author&gt;&lt;/authors&gt;&lt;/contributors&gt;&lt;auth-address&gt;Key Laboratory of AIDS Immunology of National Health and Family Planning Commission, Department of Laboratory Medicine, The First Affiliated Hospital, China Medical University, Shenyang, China.&amp;#xD;Collaborative Innovation Center for Diagnosis and Treatment of Infectious Diseases, Hangzhou, China.&amp;#xD;National Center for AIDS/STI Control and Prevention, Chinese Center for Disease Control and Prevention, Beijing, China.&lt;/auth-address&gt;&lt;titles&gt;&lt;title&gt;Female and younger subjects have lower adherence in PrEP trials: a meta-analysis with implications for the uptake of PrEP service to prevent HIV&lt;/title&gt;&lt;secondary-title&gt;Sex Transm Infect&lt;/secondary-title&gt;&lt;/titles&gt;&lt;periodical&gt;&lt;full-title&gt;Sex Transm Infect&lt;/full-title&gt;&lt;/periodical&gt;&lt;keywords&gt;&lt;keyword&gt;human immunodeficiency virus(HIV)&lt;/keyword&gt;&lt;keyword&gt;medicine-taking compliance(MTC)&lt;/keyword&gt;&lt;keyword&gt;pre-exposure prophylaxis (PrEP)&lt;/keyword&gt;&lt;/keywords&gt;&lt;dates&gt;&lt;year&gt;2017&lt;/year&gt;&lt;pub-dates&gt;&lt;date&gt;Jul 29&lt;/date&gt;&lt;/pub-dates&gt;&lt;/dates&gt;&lt;isbn&gt;1472-3263 (Electronic)&amp;#xD;1368-4973 (Linking)&lt;/isbn&gt;&lt;accession-num&gt;28756409&lt;/accession-num&gt;&lt;urls&gt;&lt;related-urls&gt;&lt;url&gt;https://www.ncbi.nlm.nih.gov/pubmed/28756409&lt;/url&gt;&lt;url&gt;http://sti.bmj.com/content/early/2017/07/29/sextrans-2017-053217.long&lt;/url&gt;&lt;/related-urls&gt;&lt;/urls&gt;&lt;electronic-resource-num&gt;10.1136/sextrans-2017-053217&lt;/electronic-resource-num&gt;&lt;/record&gt;&lt;/Cite&gt;&lt;/EndNote&gt;</w:instrText>
      </w:r>
      <w:r w:rsidR="00C70261" w:rsidRPr="001F1983">
        <w:rPr>
          <w:color w:val="000000" w:themeColor="text1"/>
        </w:rPr>
        <w:fldChar w:fldCharType="separate"/>
      </w:r>
      <w:r w:rsidR="00C37BD3" w:rsidRPr="00C37BD3">
        <w:rPr>
          <w:noProof/>
          <w:color w:val="000000" w:themeColor="text1"/>
          <w:vertAlign w:val="superscript"/>
        </w:rPr>
        <w:t>25</w:t>
      </w:r>
      <w:r w:rsidR="00C70261" w:rsidRPr="001F1983">
        <w:rPr>
          <w:color w:val="000000" w:themeColor="text1"/>
        </w:rPr>
        <w:fldChar w:fldCharType="end"/>
      </w:r>
      <w:r w:rsidR="001F1983">
        <w:rPr>
          <w:color w:val="000000" w:themeColor="text1"/>
        </w:rPr>
        <w:t>.</w:t>
      </w:r>
      <w:r w:rsidR="00C70261" w:rsidRPr="004032BE">
        <w:rPr>
          <w:color w:val="000000" w:themeColor="text1"/>
        </w:rPr>
        <w:t xml:space="preserve"> </w:t>
      </w:r>
    </w:p>
    <w:p w14:paraId="0E670A39" w14:textId="7440D80B" w:rsidR="00E42A34" w:rsidRPr="004032BE" w:rsidRDefault="006D617C" w:rsidP="00C95E18">
      <w:pPr>
        <w:spacing w:line="480" w:lineRule="auto"/>
        <w:rPr>
          <w:color w:val="000000" w:themeColor="text1"/>
        </w:rPr>
      </w:pPr>
      <w:r>
        <w:rPr>
          <w:color w:val="000000" w:themeColor="text1"/>
        </w:rPr>
        <w:lastRenderedPageBreak/>
        <w:t xml:space="preserve">Here, </w:t>
      </w:r>
      <w:r w:rsidR="009D7002">
        <w:rPr>
          <w:color w:val="000000" w:themeColor="text1"/>
        </w:rPr>
        <w:t xml:space="preserve">we </w:t>
      </w:r>
      <w:r w:rsidR="00E42A34" w:rsidRPr="004032BE">
        <w:rPr>
          <w:color w:val="000000" w:themeColor="text1"/>
        </w:rPr>
        <w:t>ex</w:t>
      </w:r>
      <w:r w:rsidR="00DF6756">
        <w:rPr>
          <w:color w:val="000000" w:themeColor="text1"/>
        </w:rPr>
        <w:t>amine</w:t>
      </w:r>
      <w:r w:rsidR="00E42A34" w:rsidRPr="004032BE">
        <w:rPr>
          <w:color w:val="000000" w:themeColor="text1"/>
        </w:rPr>
        <w:t xml:space="preserve"> where there are gaps in support for prevention</w:t>
      </w:r>
      <w:r w:rsidR="005B0B58" w:rsidRPr="004032BE">
        <w:rPr>
          <w:color w:val="000000" w:themeColor="text1"/>
        </w:rPr>
        <w:t xml:space="preserve">, </w:t>
      </w:r>
      <w:r w:rsidR="00E3664C">
        <w:rPr>
          <w:color w:val="000000" w:themeColor="text1"/>
        </w:rPr>
        <w:t>and</w:t>
      </w:r>
      <w:r w:rsidR="0047456A" w:rsidRPr="004032BE">
        <w:rPr>
          <w:color w:val="000000" w:themeColor="text1"/>
        </w:rPr>
        <w:t xml:space="preserve"> </w:t>
      </w:r>
      <w:r w:rsidR="00A87A45" w:rsidRPr="004032BE">
        <w:rPr>
          <w:color w:val="000000" w:themeColor="text1"/>
        </w:rPr>
        <w:t xml:space="preserve">which FSW </w:t>
      </w:r>
      <w:r w:rsidR="005B0B58" w:rsidRPr="004032BE">
        <w:rPr>
          <w:color w:val="000000" w:themeColor="text1"/>
        </w:rPr>
        <w:t xml:space="preserve">characteristics </w:t>
      </w:r>
      <w:r w:rsidR="00A87A45" w:rsidRPr="004032BE">
        <w:rPr>
          <w:color w:val="000000" w:themeColor="text1"/>
        </w:rPr>
        <w:t xml:space="preserve">and </w:t>
      </w:r>
      <w:r w:rsidR="005B0B58" w:rsidRPr="004032BE">
        <w:rPr>
          <w:color w:val="000000" w:themeColor="text1"/>
        </w:rPr>
        <w:t>experiences are associated</w:t>
      </w:r>
      <w:r w:rsidR="001A61A0" w:rsidRPr="004032BE">
        <w:rPr>
          <w:color w:val="000000" w:themeColor="text1"/>
        </w:rPr>
        <w:t xml:space="preserve"> with </w:t>
      </w:r>
      <w:r w:rsidR="00AA02EB" w:rsidRPr="004032BE">
        <w:rPr>
          <w:color w:val="000000" w:themeColor="text1"/>
        </w:rPr>
        <w:t>adherence to</w:t>
      </w:r>
      <w:r w:rsidR="001A61A0" w:rsidRPr="004032BE">
        <w:rPr>
          <w:color w:val="000000" w:themeColor="text1"/>
        </w:rPr>
        <w:t xml:space="preserve"> condoms and</w:t>
      </w:r>
      <w:r w:rsidR="008E5296">
        <w:rPr>
          <w:color w:val="000000" w:themeColor="text1"/>
        </w:rPr>
        <w:t xml:space="preserve"> to</w:t>
      </w:r>
      <w:r w:rsidR="005B0B58" w:rsidRPr="004032BE">
        <w:rPr>
          <w:color w:val="000000" w:themeColor="text1"/>
        </w:rPr>
        <w:t xml:space="preserve"> PrEP</w:t>
      </w:r>
      <w:r w:rsidR="00624A02" w:rsidRPr="004032BE">
        <w:rPr>
          <w:color w:val="000000" w:themeColor="text1"/>
        </w:rPr>
        <w:t xml:space="preserve">. </w:t>
      </w:r>
      <w:r w:rsidR="00F30C68">
        <w:rPr>
          <w:color w:val="000000" w:themeColor="text1"/>
        </w:rPr>
        <w:t>We identify a number of limitations to our approach based on secondary data and discuss these in detail, hoping that we will inspire others to continue to strengthen the data available for prevention cascades. Nevertheless, b</w:t>
      </w:r>
      <w:r w:rsidR="00624A02" w:rsidRPr="004032BE">
        <w:rPr>
          <w:color w:val="000000" w:themeColor="text1"/>
        </w:rPr>
        <w:t xml:space="preserve">ased on our findings, we </w:t>
      </w:r>
      <w:r w:rsidR="00E42A34" w:rsidRPr="004032BE">
        <w:rPr>
          <w:color w:val="000000" w:themeColor="text1"/>
        </w:rPr>
        <w:t>make recommendations for</w:t>
      </w:r>
      <w:r w:rsidR="003A48B1">
        <w:rPr>
          <w:color w:val="000000" w:themeColor="text1"/>
        </w:rPr>
        <w:t xml:space="preserve"> strengthening HIV prevention in </w:t>
      </w:r>
      <w:r w:rsidR="00E42A34" w:rsidRPr="004032BE">
        <w:rPr>
          <w:color w:val="000000" w:themeColor="text1"/>
        </w:rPr>
        <w:t>Zimbabwe’s national sex worker HIV programme</w:t>
      </w:r>
      <w:r w:rsidR="005B0B58" w:rsidRPr="004032BE">
        <w:rPr>
          <w:color w:val="000000" w:themeColor="text1"/>
        </w:rPr>
        <w:t>.</w:t>
      </w:r>
    </w:p>
    <w:p w14:paraId="6AEC6D59" w14:textId="77777777" w:rsidR="00564CC0" w:rsidRPr="004032BE" w:rsidRDefault="00564CC0" w:rsidP="00C95E18">
      <w:pPr>
        <w:pStyle w:val="Heading2"/>
        <w:spacing w:line="480" w:lineRule="auto"/>
        <w:rPr>
          <w:color w:val="000000" w:themeColor="text1"/>
        </w:rPr>
        <w:sectPr w:rsidR="00564CC0" w:rsidRPr="004032BE" w:rsidSect="00EC43EC">
          <w:pgSz w:w="11900" w:h="16840"/>
          <w:pgMar w:top="1440" w:right="1440" w:bottom="1440" w:left="1440" w:header="720" w:footer="720" w:gutter="0"/>
          <w:cols w:space="720"/>
          <w:docGrid w:linePitch="360"/>
        </w:sectPr>
      </w:pPr>
    </w:p>
    <w:p w14:paraId="259DBAAC" w14:textId="182CFA08" w:rsidR="009D5456" w:rsidRPr="004032BE" w:rsidRDefault="009D5456" w:rsidP="00B56658">
      <w:pPr>
        <w:pStyle w:val="Heading2"/>
        <w:spacing w:line="480" w:lineRule="auto"/>
        <w:rPr>
          <w:color w:val="000000" w:themeColor="text1"/>
        </w:rPr>
      </w:pPr>
      <w:r w:rsidRPr="004032BE">
        <w:rPr>
          <w:color w:val="000000" w:themeColor="text1"/>
        </w:rPr>
        <w:lastRenderedPageBreak/>
        <w:t>Methods</w:t>
      </w:r>
    </w:p>
    <w:p w14:paraId="57405F73" w14:textId="77777777" w:rsidR="00BF184A" w:rsidRPr="004032BE" w:rsidRDefault="00BF184A" w:rsidP="00C95E18">
      <w:pPr>
        <w:pStyle w:val="Heading3"/>
        <w:spacing w:line="480" w:lineRule="auto"/>
        <w:rPr>
          <w:color w:val="000000" w:themeColor="text1"/>
        </w:rPr>
      </w:pPr>
      <w:r w:rsidRPr="004032BE">
        <w:rPr>
          <w:color w:val="000000" w:themeColor="text1"/>
        </w:rPr>
        <w:t>Setting and population</w:t>
      </w:r>
    </w:p>
    <w:p w14:paraId="5B9A959E" w14:textId="3978D60F" w:rsidR="00BF184A" w:rsidRPr="004032BE" w:rsidRDefault="00CF0BC4" w:rsidP="00C95E18">
      <w:pPr>
        <w:spacing w:line="480" w:lineRule="auto"/>
        <w:rPr>
          <w:color w:val="000000" w:themeColor="text1"/>
        </w:rPr>
      </w:pPr>
      <w:r w:rsidRPr="004032BE">
        <w:rPr>
          <w:color w:val="000000" w:themeColor="text1"/>
        </w:rPr>
        <w:t>Th</w:t>
      </w:r>
      <w:r w:rsidR="000A246F" w:rsidRPr="004032BE">
        <w:rPr>
          <w:color w:val="000000" w:themeColor="text1"/>
        </w:rPr>
        <w:t>is</w:t>
      </w:r>
      <w:r w:rsidR="00FE0B0B" w:rsidRPr="004032BE">
        <w:rPr>
          <w:color w:val="000000" w:themeColor="text1"/>
        </w:rPr>
        <w:t xml:space="preserve"> </w:t>
      </w:r>
      <w:r w:rsidR="00530112" w:rsidRPr="004032BE">
        <w:rPr>
          <w:color w:val="000000" w:themeColor="text1"/>
        </w:rPr>
        <w:t>study</w:t>
      </w:r>
      <w:r w:rsidR="00654C74" w:rsidRPr="004032BE">
        <w:rPr>
          <w:color w:val="000000" w:themeColor="text1"/>
        </w:rPr>
        <w:t xml:space="preserve"> is a secondary analysis</w:t>
      </w:r>
      <w:r w:rsidR="00530112" w:rsidRPr="004032BE">
        <w:rPr>
          <w:color w:val="000000" w:themeColor="text1"/>
        </w:rPr>
        <w:t xml:space="preserve"> includ</w:t>
      </w:r>
      <w:r w:rsidR="00654C74" w:rsidRPr="004032BE">
        <w:rPr>
          <w:color w:val="000000" w:themeColor="text1"/>
        </w:rPr>
        <w:t>ing</w:t>
      </w:r>
      <w:r w:rsidR="00530112" w:rsidRPr="004032BE">
        <w:rPr>
          <w:color w:val="000000" w:themeColor="text1"/>
        </w:rPr>
        <w:t xml:space="preserve"> </w:t>
      </w:r>
      <w:r w:rsidR="00332D7F" w:rsidRPr="004032BE">
        <w:rPr>
          <w:color w:val="000000" w:themeColor="text1"/>
        </w:rPr>
        <w:t>HIV-negative</w:t>
      </w:r>
      <w:r w:rsidR="00530112" w:rsidRPr="004032BE">
        <w:rPr>
          <w:color w:val="000000" w:themeColor="text1"/>
        </w:rPr>
        <w:t xml:space="preserve"> FSW from</w:t>
      </w:r>
      <w:r w:rsidR="00FE0B0B" w:rsidRPr="004032BE">
        <w:rPr>
          <w:color w:val="000000" w:themeColor="text1"/>
        </w:rPr>
        <w:t xml:space="preserve"> </w:t>
      </w:r>
      <w:r w:rsidR="00BB0F21" w:rsidRPr="004032BE">
        <w:rPr>
          <w:color w:val="000000" w:themeColor="text1"/>
        </w:rPr>
        <w:t>seven</w:t>
      </w:r>
      <w:r w:rsidR="00D74243" w:rsidRPr="004032BE">
        <w:rPr>
          <w:color w:val="000000" w:themeColor="text1"/>
        </w:rPr>
        <w:t xml:space="preserve"> sites</w:t>
      </w:r>
      <w:r w:rsidR="00FE0B0B" w:rsidRPr="004032BE">
        <w:rPr>
          <w:color w:val="000000" w:themeColor="text1"/>
        </w:rPr>
        <w:t>, which</w:t>
      </w:r>
      <w:r w:rsidR="00D74243" w:rsidRPr="004032BE">
        <w:rPr>
          <w:color w:val="000000" w:themeColor="text1"/>
        </w:rPr>
        <w:t xml:space="preserve"> </w:t>
      </w:r>
      <w:r w:rsidR="00825C75" w:rsidRPr="004032BE">
        <w:rPr>
          <w:color w:val="000000" w:themeColor="text1"/>
        </w:rPr>
        <w:t>formed</w:t>
      </w:r>
      <w:r w:rsidR="00D36971" w:rsidRPr="004032BE">
        <w:rPr>
          <w:color w:val="000000" w:themeColor="text1"/>
        </w:rPr>
        <w:t xml:space="preserve"> the intervention </w:t>
      </w:r>
      <w:r w:rsidR="00614266" w:rsidRPr="004032BE">
        <w:rPr>
          <w:color w:val="000000" w:themeColor="text1"/>
        </w:rPr>
        <w:t>arm</w:t>
      </w:r>
      <w:r w:rsidR="00BF184A" w:rsidRPr="004032BE">
        <w:rPr>
          <w:color w:val="000000" w:themeColor="text1"/>
        </w:rPr>
        <w:t xml:space="preserve"> of</w:t>
      </w:r>
      <w:r w:rsidR="00F97360" w:rsidRPr="004032BE">
        <w:rPr>
          <w:color w:val="000000" w:themeColor="text1"/>
        </w:rPr>
        <w:t xml:space="preserve"> the</w:t>
      </w:r>
      <w:r w:rsidR="00ED56C7" w:rsidRPr="004032BE">
        <w:rPr>
          <w:color w:val="000000" w:themeColor="text1"/>
        </w:rPr>
        <w:t xml:space="preserve"> Sisters Antiretroviral Programme for Prevention of HIV: an Integrated Response</w:t>
      </w:r>
      <w:r w:rsidR="00016394" w:rsidRPr="004032BE">
        <w:rPr>
          <w:color w:val="000000" w:themeColor="text1"/>
        </w:rPr>
        <w:t xml:space="preserve"> </w:t>
      </w:r>
      <w:r w:rsidR="00ED56C7" w:rsidRPr="004032BE">
        <w:rPr>
          <w:color w:val="000000" w:themeColor="text1"/>
        </w:rPr>
        <w:t>(</w:t>
      </w:r>
      <w:r w:rsidR="00825C75" w:rsidRPr="004032BE">
        <w:rPr>
          <w:color w:val="000000" w:themeColor="text1"/>
        </w:rPr>
        <w:t>SAPPH-IRe</w:t>
      </w:r>
      <w:r w:rsidR="00ED56C7" w:rsidRPr="004032BE">
        <w:rPr>
          <w:color w:val="000000" w:themeColor="text1"/>
        </w:rPr>
        <w:t>)</w:t>
      </w:r>
      <w:r w:rsidR="00825C75" w:rsidRPr="004032BE">
        <w:rPr>
          <w:color w:val="000000" w:themeColor="text1"/>
        </w:rPr>
        <w:t xml:space="preserve"> </w:t>
      </w:r>
      <w:r w:rsidR="00134169" w:rsidRPr="004032BE">
        <w:rPr>
          <w:color w:val="000000" w:themeColor="text1"/>
        </w:rPr>
        <w:t>trial</w:t>
      </w:r>
      <w:r w:rsidR="00825C75" w:rsidRPr="004032BE">
        <w:rPr>
          <w:color w:val="000000" w:themeColor="text1"/>
        </w:rPr>
        <w:t>. This was a</w:t>
      </w:r>
      <w:r w:rsidR="00BB0F21" w:rsidRPr="004032BE">
        <w:rPr>
          <w:color w:val="000000" w:themeColor="text1"/>
        </w:rPr>
        <w:t xml:space="preserve"> </w:t>
      </w:r>
      <w:r w:rsidR="00E4778F" w:rsidRPr="004032BE">
        <w:rPr>
          <w:color w:val="000000" w:themeColor="text1"/>
        </w:rPr>
        <w:t>cluster</w:t>
      </w:r>
      <w:r w:rsidR="00B840BB">
        <w:rPr>
          <w:color w:val="000000" w:themeColor="text1"/>
        </w:rPr>
        <w:t xml:space="preserve"> (site)</w:t>
      </w:r>
      <w:r w:rsidR="00B275DD" w:rsidRPr="004032BE">
        <w:rPr>
          <w:color w:val="000000" w:themeColor="text1"/>
        </w:rPr>
        <w:t>-</w:t>
      </w:r>
      <w:r w:rsidR="00E4778F" w:rsidRPr="004032BE">
        <w:rPr>
          <w:color w:val="000000" w:themeColor="text1"/>
        </w:rPr>
        <w:t>randomised trial of an enhanced HIV care and prevention package for FS</w:t>
      </w:r>
      <w:r w:rsidR="0050195C">
        <w:rPr>
          <w:color w:val="000000" w:themeColor="text1"/>
        </w:rPr>
        <w:t>W</w:t>
      </w:r>
      <w:r w:rsidR="00CA6857" w:rsidRPr="004032BE">
        <w:rPr>
          <w:color w:val="000000" w:themeColor="text1"/>
        </w:rPr>
        <w:t xml:space="preserve"> in fourteen sites </w:t>
      </w:r>
      <w:r w:rsidR="00C92057" w:rsidRPr="004032BE">
        <w:rPr>
          <w:color w:val="000000" w:themeColor="text1"/>
        </w:rPr>
        <w:t>reflecting</w:t>
      </w:r>
      <w:r w:rsidR="00CA6857" w:rsidRPr="004032BE">
        <w:rPr>
          <w:color w:val="000000" w:themeColor="text1"/>
        </w:rPr>
        <w:t xml:space="preserve"> different sex work location types</w:t>
      </w:r>
      <w:r w:rsidR="00855981" w:rsidRPr="004032BE">
        <w:rPr>
          <w:color w:val="000000" w:themeColor="text1"/>
        </w:rPr>
        <w:t>,</w:t>
      </w:r>
      <w:r w:rsidR="00CA6857" w:rsidRPr="004032BE">
        <w:rPr>
          <w:color w:val="000000" w:themeColor="text1"/>
        </w:rPr>
        <w:t xml:space="preserve"> </w:t>
      </w:r>
      <w:r w:rsidR="000C4514" w:rsidRPr="004032BE">
        <w:rPr>
          <w:color w:val="000000" w:themeColor="text1"/>
        </w:rPr>
        <w:t>including</w:t>
      </w:r>
      <w:r w:rsidR="00CA6857" w:rsidRPr="004032BE">
        <w:rPr>
          <w:color w:val="000000" w:themeColor="text1"/>
        </w:rPr>
        <w:t xml:space="preserve"> </w:t>
      </w:r>
      <w:r w:rsidR="00CA6857" w:rsidRPr="004032BE">
        <w:rPr>
          <w:rFonts w:eastAsiaTheme="minorEastAsia" w:cs="Calibri"/>
          <w:color w:val="000000" w:themeColor="text1"/>
          <w:lang w:val="en-US"/>
        </w:rPr>
        <w:t>town</w:t>
      </w:r>
      <w:r w:rsidR="000C4514" w:rsidRPr="004032BE">
        <w:rPr>
          <w:rFonts w:eastAsiaTheme="minorEastAsia" w:cs="Calibri"/>
          <w:color w:val="000000" w:themeColor="text1"/>
          <w:lang w:val="en-US"/>
        </w:rPr>
        <w:t>s</w:t>
      </w:r>
      <w:r w:rsidR="00CA6857" w:rsidRPr="004032BE">
        <w:rPr>
          <w:rFonts w:eastAsiaTheme="minorEastAsia" w:cs="Calibri"/>
          <w:color w:val="000000" w:themeColor="text1"/>
          <w:lang w:val="en-US"/>
        </w:rPr>
        <w:t>, growth point</w:t>
      </w:r>
      <w:r w:rsidR="000C4514" w:rsidRPr="004032BE">
        <w:rPr>
          <w:rFonts w:eastAsiaTheme="minorEastAsia" w:cs="Calibri"/>
          <w:color w:val="000000" w:themeColor="text1"/>
          <w:lang w:val="en-US"/>
        </w:rPr>
        <w:t>s</w:t>
      </w:r>
      <w:r w:rsidR="00CA6857" w:rsidRPr="004032BE">
        <w:rPr>
          <w:rFonts w:eastAsiaTheme="minorEastAsia" w:cs="Calibri"/>
          <w:color w:val="000000" w:themeColor="text1"/>
          <w:lang w:val="en-US"/>
        </w:rPr>
        <w:t>, collier</w:t>
      </w:r>
      <w:r w:rsidR="000C4514" w:rsidRPr="004032BE">
        <w:rPr>
          <w:rFonts w:eastAsiaTheme="minorEastAsia" w:cs="Calibri"/>
          <w:color w:val="000000" w:themeColor="text1"/>
          <w:lang w:val="en-US"/>
        </w:rPr>
        <w:t xml:space="preserve">ies and </w:t>
      </w:r>
      <w:r w:rsidR="00CA6857" w:rsidRPr="004032BE">
        <w:rPr>
          <w:rFonts w:eastAsiaTheme="minorEastAsia" w:cs="Calibri"/>
          <w:color w:val="000000" w:themeColor="text1"/>
          <w:lang w:val="en-US"/>
        </w:rPr>
        <w:t>army base</w:t>
      </w:r>
      <w:r w:rsidR="000C4514" w:rsidRPr="004032BE">
        <w:rPr>
          <w:rFonts w:eastAsiaTheme="minorEastAsia" w:cs="Calibri"/>
          <w:color w:val="000000" w:themeColor="text1"/>
          <w:lang w:val="en-US"/>
        </w:rPr>
        <w:t>s</w:t>
      </w:r>
      <w:r w:rsidR="00423563" w:rsidRPr="004032BE">
        <w:rPr>
          <w:color w:val="000000" w:themeColor="text1"/>
        </w:rPr>
        <w:t xml:space="preserve">. </w:t>
      </w:r>
      <w:r w:rsidR="00BF184A" w:rsidRPr="004032BE">
        <w:rPr>
          <w:color w:val="000000" w:themeColor="text1"/>
        </w:rPr>
        <w:t>In all sites</w:t>
      </w:r>
      <w:r w:rsidR="00263467" w:rsidRPr="004032BE">
        <w:rPr>
          <w:color w:val="000000" w:themeColor="text1"/>
        </w:rPr>
        <w:t>,</w:t>
      </w:r>
      <w:r w:rsidR="00FE0B0B" w:rsidRPr="004032BE">
        <w:rPr>
          <w:color w:val="000000" w:themeColor="text1"/>
        </w:rPr>
        <w:t xml:space="preserve"> the national sex work ‘</w:t>
      </w:r>
      <w:r w:rsidR="00BF184A" w:rsidRPr="004032BE">
        <w:rPr>
          <w:color w:val="000000" w:themeColor="text1"/>
        </w:rPr>
        <w:t>Sisters</w:t>
      </w:r>
      <w:r w:rsidR="00A87A45" w:rsidRPr="004032BE">
        <w:rPr>
          <w:color w:val="000000" w:themeColor="text1"/>
        </w:rPr>
        <w:t xml:space="preserve"> with a Voice</w:t>
      </w:r>
      <w:r w:rsidR="00FE0B0B" w:rsidRPr="004032BE">
        <w:rPr>
          <w:color w:val="000000" w:themeColor="text1"/>
        </w:rPr>
        <w:t>’</w:t>
      </w:r>
      <w:r w:rsidR="00BF184A" w:rsidRPr="004032BE">
        <w:rPr>
          <w:color w:val="000000" w:themeColor="text1"/>
        </w:rPr>
        <w:t xml:space="preserve"> programme</w:t>
      </w:r>
      <w:r w:rsidR="009E2FEA" w:rsidRPr="004032BE">
        <w:rPr>
          <w:color w:val="000000" w:themeColor="text1"/>
        </w:rPr>
        <w:t xml:space="preserve"> (Sisters)</w:t>
      </w:r>
      <w:r w:rsidR="00BF184A" w:rsidRPr="004032BE">
        <w:rPr>
          <w:color w:val="000000" w:themeColor="text1"/>
        </w:rPr>
        <w:t xml:space="preserve"> provided </w:t>
      </w:r>
      <w:r w:rsidR="00FE0B0B" w:rsidRPr="004032BE">
        <w:rPr>
          <w:color w:val="000000" w:themeColor="text1"/>
        </w:rPr>
        <w:t xml:space="preserve">free condoms and contraception, </w:t>
      </w:r>
      <w:r w:rsidR="00BF184A" w:rsidRPr="004032BE">
        <w:rPr>
          <w:color w:val="000000" w:themeColor="text1"/>
        </w:rPr>
        <w:t>HIV testing and counselling, syndromic management of STI</w:t>
      </w:r>
      <w:r w:rsidR="00855981" w:rsidRPr="004032BE">
        <w:rPr>
          <w:color w:val="000000" w:themeColor="text1"/>
        </w:rPr>
        <w:t>’</w:t>
      </w:r>
      <w:r w:rsidR="00BF184A" w:rsidRPr="004032BE">
        <w:rPr>
          <w:color w:val="000000" w:themeColor="text1"/>
        </w:rPr>
        <w:t xml:space="preserve">s, health education, community mobilization, and legal advice. In the seven </w:t>
      </w:r>
      <w:r w:rsidR="00D36971" w:rsidRPr="004032BE">
        <w:rPr>
          <w:color w:val="000000" w:themeColor="text1"/>
        </w:rPr>
        <w:t>intervention sites</w:t>
      </w:r>
      <w:r w:rsidR="004B35E7" w:rsidRPr="004032BE">
        <w:rPr>
          <w:color w:val="000000" w:themeColor="text1"/>
        </w:rPr>
        <w:t>,</w:t>
      </w:r>
      <w:r w:rsidR="00D36971" w:rsidRPr="004032BE">
        <w:rPr>
          <w:color w:val="000000" w:themeColor="text1"/>
        </w:rPr>
        <w:t xml:space="preserve"> </w:t>
      </w:r>
      <w:r w:rsidR="00134169" w:rsidRPr="004032BE">
        <w:rPr>
          <w:color w:val="000000" w:themeColor="text1"/>
        </w:rPr>
        <w:t xml:space="preserve">community mobilisation was enhanced, </w:t>
      </w:r>
      <w:r w:rsidR="00BF184A" w:rsidRPr="004032BE">
        <w:rPr>
          <w:color w:val="000000" w:themeColor="text1"/>
        </w:rPr>
        <w:t>clinical services</w:t>
      </w:r>
      <w:r w:rsidR="00B275DD" w:rsidRPr="004032BE">
        <w:rPr>
          <w:color w:val="000000" w:themeColor="text1"/>
        </w:rPr>
        <w:t xml:space="preserve"> to initiate</w:t>
      </w:r>
      <w:r w:rsidR="00BF184A" w:rsidRPr="004032BE">
        <w:rPr>
          <w:color w:val="000000" w:themeColor="text1"/>
        </w:rPr>
        <w:t xml:space="preserve"> ART and PrEP </w:t>
      </w:r>
      <w:r w:rsidR="000A246F" w:rsidRPr="004032BE">
        <w:rPr>
          <w:color w:val="000000" w:themeColor="text1"/>
        </w:rPr>
        <w:t xml:space="preserve">were </w:t>
      </w:r>
      <w:r w:rsidR="00A83B43" w:rsidRPr="004032BE">
        <w:rPr>
          <w:color w:val="000000" w:themeColor="text1"/>
        </w:rPr>
        <w:t>available on</w:t>
      </w:r>
      <w:r w:rsidR="00BF184A" w:rsidRPr="004032BE">
        <w:rPr>
          <w:color w:val="000000" w:themeColor="text1"/>
        </w:rPr>
        <w:t>-</w:t>
      </w:r>
      <w:r w:rsidR="009F4B0E" w:rsidRPr="004032BE">
        <w:rPr>
          <w:color w:val="000000" w:themeColor="text1"/>
        </w:rPr>
        <w:t>site</w:t>
      </w:r>
      <w:r w:rsidR="004E2CA3">
        <w:rPr>
          <w:color w:val="000000" w:themeColor="text1"/>
        </w:rPr>
        <w:t xml:space="preserve"> </w:t>
      </w:r>
      <w:r w:rsidR="00134169" w:rsidRPr="004032BE">
        <w:rPr>
          <w:color w:val="000000" w:themeColor="text1"/>
        </w:rPr>
        <w:t>and community</w:t>
      </w:r>
      <w:r w:rsidR="004B35E7" w:rsidRPr="004032BE">
        <w:rPr>
          <w:color w:val="000000" w:themeColor="text1"/>
        </w:rPr>
        <w:t>-</w:t>
      </w:r>
      <w:r w:rsidR="00134169" w:rsidRPr="004032BE">
        <w:rPr>
          <w:color w:val="000000" w:themeColor="text1"/>
        </w:rPr>
        <w:t>based support for ART and P</w:t>
      </w:r>
      <w:r w:rsidR="004E2CA3">
        <w:rPr>
          <w:color w:val="000000" w:themeColor="text1"/>
        </w:rPr>
        <w:t>r</w:t>
      </w:r>
      <w:r w:rsidR="00134169" w:rsidRPr="004032BE">
        <w:rPr>
          <w:color w:val="000000" w:themeColor="text1"/>
        </w:rPr>
        <w:t>EP adherence was provided</w:t>
      </w:r>
      <w:r w:rsidR="00BF184A" w:rsidRPr="004032BE">
        <w:rPr>
          <w:color w:val="000000" w:themeColor="text1"/>
        </w:rPr>
        <w:t>. PrEP was offered to all women testing HIV-negative</w:t>
      </w:r>
      <w:r w:rsidR="00BB0F21" w:rsidRPr="004032BE">
        <w:rPr>
          <w:color w:val="000000" w:themeColor="text1"/>
        </w:rPr>
        <w:t xml:space="preserve"> </w:t>
      </w:r>
      <w:r w:rsidR="00825C75" w:rsidRPr="004032BE">
        <w:rPr>
          <w:color w:val="000000" w:themeColor="text1"/>
        </w:rPr>
        <w:t xml:space="preserve">from July 2014 (November 2014 in one site) until endline in May 2016, </w:t>
      </w:r>
      <w:r w:rsidR="00BB0F21" w:rsidRPr="004032BE">
        <w:rPr>
          <w:color w:val="000000" w:themeColor="text1"/>
        </w:rPr>
        <w:t xml:space="preserve">along with a </w:t>
      </w:r>
      <w:r w:rsidR="00A87A45" w:rsidRPr="004032BE">
        <w:rPr>
          <w:color w:val="000000" w:themeColor="text1"/>
        </w:rPr>
        <w:t>peer</w:t>
      </w:r>
      <w:r w:rsidR="00BB0F21" w:rsidRPr="004032BE">
        <w:rPr>
          <w:color w:val="000000" w:themeColor="text1"/>
        </w:rPr>
        <w:t>-based support programm</w:t>
      </w:r>
      <w:r w:rsidR="00B275DD" w:rsidRPr="004032BE">
        <w:rPr>
          <w:color w:val="000000" w:themeColor="text1"/>
        </w:rPr>
        <w:t xml:space="preserve">e </w:t>
      </w:r>
      <w:r w:rsidR="00BB0F21" w:rsidRPr="004032BE">
        <w:rPr>
          <w:color w:val="000000" w:themeColor="text1"/>
        </w:rPr>
        <w:t xml:space="preserve">and active follow-up. </w:t>
      </w:r>
      <w:r w:rsidR="00717CE9" w:rsidRPr="004032BE">
        <w:rPr>
          <w:color w:val="000000" w:themeColor="text1"/>
        </w:rPr>
        <w:t>At th</w:t>
      </w:r>
      <w:r w:rsidR="004E2CA3">
        <w:rPr>
          <w:color w:val="000000" w:themeColor="text1"/>
        </w:rPr>
        <w:t>is</w:t>
      </w:r>
      <w:r w:rsidR="00717CE9" w:rsidRPr="004032BE">
        <w:rPr>
          <w:color w:val="000000" w:themeColor="text1"/>
        </w:rPr>
        <w:t xml:space="preserve"> time</w:t>
      </w:r>
      <w:r w:rsidR="004E2A67" w:rsidRPr="004032BE">
        <w:rPr>
          <w:color w:val="000000" w:themeColor="text1"/>
        </w:rPr>
        <w:t xml:space="preserve"> in Zimbabwe,</w:t>
      </w:r>
      <w:r w:rsidR="00717CE9" w:rsidRPr="004032BE">
        <w:rPr>
          <w:color w:val="000000" w:themeColor="text1"/>
        </w:rPr>
        <w:t xml:space="preserve"> t</w:t>
      </w:r>
      <w:r w:rsidR="00BB0F21" w:rsidRPr="004032BE">
        <w:rPr>
          <w:color w:val="000000" w:themeColor="text1"/>
        </w:rPr>
        <w:t xml:space="preserve">he </w:t>
      </w:r>
      <w:r w:rsidR="004E2CA3">
        <w:rPr>
          <w:color w:val="000000" w:themeColor="text1"/>
        </w:rPr>
        <w:t xml:space="preserve">SAPPH-IRe </w:t>
      </w:r>
      <w:r w:rsidR="00BB0F21" w:rsidRPr="004032BE">
        <w:rPr>
          <w:color w:val="000000" w:themeColor="text1"/>
        </w:rPr>
        <w:t>trial was</w:t>
      </w:r>
      <w:r w:rsidR="00BF184A" w:rsidRPr="004032BE">
        <w:rPr>
          <w:color w:val="000000" w:themeColor="text1"/>
        </w:rPr>
        <w:t xml:space="preserve"> the only </w:t>
      </w:r>
      <w:r w:rsidR="00A83B43" w:rsidRPr="004032BE">
        <w:rPr>
          <w:color w:val="000000" w:themeColor="text1"/>
        </w:rPr>
        <w:t>way FSW</w:t>
      </w:r>
      <w:r w:rsidR="004E2A67" w:rsidRPr="004032BE">
        <w:rPr>
          <w:color w:val="000000" w:themeColor="text1"/>
        </w:rPr>
        <w:t xml:space="preserve"> could ac</w:t>
      </w:r>
      <w:r w:rsidR="004B35E7" w:rsidRPr="004032BE">
        <w:rPr>
          <w:color w:val="000000" w:themeColor="text1"/>
        </w:rPr>
        <w:t>cess</w:t>
      </w:r>
      <w:r w:rsidR="00BF184A" w:rsidRPr="004032BE">
        <w:rPr>
          <w:color w:val="000000" w:themeColor="text1"/>
        </w:rPr>
        <w:t xml:space="preserve"> PrEP.  </w:t>
      </w:r>
    </w:p>
    <w:p w14:paraId="2D2C205F" w14:textId="77777777" w:rsidR="00BF184A" w:rsidRPr="004032BE" w:rsidRDefault="00BF184A" w:rsidP="00C95E18">
      <w:pPr>
        <w:spacing w:line="480" w:lineRule="auto"/>
        <w:rPr>
          <w:color w:val="000000" w:themeColor="text1"/>
        </w:rPr>
      </w:pPr>
    </w:p>
    <w:p w14:paraId="546ABC3E" w14:textId="37DA526C" w:rsidR="00BF184A" w:rsidRPr="004032BE" w:rsidRDefault="00B840BB" w:rsidP="00C95E18">
      <w:pPr>
        <w:spacing w:line="480" w:lineRule="auto"/>
        <w:rPr>
          <w:color w:val="000000" w:themeColor="text1"/>
        </w:rPr>
      </w:pPr>
      <w:r>
        <w:rPr>
          <w:color w:val="000000" w:themeColor="text1"/>
        </w:rPr>
        <w:t>Cross-sectional r</w:t>
      </w:r>
      <w:r w:rsidR="00614266" w:rsidRPr="004032BE">
        <w:rPr>
          <w:color w:val="000000" w:themeColor="text1"/>
        </w:rPr>
        <w:t>espondent driven sampling surveys (RDS)</w:t>
      </w:r>
      <w:r w:rsidR="008B7EC5" w:rsidRPr="004032BE">
        <w:rPr>
          <w:color w:val="000000" w:themeColor="text1"/>
        </w:rPr>
        <w:t xml:space="preserve"> of approximately 200</w:t>
      </w:r>
      <w:r w:rsidR="00614266" w:rsidRPr="004032BE">
        <w:rPr>
          <w:color w:val="000000" w:themeColor="text1"/>
        </w:rPr>
        <w:t xml:space="preserve"> </w:t>
      </w:r>
      <w:r w:rsidR="004E2A67" w:rsidRPr="004032BE">
        <w:rPr>
          <w:color w:val="000000" w:themeColor="text1"/>
        </w:rPr>
        <w:t xml:space="preserve">women </w:t>
      </w:r>
      <w:r w:rsidR="00855981" w:rsidRPr="004032BE">
        <w:rPr>
          <w:color w:val="000000" w:themeColor="text1"/>
        </w:rPr>
        <w:t>per</w:t>
      </w:r>
      <w:r w:rsidR="00614266" w:rsidRPr="004032BE">
        <w:rPr>
          <w:color w:val="000000" w:themeColor="text1"/>
        </w:rPr>
        <w:t xml:space="preserve"> </w:t>
      </w:r>
      <w:r w:rsidR="009F4B0E" w:rsidRPr="004032BE">
        <w:rPr>
          <w:color w:val="000000" w:themeColor="text1"/>
        </w:rPr>
        <w:t xml:space="preserve">site were conducted </w:t>
      </w:r>
      <w:r w:rsidR="00825C75" w:rsidRPr="004032BE">
        <w:rPr>
          <w:color w:val="000000" w:themeColor="text1"/>
        </w:rPr>
        <w:t>at</w:t>
      </w:r>
      <w:r w:rsidR="00874363">
        <w:rPr>
          <w:color w:val="000000" w:themeColor="text1"/>
        </w:rPr>
        <w:t xml:space="preserve"> study</w:t>
      </w:r>
      <w:r w:rsidR="00825C75" w:rsidRPr="004032BE">
        <w:rPr>
          <w:color w:val="000000" w:themeColor="text1"/>
        </w:rPr>
        <w:t xml:space="preserve"> </w:t>
      </w:r>
      <w:r w:rsidR="00614266" w:rsidRPr="004032BE">
        <w:rPr>
          <w:color w:val="000000" w:themeColor="text1"/>
        </w:rPr>
        <w:t>endline</w:t>
      </w:r>
      <w:r>
        <w:rPr>
          <w:color w:val="000000" w:themeColor="text1"/>
        </w:rPr>
        <w:t>, with s</w:t>
      </w:r>
      <w:r w:rsidR="00286A45" w:rsidRPr="004032BE">
        <w:rPr>
          <w:color w:val="000000" w:themeColor="text1"/>
        </w:rPr>
        <w:t>ample size</w:t>
      </w:r>
      <w:r>
        <w:rPr>
          <w:color w:val="000000" w:themeColor="text1"/>
        </w:rPr>
        <w:t xml:space="preserve"> </w:t>
      </w:r>
      <w:r w:rsidR="00286A45" w:rsidRPr="004032BE">
        <w:rPr>
          <w:color w:val="000000" w:themeColor="text1"/>
        </w:rPr>
        <w:t>determined by the primary trial outcome</w:t>
      </w:r>
      <w:r w:rsidR="00286A45" w:rsidRPr="0050195C">
        <w:rPr>
          <w:color w:val="000000" w:themeColor="text1"/>
        </w:rPr>
        <w:fldChar w:fldCharType="begin">
          <w:fldData xml:space="preserve">PEVuZE5vdGU+PENpdGU+PEF1dGhvcj5IYXJncmVhdmVzPC9BdXRob3I+PFllYXI+MjAxNjwvWWVh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</w:fldData>
        </w:fldChar>
      </w:r>
      <w:r w:rsidR="00C37BD3">
        <w:rPr>
          <w:color w:val="000000" w:themeColor="text1"/>
        </w:rPr>
        <w:instrText xml:space="preserve"> ADDIN EN.CITE </w:instrText>
      </w:r>
      <w:r w:rsidR="00C37BD3">
        <w:rPr>
          <w:color w:val="000000" w:themeColor="text1"/>
        </w:rPr>
        <w:fldChar w:fldCharType="begin">
          <w:fldData xml:space="preserve">PEVuZE5vdGU+PENpdGU+PEF1dGhvcj5IYXJncmVhdmVzPC9BdXRob3I+PFllYXI+MjAxNjwvWWVh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</w:fldData>
        </w:fldChar>
      </w:r>
      <w:r w:rsidR="00C37BD3">
        <w:rPr>
          <w:color w:val="000000" w:themeColor="text1"/>
        </w:rPr>
        <w:instrText xml:space="preserve"> ADDIN EN.CITE.DATA </w:instrText>
      </w:r>
      <w:r w:rsidR="00C37BD3">
        <w:rPr>
          <w:color w:val="000000" w:themeColor="text1"/>
        </w:rPr>
      </w:r>
      <w:r w:rsidR="00C37BD3">
        <w:rPr>
          <w:color w:val="000000" w:themeColor="text1"/>
        </w:rPr>
        <w:fldChar w:fldCharType="end"/>
      </w:r>
      <w:r w:rsidR="00286A45" w:rsidRPr="0050195C">
        <w:rPr>
          <w:color w:val="000000" w:themeColor="text1"/>
        </w:rPr>
      </w:r>
      <w:r w:rsidR="00286A45" w:rsidRPr="0050195C">
        <w:rPr>
          <w:color w:val="000000" w:themeColor="text1"/>
        </w:rPr>
        <w:fldChar w:fldCharType="separate"/>
      </w:r>
      <w:r w:rsidR="00C37BD3" w:rsidRPr="00C37BD3">
        <w:rPr>
          <w:noProof/>
          <w:color w:val="000000" w:themeColor="text1"/>
          <w:vertAlign w:val="superscript"/>
        </w:rPr>
        <w:t>26</w:t>
      </w:r>
      <w:r w:rsidR="00286A45" w:rsidRPr="0050195C">
        <w:rPr>
          <w:color w:val="000000" w:themeColor="text1"/>
        </w:rPr>
        <w:fldChar w:fldCharType="end"/>
      </w:r>
      <w:r w:rsidR="0050195C">
        <w:rPr>
          <w:color w:val="000000" w:themeColor="text1"/>
        </w:rPr>
        <w:t>.</w:t>
      </w:r>
      <w:r w:rsidR="00614266" w:rsidRPr="004032BE">
        <w:rPr>
          <w:color w:val="000000" w:themeColor="text1"/>
        </w:rPr>
        <w:t xml:space="preserve"> </w:t>
      </w:r>
      <w:r w:rsidR="009F4B0E" w:rsidRPr="004032BE">
        <w:rPr>
          <w:color w:val="000000" w:themeColor="text1"/>
        </w:rPr>
        <w:t>Women were eligible</w:t>
      </w:r>
      <w:r w:rsidR="0066191A" w:rsidRPr="004032BE">
        <w:rPr>
          <w:color w:val="000000" w:themeColor="text1"/>
        </w:rPr>
        <w:t xml:space="preserve"> </w:t>
      </w:r>
      <w:r w:rsidR="00BF184A" w:rsidRPr="004032BE">
        <w:rPr>
          <w:color w:val="000000" w:themeColor="text1"/>
        </w:rPr>
        <w:t>if they had sold sex for money in the past 30 days, were aged 18 or older, and had been living</w:t>
      </w:r>
      <w:r w:rsidR="002B2F55" w:rsidRPr="004032BE">
        <w:rPr>
          <w:color w:val="000000" w:themeColor="text1"/>
        </w:rPr>
        <w:t>/</w:t>
      </w:r>
      <w:r w:rsidR="00BF184A" w:rsidRPr="004032BE">
        <w:rPr>
          <w:color w:val="000000" w:themeColor="text1"/>
        </w:rPr>
        <w:t xml:space="preserve">working in the site </w:t>
      </w:r>
      <w:r w:rsidR="008B7EC5" w:rsidRPr="004032BE">
        <w:rPr>
          <w:color w:val="000000" w:themeColor="text1"/>
        </w:rPr>
        <w:t>for</w:t>
      </w:r>
      <w:r w:rsidR="00854E3F" w:rsidRPr="004032BE">
        <w:rPr>
          <w:color w:val="000000" w:themeColor="text1"/>
        </w:rPr>
        <w:t xml:space="preserve"> six</w:t>
      </w:r>
      <w:r w:rsidR="00BF184A" w:rsidRPr="004032BE">
        <w:rPr>
          <w:color w:val="000000" w:themeColor="text1"/>
        </w:rPr>
        <w:t xml:space="preserve"> mont</w:t>
      </w:r>
      <w:r w:rsidR="005B337D" w:rsidRPr="004032BE">
        <w:rPr>
          <w:color w:val="000000" w:themeColor="text1"/>
        </w:rPr>
        <w:t xml:space="preserve">hs. </w:t>
      </w:r>
      <w:r w:rsidR="009F6731">
        <w:rPr>
          <w:color w:val="000000" w:themeColor="text1"/>
        </w:rPr>
        <w:t>Because SAPPH-IRe was a pragmatic trial, w</w:t>
      </w:r>
      <w:r w:rsidR="005B337D" w:rsidRPr="004032BE">
        <w:rPr>
          <w:color w:val="000000" w:themeColor="text1"/>
        </w:rPr>
        <w:t>e used RDS</w:t>
      </w:r>
      <w:r>
        <w:rPr>
          <w:color w:val="000000" w:themeColor="text1"/>
        </w:rPr>
        <w:t xml:space="preserve"> to obtain </w:t>
      </w:r>
      <w:r w:rsidR="00F34B53">
        <w:rPr>
          <w:color w:val="000000" w:themeColor="text1"/>
        </w:rPr>
        <w:t>population-</w:t>
      </w:r>
      <w:r>
        <w:rPr>
          <w:color w:val="000000" w:themeColor="text1"/>
        </w:rPr>
        <w:t xml:space="preserve">representative </w:t>
      </w:r>
      <w:r w:rsidR="00F34B53">
        <w:rPr>
          <w:color w:val="000000" w:themeColor="text1"/>
        </w:rPr>
        <w:t xml:space="preserve">estimates amongst FSW at each site </w:t>
      </w:r>
      <w:r w:rsidR="009F6731">
        <w:rPr>
          <w:color w:val="000000" w:themeColor="text1"/>
        </w:rPr>
        <w:t xml:space="preserve">to assess the impact of the intervention on the FSW population as a whole, not only those who had had some contact with the enhanced Sisters intervention. We </w:t>
      </w:r>
      <w:r w:rsidR="000E3499" w:rsidRPr="004032BE">
        <w:rPr>
          <w:color w:val="000000" w:themeColor="text1"/>
        </w:rPr>
        <w:lastRenderedPageBreak/>
        <w:t xml:space="preserve">describe </w:t>
      </w:r>
      <w:r w:rsidR="00C21906" w:rsidRPr="004032BE">
        <w:rPr>
          <w:color w:val="000000" w:themeColor="text1"/>
        </w:rPr>
        <w:t xml:space="preserve">detailed </w:t>
      </w:r>
      <w:r w:rsidR="000E3499" w:rsidRPr="004032BE">
        <w:rPr>
          <w:color w:val="000000" w:themeColor="text1"/>
        </w:rPr>
        <w:t>procedures elsewhere</w:t>
      </w:r>
      <w:r w:rsidR="000E3499" w:rsidRPr="001F1983">
        <w:rPr>
          <w:color w:val="000000" w:themeColor="text1"/>
        </w:rPr>
        <w:fldChar w:fldCharType="begin"/>
      </w:r>
      <w:r w:rsidR="00C37BD3">
        <w:rPr>
          <w:color w:val="000000" w:themeColor="text1"/>
        </w:rPr>
        <w:instrText xml:space="preserve"> ADDIN EN.CITE &lt;EndNote&gt;&lt;Cite&gt;&lt;Author&gt;Cowan&lt;/Author&gt;&lt;Year&gt;2017&lt;/Year&gt;&lt;RecNum&gt;371&lt;/RecNum&gt;&lt;DisplayText&gt;&lt;style face="superscript"&gt;27&lt;/style&gt;&lt;/DisplayText&gt;&lt;record&gt;&lt;rec-number&gt;371&lt;/rec-number&gt;&lt;foreign-keys&gt;&lt;key app="EN" db-id="szdtrr2w6pp0tde0vap5xa0vwrvrwf0xvtzs" timestamp="1504538388"&gt;371&lt;/key&gt;&lt;/foreign-keys&gt;&lt;ref-type name="Journal Article"&gt;17&lt;/ref-type&gt;&lt;contributors&gt;&lt;authors&gt;&lt;author&gt;Cowan, F.&lt;/author&gt;&lt;author&gt;Davey, C.&lt;/author&gt;&lt;author&gt;Fearon, E.&lt;/author&gt;&lt;author&gt;Mushati, P.&lt;/author&gt;&lt;author&gt;Dirawo, J.&lt;/author&gt;&lt;author&gt;Chabata, S.T.&lt;/author&gt;&lt;author&gt;Cambiano, V.&lt;/author&gt;&lt;author&gt;Napierala-Mavedzenge, S&lt;/author&gt;&lt;author&gt;Hanisch, D.&lt;/author&gt;&lt;author&gt;Wong-Gruenwald, R.&lt;/author&gt;&lt;author&gt;Masuka, N.&lt;/author&gt;&lt;author&gt;Mabugo, T.&lt;/author&gt;&lt;author&gt;Hatzold, K.&lt;/author&gt;&lt;author&gt;Mugurungi, O.&lt;/author&gt;&lt;author&gt;Busza, J.&lt;/author&gt;&lt;author&gt;Phillips, A.&lt;/author&gt;&lt;author&gt;Hargreaves, J.R.&lt;/author&gt;&lt;/authors&gt;&lt;/contributors&gt;&lt;titles&gt;&lt;title&gt;Randomised trial of a combination intervention to empower female sex workers in Zimbabwe to link and adhere to antiretrovirals for treatment and prevention&lt;/title&gt;&lt;secondary-title&gt;(Submitted)&lt;/secondary-title&gt;&lt;/titles&gt;&lt;periodical&gt;&lt;full-title&gt;(Submitted)&lt;/full-title&gt;&lt;/periodical&gt;&lt;dates&gt;&lt;year&gt;2017&lt;/year&gt;&lt;/dates&gt;&lt;urls&gt;&lt;/urls&gt;&lt;/record&gt;&lt;/Cite&gt;&lt;/EndNote&gt;</w:instrText>
      </w:r>
      <w:r w:rsidR="000E3499" w:rsidRPr="001F1983">
        <w:rPr>
          <w:color w:val="000000" w:themeColor="text1"/>
        </w:rPr>
        <w:fldChar w:fldCharType="separate"/>
      </w:r>
      <w:r w:rsidR="00C37BD3" w:rsidRPr="00C37BD3">
        <w:rPr>
          <w:noProof/>
          <w:color w:val="000000" w:themeColor="text1"/>
          <w:vertAlign w:val="superscript"/>
        </w:rPr>
        <w:t>27</w:t>
      </w:r>
      <w:r w:rsidR="000E3499" w:rsidRPr="001F1983">
        <w:rPr>
          <w:color w:val="000000" w:themeColor="text1"/>
        </w:rPr>
        <w:fldChar w:fldCharType="end"/>
      </w:r>
      <w:r w:rsidR="001F1983" w:rsidRPr="001F1983">
        <w:rPr>
          <w:color w:val="000000" w:themeColor="text1"/>
        </w:rPr>
        <w:t>.</w:t>
      </w:r>
      <w:r w:rsidR="000E3499" w:rsidRPr="004032BE">
        <w:rPr>
          <w:color w:val="000000" w:themeColor="text1"/>
        </w:rPr>
        <w:t xml:space="preserve"> </w:t>
      </w:r>
      <w:r w:rsidR="00BF184A" w:rsidRPr="004032BE">
        <w:rPr>
          <w:color w:val="000000" w:themeColor="text1"/>
        </w:rPr>
        <w:t xml:space="preserve"> </w:t>
      </w:r>
      <w:r w:rsidR="00C21906" w:rsidRPr="004032BE">
        <w:rPr>
          <w:color w:val="000000" w:themeColor="text1"/>
        </w:rPr>
        <w:t>Following</w:t>
      </w:r>
      <w:r w:rsidR="00BF184A" w:rsidRPr="004032BE">
        <w:rPr>
          <w:color w:val="000000" w:themeColor="text1"/>
        </w:rPr>
        <w:t xml:space="preserve"> mapping</w:t>
      </w:r>
      <w:r w:rsidR="00C21906" w:rsidRPr="004032BE">
        <w:rPr>
          <w:color w:val="000000" w:themeColor="text1"/>
        </w:rPr>
        <w:t xml:space="preserve"> at each site, we </w:t>
      </w:r>
      <w:r w:rsidR="00BF184A" w:rsidRPr="004032BE">
        <w:rPr>
          <w:color w:val="000000" w:themeColor="text1"/>
        </w:rPr>
        <w:t>purposefully sele</w:t>
      </w:r>
      <w:r w:rsidR="00854E3F" w:rsidRPr="004032BE">
        <w:rPr>
          <w:color w:val="000000" w:themeColor="text1"/>
        </w:rPr>
        <w:t>cted initial ‘seeds’ of six or eight</w:t>
      </w:r>
      <w:r w:rsidR="00BF184A" w:rsidRPr="004032BE">
        <w:rPr>
          <w:color w:val="000000" w:themeColor="text1"/>
        </w:rPr>
        <w:t xml:space="preserve"> women</w:t>
      </w:r>
      <w:r w:rsidR="000E3499" w:rsidRPr="004032BE">
        <w:rPr>
          <w:color w:val="000000" w:themeColor="text1"/>
        </w:rPr>
        <w:t xml:space="preserve">, </w:t>
      </w:r>
      <w:r w:rsidR="00C21906" w:rsidRPr="004032BE">
        <w:rPr>
          <w:color w:val="000000" w:themeColor="text1"/>
        </w:rPr>
        <w:t>issued</w:t>
      </w:r>
      <w:r w:rsidR="000E3499" w:rsidRPr="004032BE">
        <w:rPr>
          <w:color w:val="000000" w:themeColor="text1"/>
        </w:rPr>
        <w:t xml:space="preserve"> two coupons for recruitment and reached five sample waves</w:t>
      </w:r>
      <w:r w:rsidR="00BF184A" w:rsidRPr="004032BE">
        <w:rPr>
          <w:color w:val="000000" w:themeColor="text1"/>
        </w:rPr>
        <w:t>. Interviewer</w:t>
      </w:r>
      <w:r w:rsidR="00E47B5D" w:rsidRPr="004032BE">
        <w:rPr>
          <w:color w:val="000000" w:themeColor="text1"/>
        </w:rPr>
        <w:t xml:space="preserve">s </w:t>
      </w:r>
      <w:r w:rsidR="00BF184A" w:rsidRPr="004032BE">
        <w:rPr>
          <w:color w:val="000000" w:themeColor="text1"/>
        </w:rPr>
        <w:t xml:space="preserve">administered </w:t>
      </w:r>
      <w:r w:rsidR="00E47B5D" w:rsidRPr="004032BE">
        <w:rPr>
          <w:color w:val="000000" w:themeColor="text1"/>
        </w:rPr>
        <w:t xml:space="preserve">the </w:t>
      </w:r>
      <w:r w:rsidR="00BF184A" w:rsidRPr="004032BE">
        <w:rPr>
          <w:color w:val="000000" w:themeColor="text1"/>
        </w:rPr>
        <w:t>questionnaire</w:t>
      </w:r>
      <w:r w:rsidR="00E47B5D" w:rsidRPr="004032BE">
        <w:rPr>
          <w:color w:val="000000" w:themeColor="text1"/>
        </w:rPr>
        <w:t xml:space="preserve"> and entered</w:t>
      </w:r>
      <w:r w:rsidR="00BF184A" w:rsidRPr="004032BE">
        <w:rPr>
          <w:color w:val="000000" w:themeColor="text1"/>
        </w:rPr>
        <w:t xml:space="preserve"> data onto tablet computers</w:t>
      </w:r>
      <w:r w:rsidR="00E47B5D" w:rsidRPr="004032BE">
        <w:rPr>
          <w:color w:val="000000" w:themeColor="text1"/>
        </w:rPr>
        <w:t>,</w:t>
      </w:r>
      <w:r w:rsidR="00BF184A" w:rsidRPr="004032BE">
        <w:rPr>
          <w:color w:val="000000" w:themeColor="text1"/>
        </w:rPr>
        <w:t xml:space="preserve"> uploaded to a master database </w:t>
      </w:r>
      <w:r w:rsidR="00BC4076" w:rsidRPr="004032BE">
        <w:rPr>
          <w:color w:val="000000" w:themeColor="text1"/>
        </w:rPr>
        <w:t>daily</w:t>
      </w:r>
      <w:r w:rsidR="00BF184A" w:rsidRPr="004032BE">
        <w:rPr>
          <w:color w:val="000000" w:themeColor="text1"/>
        </w:rPr>
        <w:t xml:space="preserve">. A </w:t>
      </w:r>
      <w:r w:rsidR="000C4514" w:rsidRPr="004032BE">
        <w:rPr>
          <w:color w:val="000000" w:themeColor="text1"/>
        </w:rPr>
        <w:t>capillary</w:t>
      </w:r>
      <w:r w:rsidR="00BF184A" w:rsidRPr="004032BE">
        <w:rPr>
          <w:color w:val="000000" w:themeColor="text1"/>
        </w:rPr>
        <w:t xml:space="preserve"> blood sample was collected</w:t>
      </w:r>
      <w:r w:rsidR="00321F92" w:rsidRPr="004032BE">
        <w:rPr>
          <w:color w:val="000000" w:themeColor="text1"/>
        </w:rPr>
        <w:t xml:space="preserve"> on d</w:t>
      </w:r>
      <w:r w:rsidR="000C4514" w:rsidRPr="004032BE">
        <w:rPr>
          <w:color w:val="000000" w:themeColor="text1"/>
        </w:rPr>
        <w:t>r</w:t>
      </w:r>
      <w:r w:rsidR="00321F92" w:rsidRPr="004032BE">
        <w:rPr>
          <w:color w:val="000000" w:themeColor="text1"/>
        </w:rPr>
        <w:t>i</w:t>
      </w:r>
      <w:r w:rsidR="000C4514" w:rsidRPr="004032BE">
        <w:rPr>
          <w:color w:val="000000" w:themeColor="text1"/>
        </w:rPr>
        <w:t>ed blood spot</w:t>
      </w:r>
      <w:r w:rsidR="00BF184A" w:rsidRPr="004032BE">
        <w:rPr>
          <w:color w:val="000000" w:themeColor="text1"/>
        </w:rPr>
        <w:t xml:space="preserve"> for HIV antibody testing and</w:t>
      </w:r>
      <w:r w:rsidR="00D36971" w:rsidRPr="004032BE">
        <w:rPr>
          <w:color w:val="000000" w:themeColor="text1"/>
        </w:rPr>
        <w:t>, if reactive,</w:t>
      </w:r>
      <w:r w:rsidR="00BF184A" w:rsidRPr="004032BE">
        <w:rPr>
          <w:color w:val="000000" w:themeColor="text1"/>
        </w:rPr>
        <w:t xml:space="preserve"> HIV viral load</w:t>
      </w:r>
      <w:r w:rsidR="006E2E80" w:rsidRPr="004032BE">
        <w:rPr>
          <w:color w:val="000000" w:themeColor="text1"/>
        </w:rPr>
        <w:t xml:space="preserve"> measured</w:t>
      </w:r>
      <w:r w:rsidR="00BF184A" w:rsidRPr="004032BE">
        <w:rPr>
          <w:color w:val="000000" w:themeColor="text1"/>
        </w:rPr>
        <w:t>.</w:t>
      </w:r>
    </w:p>
    <w:p w14:paraId="2A1971B6" w14:textId="77777777" w:rsidR="00BF184A" w:rsidRPr="004032BE" w:rsidRDefault="00BF184A" w:rsidP="00C95E18">
      <w:pPr>
        <w:spacing w:line="480" w:lineRule="auto"/>
        <w:rPr>
          <w:color w:val="000000" w:themeColor="text1"/>
        </w:rPr>
      </w:pPr>
    </w:p>
    <w:p w14:paraId="1DC47B4E" w14:textId="46583997" w:rsidR="00BF184A" w:rsidRPr="004032BE" w:rsidRDefault="002B2F55" w:rsidP="00C95E18">
      <w:pPr>
        <w:pStyle w:val="Heading3"/>
        <w:spacing w:line="480" w:lineRule="auto"/>
        <w:rPr>
          <w:color w:val="000000" w:themeColor="text1"/>
        </w:rPr>
      </w:pPr>
      <w:r w:rsidRPr="004032BE">
        <w:rPr>
          <w:color w:val="000000" w:themeColor="text1"/>
        </w:rPr>
        <w:t>M</w:t>
      </w:r>
      <w:r w:rsidR="00BF184A" w:rsidRPr="004032BE">
        <w:rPr>
          <w:color w:val="000000" w:themeColor="text1"/>
        </w:rPr>
        <w:t>easures</w:t>
      </w:r>
    </w:p>
    <w:p w14:paraId="15BB1E94" w14:textId="41A63B02" w:rsidR="00BF184A" w:rsidRPr="004032BE" w:rsidRDefault="00BF184A" w:rsidP="00C95E18">
      <w:pPr>
        <w:spacing w:line="480" w:lineRule="auto"/>
        <w:rPr>
          <w:color w:val="000000" w:themeColor="text1"/>
        </w:rPr>
      </w:pPr>
      <w:r w:rsidRPr="004032BE">
        <w:rPr>
          <w:color w:val="000000" w:themeColor="text1"/>
        </w:rPr>
        <w:t>HIV status was assessed using the AniLabsytems EIA kit (AniLabsystems Ltd, OyToilette 3, FIN-01720, Finland)</w:t>
      </w:r>
      <w:r w:rsidR="00CE2B86" w:rsidRPr="004032BE">
        <w:rPr>
          <w:color w:val="000000" w:themeColor="text1"/>
        </w:rPr>
        <w:t xml:space="preserve"> and confirmed by detectable viral load using NucliSENS EasyQ HIV-1 v2.0, or a second confirmatory ELISA (Enz</w:t>
      </w:r>
      <w:r w:rsidR="008F1341" w:rsidRPr="004032BE">
        <w:rPr>
          <w:color w:val="000000" w:themeColor="text1"/>
        </w:rPr>
        <w:t xml:space="preserve">ygnost Anti-HIV 1/2 Plus ELISA, </w:t>
      </w:r>
      <w:r w:rsidR="00CE2B86" w:rsidRPr="004032BE">
        <w:rPr>
          <w:color w:val="000000" w:themeColor="text1"/>
        </w:rPr>
        <w:t>Germany) if no viral load was detected but the antibody test was positive.</w:t>
      </w:r>
    </w:p>
    <w:p w14:paraId="737D5457" w14:textId="77777777" w:rsidR="00BF184A" w:rsidRPr="004032BE" w:rsidRDefault="00BF184A" w:rsidP="00C95E18">
      <w:pPr>
        <w:spacing w:line="480" w:lineRule="auto"/>
        <w:rPr>
          <w:color w:val="000000" w:themeColor="text1"/>
        </w:rPr>
      </w:pPr>
    </w:p>
    <w:p w14:paraId="4690D2EE" w14:textId="6BDFF5D8" w:rsidR="00BF184A" w:rsidRPr="004032BE" w:rsidRDefault="002C3388" w:rsidP="00C95E18">
      <w:pPr>
        <w:spacing w:line="480" w:lineRule="auto"/>
        <w:rPr>
          <w:color w:val="000000" w:themeColor="text1"/>
        </w:rPr>
      </w:pPr>
      <w:r w:rsidRPr="004032BE">
        <w:rPr>
          <w:color w:val="000000" w:themeColor="text1"/>
        </w:rPr>
        <w:t xml:space="preserve">Participants self-reported sociodemographic characteristics, </w:t>
      </w:r>
      <w:r w:rsidR="00B43975">
        <w:rPr>
          <w:color w:val="000000" w:themeColor="text1"/>
        </w:rPr>
        <w:t xml:space="preserve">FSW social </w:t>
      </w:r>
      <w:r w:rsidRPr="004032BE">
        <w:rPr>
          <w:color w:val="000000" w:themeColor="text1"/>
        </w:rPr>
        <w:t xml:space="preserve">network size, and sex work characteristics. </w:t>
      </w:r>
      <w:r w:rsidR="00BF184A" w:rsidRPr="004032BE">
        <w:rPr>
          <w:color w:val="000000" w:themeColor="text1"/>
        </w:rPr>
        <w:t>For the prevention cascade analysis</w:t>
      </w:r>
      <w:r w:rsidR="00A526AB" w:rsidRPr="004032BE">
        <w:rPr>
          <w:color w:val="000000" w:themeColor="text1"/>
        </w:rPr>
        <w:t>,</w:t>
      </w:r>
      <w:r w:rsidR="00FB62C1" w:rsidRPr="004032BE">
        <w:rPr>
          <w:color w:val="000000" w:themeColor="text1"/>
        </w:rPr>
        <w:t xml:space="preserve"> we defined measures of adherent condom use or adherent PrEP use, denoting ‘coverage’ by </w:t>
      </w:r>
      <w:r w:rsidR="00742C3C" w:rsidRPr="004032BE">
        <w:rPr>
          <w:color w:val="000000" w:themeColor="text1"/>
        </w:rPr>
        <w:t xml:space="preserve">reporting the use of </w:t>
      </w:r>
      <w:r w:rsidR="00FB62C1" w:rsidRPr="004032BE">
        <w:rPr>
          <w:color w:val="000000" w:themeColor="text1"/>
        </w:rPr>
        <w:t xml:space="preserve">one or both </w:t>
      </w:r>
      <w:r w:rsidR="00020EF9" w:rsidRPr="004032BE">
        <w:rPr>
          <w:color w:val="000000" w:themeColor="text1"/>
        </w:rPr>
        <w:t>p</w:t>
      </w:r>
      <w:r w:rsidR="00FB62C1" w:rsidRPr="004032BE">
        <w:rPr>
          <w:color w:val="000000" w:themeColor="text1"/>
        </w:rPr>
        <w:t xml:space="preserve">revention </w:t>
      </w:r>
      <w:r w:rsidR="00855981" w:rsidRPr="004032BE">
        <w:rPr>
          <w:color w:val="000000" w:themeColor="text1"/>
        </w:rPr>
        <w:t>tools</w:t>
      </w:r>
      <w:r w:rsidR="003C29FC" w:rsidRPr="004032BE">
        <w:rPr>
          <w:color w:val="000000" w:themeColor="text1"/>
        </w:rPr>
        <w:t>.</w:t>
      </w:r>
      <w:r w:rsidR="00BF184A" w:rsidRPr="004032BE">
        <w:rPr>
          <w:color w:val="000000" w:themeColor="text1"/>
        </w:rPr>
        <w:t xml:space="preserve"> </w:t>
      </w:r>
      <w:r w:rsidR="00101A1B" w:rsidRPr="004032BE">
        <w:rPr>
          <w:color w:val="000000" w:themeColor="text1"/>
        </w:rPr>
        <w:t>W</w:t>
      </w:r>
      <w:r w:rsidR="00C21906" w:rsidRPr="004032BE">
        <w:rPr>
          <w:color w:val="000000" w:themeColor="text1"/>
        </w:rPr>
        <w:t>e</w:t>
      </w:r>
      <w:r w:rsidR="003C29FC" w:rsidRPr="004032BE">
        <w:rPr>
          <w:color w:val="000000" w:themeColor="text1"/>
        </w:rPr>
        <w:t xml:space="preserve"> asked women </w:t>
      </w:r>
      <w:r w:rsidR="005B13A4" w:rsidRPr="004032BE">
        <w:rPr>
          <w:color w:val="000000" w:themeColor="text1"/>
        </w:rPr>
        <w:t xml:space="preserve">to recall </w:t>
      </w:r>
      <w:r w:rsidR="009B43CD" w:rsidRPr="004032BE">
        <w:rPr>
          <w:color w:val="000000" w:themeColor="text1"/>
        </w:rPr>
        <w:t xml:space="preserve">condom use with </w:t>
      </w:r>
      <w:r w:rsidR="00BC4076" w:rsidRPr="004032BE">
        <w:rPr>
          <w:color w:val="000000" w:themeColor="text1"/>
        </w:rPr>
        <w:t>steady part</w:t>
      </w:r>
      <w:r w:rsidR="00481436" w:rsidRPr="004032BE">
        <w:rPr>
          <w:color w:val="000000" w:themeColor="text1"/>
        </w:rPr>
        <w:t>n</w:t>
      </w:r>
      <w:r w:rsidR="00BC4076" w:rsidRPr="004032BE">
        <w:rPr>
          <w:color w:val="000000" w:themeColor="text1"/>
        </w:rPr>
        <w:t>e</w:t>
      </w:r>
      <w:r w:rsidR="00481436" w:rsidRPr="004032BE">
        <w:rPr>
          <w:color w:val="000000" w:themeColor="text1"/>
        </w:rPr>
        <w:t>rs and clients</w:t>
      </w:r>
      <w:r w:rsidR="00EF44FF" w:rsidRPr="004032BE">
        <w:rPr>
          <w:color w:val="000000" w:themeColor="text1"/>
        </w:rPr>
        <w:t xml:space="preserve"> </w:t>
      </w:r>
      <w:r w:rsidR="00A87A45" w:rsidRPr="004032BE">
        <w:rPr>
          <w:color w:val="000000" w:themeColor="text1"/>
        </w:rPr>
        <w:t xml:space="preserve">over </w:t>
      </w:r>
      <w:r w:rsidR="003C29FC" w:rsidRPr="004032BE">
        <w:rPr>
          <w:color w:val="000000" w:themeColor="text1"/>
        </w:rPr>
        <w:t>different periods</w:t>
      </w:r>
      <w:r w:rsidR="00CA0EC1">
        <w:rPr>
          <w:color w:val="000000" w:themeColor="text1"/>
        </w:rPr>
        <w:t xml:space="preserve"> (last sex and previous month)</w:t>
      </w:r>
      <w:r w:rsidR="00EF44FF" w:rsidRPr="004032BE">
        <w:rPr>
          <w:color w:val="000000" w:themeColor="text1"/>
        </w:rPr>
        <w:t>,</w:t>
      </w:r>
      <w:r w:rsidR="003C29FC" w:rsidRPr="004032BE">
        <w:rPr>
          <w:color w:val="000000" w:themeColor="text1"/>
        </w:rPr>
        <w:t xml:space="preserve"> and used prompting questions for women </w:t>
      </w:r>
      <w:r w:rsidR="005B13A4" w:rsidRPr="004032BE">
        <w:rPr>
          <w:color w:val="000000" w:themeColor="text1"/>
        </w:rPr>
        <w:t xml:space="preserve">reporting </w:t>
      </w:r>
      <w:r w:rsidR="00855981" w:rsidRPr="004032BE">
        <w:rPr>
          <w:color w:val="000000" w:themeColor="text1"/>
        </w:rPr>
        <w:t xml:space="preserve">“always” using them </w:t>
      </w:r>
      <w:r w:rsidR="003C29FC" w:rsidRPr="004032BE">
        <w:rPr>
          <w:color w:val="000000" w:themeColor="text1"/>
        </w:rPr>
        <w:t xml:space="preserve">to </w:t>
      </w:r>
      <w:r w:rsidR="005B13A4" w:rsidRPr="004032BE">
        <w:rPr>
          <w:color w:val="000000" w:themeColor="text1"/>
        </w:rPr>
        <w:t xml:space="preserve">confirm </w:t>
      </w:r>
      <w:r w:rsidR="00855981" w:rsidRPr="004032BE">
        <w:rPr>
          <w:color w:val="000000" w:themeColor="text1"/>
        </w:rPr>
        <w:t>this</w:t>
      </w:r>
      <w:r w:rsidR="00481436" w:rsidRPr="004032BE">
        <w:rPr>
          <w:color w:val="000000" w:themeColor="text1"/>
        </w:rPr>
        <w:t>.</w:t>
      </w:r>
      <w:r w:rsidR="00EF44FF" w:rsidRPr="004032BE">
        <w:rPr>
          <w:color w:val="000000" w:themeColor="text1"/>
        </w:rPr>
        <w:t xml:space="preserve"> </w:t>
      </w:r>
      <w:r w:rsidR="00BF184A" w:rsidRPr="004032BE">
        <w:rPr>
          <w:color w:val="000000" w:themeColor="text1"/>
        </w:rPr>
        <w:t xml:space="preserve">For </w:t>
      </w:r>
      <w:r w:rsidR="00481436" w:rsidRPr="004032BE">
        <w:rPr>
          <w:color w:val="000000" w:themeColor="text1"/>
        </w:rPr>
        <w:t>the</w:t>
      </w:r>
      <w:r w:rsidR="00BF184A" w:rsidRPr="004032BE">
        <w:rPr>
          <w:color w:val="000000" w:themeColor="text1"/>
        </w:rPr>
        <w:t xml:space="preserve"> primary analy</w:t>
      </w:r>
      <w:r w:rsidR="00D908EF" w:rsidRPr="004032BE">
        <w:rPr>
          <w:color w:val="000000" w:themeColor="text1"/>
        </w:rPr>
        <w:t>s</w:t>
      </w:r>
      <w:r w:rsidR="000D2950" w:rsidRPr="004032BE">
        <w:rPr>
          <w:color w:val="000000" w:themeColor="text1"/>
        </w:rPr>
        <w:t>e</w:t>
      </w:r>
      <w:r w:rsidR="00D908EF" w:rsidRPr="004032BE">
        <w:rPr>
          <w:color w:val="000000" w:themeColor="text1"/>
        </w:rPr>
        <w:t>s</w:t>
      </w:r>
      <w:r w:rsidR="00A526AB" w:rsidRPr="004032BE">
        <w:rPr>
          <w:color w:val="000000" w:themeColor="text1"/>
        </w:rPr>
        <w:t>,</w:t>
      </w:r>
      <w:r w:rsidR="00D908EF" w:rsidRPr="004032BE">
        <w:rPr>
          <w:color w:val="000000" w:themeColor="text1"/>
        </w:rPr>
        <w:t xml:space="preserve"> we denoted women as </w:t>
      </w:r>
      <w:r w:rsidR="006C4046" w:rsidRPr="004032BE">
        <w:rPr>
          <w:color w:val="000000" w:themeColor="text1"/>
        </w:rPr>
        <w:t>‘</w:t>
      </w:r>
      <w:r w:rsidR="00D908EF" w:rsidRPr="004032BE">
        <w:rPr>
          <w:color w:val="000000" w:themeColor="text1"/>
        </w:rPr>
        <w:t>adherent</w:t>
      </w:r>
      <w:r w:rsidR="00BF184A" w:rsidRPr="004032BE">
        <w:rPr>
          <w:color w:val="000000" w:themeColor="text1"/>
        </w:rPr>
        <w:t xml:space="preserve"> to condoms</w:t>
      </w:r>
      <w:r w:rsidR="006C4046" w:rsidRPr="004032BE">
        <w:rPr>
          <w:color w:val="000000" w:themeColor="text1"/>
        </w:rPr>
        <w:t>’</w:t>
      </w:r>
      <w:r w:rsidR="00BF184A" w:rsidRPr="004032BE">
        <w:rPr>
          <w:color w:val="000000" w:themeColor="text1"/>
        </w:rPr>
        <w:t xml:space="preserve"> if </w:t>
      </w:r>
      <w:r w:rsidR="00A3750D" w:rsidRPr="004032BE">
        <w:rPr>
          <w:color w:val="000000" w:themeColor="text1"/>
        </w:rPr>
        <w:t xml:space="preserve">they </w:t>
      </w:r>
      <w:r w:rsidR="009B43CD" w:rsidRPr="004032BE">
        <w:rPr>
          <w:color w:val="000000" w:themeColor="text1"/>
        </w:rPr>
        <w:t>reported no</w:t>
      </w:r>
      <w:r w:rsidR="006C4046" w:rsidRPr="004032BE">
        <w:rPr>
          <w:color w:val="000000" w:themeColor="text1"/>
        </w:rPr>
        <w:t xml:space="preserve"> instance of </w:t>
      </w:r>
      <w:r w:rsidR="00A3750D" w:rsidRPr="004032BE">
        <w:rPr>
          <w:color w:val="000000" w:themeColor="text1"/>
        </w:rPr>
        <w:t>condomless sex</w:t>
      </w:r>
      <w:r w:rsidR="003C29FC" w:rsidRPr="004032BE">
        <w:rPr>
          <w:color w:val="000000" w:themeColor="text1"/>
        </w:rPr>
        <w:t xml:space="preserve">: </w:t>
      </w:r>
      <w:r w:rsidR="00AB6020">
        <w:rPr>
          <w:color w:val="000000" w:themeColor="text1"/>
        </w:rPr>
        <w:t xml:space="preserve">at </w:t>
      </w:r>
      <w:r w:rsidR="00A3750D" w:rsidRPr="004032BE">
        <w:rPr>
          <w:color w:val="000000" w:themeColor="text1"/>
        </w:rPr>
        <w:t xml:space="preserve">last vaginal sex, last anal sex, </w:t>
      </w:r>
      <w:r w:rsidR="006C4046" w:rsidRPr="004032BE">
        <w:rPr>
          <w:color w:val="000000" w:themeColor="text1"/>
        </w:rPr>
        <w:t>last sex with a client</w:t>
      </w:r>
      <w:r w:rsidR="003C29FC" w:rsidRPr="004032BE">
        <w:rPr>
          <w:color w:val="000000" w:themeColor="text1"/>
        </w:rPr>
        <w:t>, n</w:t>
      </w:r>
      <w:r w:rsidR="006C4046" w:rsidRPr="004032BE">
        <w:rPr>
          <w:color w:val="000000" w:themeColor="text1"/>
        </w:rPr>
        <w:t xml:space="preserve">or in describing </w:t>
      </w:r>
      <w:r w:rsidR="00A3750D" w:rsidRPr="004032BE">
        <w:rPr>
          <w:color w:val="000000" w:themeColor="text1"/>
        </w:rPr>
        <w:t>frequency of condom use with clients in the past month</w:t>
      </w:r>
      <w:r w:rsidR="009B43CD" w:rsidRPr="004032BE">
        <w:rPr>
          <w:color w:val="000000" w:themeColor="text1"/>
        </w:rPr>
        <w:t>,</w:t>
      </w:r>
      <w:r w:rsidR="00A3750D" w:rsidRPr="004032BE">
        <w:rPr>
          <w:color w:val="000000" w:themeColor="text1"/>
        </w:rPr>
        <w:t xml:space="preserve"> at last sex with a steady partner not </w:t>
      </w:r>
      <w:r w:rsidR="009F4B0E" w:rsidRPr="004032BE">
        <w:rPr>
          <w:color w:val="000000" w:themeColor="text1"/>
        </w:rPr>
        <w:t>reported to be known as HIV-</w:t>
      </w:r>
      <w:r w:rsidR="00A3750D" w:rsidRPr="004032BE">
        <w:rPr>
          <w:color w:val="000000" w:themeColor="text1"/>
        </w:rPr>
        <w:t xml:space="preserve">negative, </w:t>
      </w:r>
      <w:r w:rsidR="003C29FC" w:rsidRPr="004032BE">
        <w:rPr>
          <w:color w:val="000000" w:themeColor="text1"/>
        </w:rPr>
        <w:t>and not in describing</w:t>
      </w:r>
      <w:r w:rsidR="00A3750D" w:rsidRPr="004032BE">
        <w:rPr>
          <w:color w:val="000000" w:themeColor="text1"/>
        </w:rPr>
        <w:t xml:space="preserve"> frequency of condom use</w:t>
      </w:r>
      <w:r w:rsidR="00E17FC7" w:rsidRPr="004032BE">
        <w:rPr>
          <w:color w:val="000000" w:themeColor="text1"/>
        </w:rPr>
        <w:t xml:space="preserve"> in the last month</w:t>
      </w:r>
      <w:r w:rsidR="00A3750D" w:rsidRPr="004032BE">
        <w:rPr>
          <w:color w:val="000000" w:themeColor="text1"/>
        </w:rPr>
        <w:t xml:space="preserve"> with a steady partner not known </w:t>
      </w:r>
      <w:r w:rsidR="009F4B0E" w:rsidRPr="004032BE">
        <w:rPr>
          <w:color w:val="000000" w:themeColor="text1"/>
        </w:rPr>
        <w:t>as HIV-</w:t>
      </w:r>
      <w:r w:rsidR="00E17FC7" w:rsidRPr="004032BE">
        <w:rPr>
          <w:color w:val="000000" w:themeColor="text1"/>
        </w:rPr>
        <w:t>negative</w:t>
      </w:r>
      <w:r w:rsidR="004A1EBA" w:rsidRPr="004032BE">
        <w:rPr>
          <w:color w:val="000000" w:themeColor="text1"/>
        </w:rPr>
        <w:t>.</w:t>
      </w:r>
      <w:r w:rsidR="00A3750D" w:rsidRPr="004032BE">
        <w:rPr>
          <w:color w:val="000000" w:themeColor="text1"/>
        </w:rPr>
        <w:t xml:space="preserve"> </w:t>
      </w:r>
      <w:r w:rsidR="0046541A" w:rsidRPr="004032BE">
        <w:rPr>
          <w:color w:val="000000" w:themeColor="text1"/>
        </w:rPr>
        <w:t>For PrEP, we considered FSW</w:t>
      </w:r>
      <w:r w:rsidR="00314FF5" w:rsidRPr="004032BE">
        <w:rPr>
          <w:color w:val="000000" w:themeColor="text1"/>
        </w:rPr>
        <w:t xml:space="preserve"> as adherent </w:t>
      </w:r>
      <w:r w:rsidR="00A55EE2" w:rsidRPr="004032BE">
        <w:rPr>
          <w:color w:val="000000" w:themeColor="text1"/>
        </w:rPr>
        <w:lastRenderedPageBreak/>
        <w:t xml:space="preserve">if </w:t>
      </w:r>
      <w:r w:rsidR="0046541A" w:rsidRPr="004032BE">
        <w:rPr>
          <w:color w:val="000000" w:themeColor="text1"/>
        </w:rPr>
        <w:t>they self-reported that they were currently taking PrEP and</w:t>
      </w:r>
      <w:r w:rsidR="006C4046" w:rsidRPr="004032BE">
        <w:rPr>
          <w:color w:val="000000" w:themeColor="text1"/>
        </w:rPr>
        <w:t xml:space="preserve"> that they </w:t>
      </w:r>
      <w:r w:rsidR="0046541A" w:rsidRPr="004032BE">
        <w:rPr>
          <w:color w:val="000000" w:themeColor="text1"/>
        </w:rPr>
        <w:t xml:space="preserve">were taking it every day. </w:t>
      </w:r>
    </w:p>
    <w:p w14:paraId="32334225" w14:textId="77777777" w:rsidR="00BF184A" w:rsidRPr="004032BE" w:rsidRDefault="00BF184A" w:rsidP="00C95E18">
      <w:pPr>
        <w:spacing w:line="480" w:lineRule="auto"/>
        <w:rPr>
          <w:color w:val="000000" w:themeColor="text1"/>
        </w:rPr>
      </w:pPr>
    </w:p>
    <w:p w14:paraId="5F772328" w14:textId="70C3A40D" w:rsidR="00BF184A" w:rsidRPr="004032BE" w:rsidRDefault="00A83B43" w:rsidP="00C95E18">
      <w:pPr>
        <w:spacing w:line="480" w:lineRule="auto"/>
        <w:rPr>
          <w:color w:val="000000" w:themeColor="text1"/>
        </w:rPr>
      </w:pPr>
      <w:r w:rsidRPr="004032BE">
        <w:rPr>
          <w:color w:val="000000" w:themeColor="text1"/>
        </w:rPr>
        <w:t>Next,</w:t>
      </w:r>
      <w:r w:rsidR="00BF184A" w:rsidRPr="004032BE">
        <w:rPr>
          <w:color w:val="000000" w:themeColor="text1"/>
        </w:rPr>
        <w:t xml:space="preserve"> we</w:t>
      </w:r>
      <w:r w:rsidR="00654C74" w:rsidRPr="004032BE">
        <w:rPr>
          <w:color w:val="000000" w:themeColor="text1"/>
        </w:rPr>
        <w:t xml:space="preserve"> identified</w:t>
      </w:r>
      <w:r w:rsidR="00BF184A" w:rsidRPr="004032BE">
        <w:rPr>
          <w:color w:val="000000" w:themeColor="text1"/>
        </w:rPr>
        <w:t xml:space="preserve"> variables related to the concept</w:t>
      </w:r>
      <w:r w:rsidR="00E9582A" w:rsidRPr="004032BE">
        <w:rPr>
          <w:color w:val="000000" w:themeColor="text1"/>
        </w:rPr>
        <w:t xml:space="preserve">s of </w:t>
      </w:r>
      <w:r w:rsidR="00C37BD3">
        <w:rPr>
          <w:color w:val="000000" w:themeColor="text1"/>
        </w:rPr>
        <w:t xml:space="preserve">‘demand’ and supply’. </w:t>
      </w:r>
      <w:r w:rsidR="00E7426E">
        <w:rPr>
          <w:color w:val="000000" w:themeColor="text1"/>
        </w:rPr>
        <w:t xml:space="preserve">In relation to </w:t>
      </w:r>
      <w:r w:rsidR="00E9582A" w:rsidRPr="004032BE">
        <w:rPr>
          <w:color w:val="000000" w:themeColor="text1"/>
        </w:rPr>
        <w:t>demand for</w:t>
      </w:r>
      <w:r w:rsidR="00BF184A" w:rsidRPr="004032BE">
        <w:rPr>
          <w:color w:val="000000" w:themeColor="text1"/>
        </w:rPr>
        <w:t xml:space="preserve"> PrEP, we used self-reported data on whether women had heard of PrEP (recognising this is only one dimension of demand). For cond</w:t>
      </w:r>
      <w:r w:rsidR="00FE0B0B" w:rsidRPr="004032BE">
        <w:rPr>
          <w:color w:val="000000" w:themeColor="text1"/>
        </w:rPr>
        <w:t>oms</w:t>
      </w:r>
      <w:r w:rsidR="003E22B9" w:rsidRPr="004032BE">
        <w:rPr>
          <w:color w:val="000000" w:themeColor="text1"/>
        </w:rPr>
        <w:t>,</w:t>
      </w:r>
      <w:r w:rsidR="00FE0B0B" w:rsidRPr="004032BE">
        <w:rPr>
          <w:color w:val="000000" w:themeColor="text1"/>
        </w:rPr>
        <w:t xml:space="preserve"> we identified women who reported</w:t>
      </w:r>
      <w:r w:rsidR="00BF184A" w:rsidRPr="004032BE">
        <w:rPr>
          <w:color w:val="000000" w:themeColor="text1"/>
        </w:rPr>
        <w:t xml:space="preserve"> that condoms can prevent them from getting HIV</w:t>
      </w:r>
      <w:r w:rsidR="00C37BD3">
        <w:rPr>
          <w:color w:val="000000" w:themeColor="text1"/>
        </w:rPr>
        <w:t>, again recognising that knowledge is a component of demand</w:t>
      </w:r>
      <w:r w:rsidR="00C37BD3">
        <w:rPr>
          <w:color w:val="000000" w:themeColor="text1"/>
        </w:rPr>
        <w:fldChar w:fldCharType="begin"/>
      </w:r>
      <w:r w:rsidR="00C37BD3">
        <w:rPr>
          <w:color w:val="000000" w:themeColor="text1"/>
        </w:rPr>
        <w:instrText xml:space="preserve"> ADDIN EN.CITE &lt;EndNote&gt;&lt;Cite&gt;&lt;Author&gt;Kahle&lt;/Author&gt;&lt;Year&gt;2018&lt;/Year&gt;&lt;RecNum&gt;627&lt;/RecNum&gt;&lt;DisplayText&gt;&lt;style face="superscript"&gt;28&lt;/style&gt;&lt;/DisplayText&gt;&lt;record&gt;&lt;rec-number&gt;627&lt;/rec-number&gt;&lt;foreign-keys&gt;&lt;key app="EN" db-id="zs0vaxtd4fr0s5evxamxvx52w5x2xzx5srf5" timestamp="1544099536"&gt;627&lt;/key&gt;&lt;/foreign-keys&gt;&lt;ref-type name="Journal Article"&gt;17&lt;/ref-type&gt;&lt;contributors&gt;&lt;authors&gt;&lt;author&gt;Kahle, E. M.&lt;/author&gt;&lt;author&gt;Sullivan, S.&lt;/author&gt;&lt;author&gt;Stephenson, R.&lt;/author&gt;&lt;/authors&gt;&lt;/contributors&gt;&lt;auth-address&gt;Center for Sexuality and Health Disparities, School of Nursing, University of Michigan, Ann Arbor, MI, United States.&lt;/auth-address&gt;&lt;titles&gt;&lt;title&gt;Functional Knowledge of Pre-Exposure Prophylaxis for HIV Prevention Among Participants in a Web-Based Survey of Sexually Active Gay, Bisexual, and Other Men Who Have Sex With Men: Cross-Sectional Study&lt;/title&gt;&lt;secondary-title&gt;JMIR Public Health Surveill&lt;/secondary-title&gt;&lt;/titles&gt;&lt;periodical&gt;&lt;full-title&gt;JMIR Public Health Surveill&lt;/full-title&gt;&lt;/periodical&gt;&lt;pages&gt;e13&lt;/pages&gt;&lt;volume&gt;4&lt;/volume&gt;&lt;number&gt;1&lt;/number&gt;&lt;keywords&gt;&lt;keyword&gt;human immunodeficiency virus&lt;/keyword&gt;&lt;keyword&gt;men who have sex with men&lt;/keyword&gt;&lt;keyword&gt;pre-exposure prophylaxis (PrEP)&lt;/keyword&gt;&lt;/keywords&gt;&lt;dates&gt;&lt;year&gt;2018&lt;/year&gt;&lt;pub-dates&gt;&lt;date&gt;Jan 23&lt;/date&gt;&lt;/pub-dates&gt;&lt;/dates&gt;&lt;isbn&gt;2369-2960 (Print)&amp;#xD;2369-2960 (Linking)&lt;/isbn&gt;&lt;accession-num&gt;29362213&lt;/accession-num&gt;&lt;urls&gt;&lt;related-urls&gt;&lt;url&gt;https://www.ncbi.nlm.nih.gov/pubmed/29362213&lt;/url&gt;&lt;/related-urls&gt;&lt;/urls&gt;&lt;custom2&gt;PMC5801519&lt;/custom2&gt;&lt;electronic-resource-num&gt;10.2196/publichealth.8089&lt;/electronic-resource-num&gt;&lt;/record&gt;&lt;/Cite&gt;&lt;/EndNote&gt;</w:instrText>
      </w:r>
      <w:r w:rsidR="00C37BD3">
        <w:rPr>
          <w:color w:val="000000" w:themeColor="text1"/>
        </w:rPr>
        <w:fldChar w:fldCharType="separate"/>
      </w:r>
      <w:r w:rsidR="00C37BD3" w:rsidRPr="00C37BD3">
        <w:rPr>
          <w:noProof/>
          <w:color w:val="000000" w:themeColor="text1"/>
          <w:vertAlign w:val="superscript"/>
        </w:rPr>
        <w:t>28</w:t>
      </w:r>
      <w:r w:rsidR="00C37BD3">
        <w:rPr>
          <w:color w:val="000000" w:themeColor="text1"/>
        </w:rPr>
        <w:fldChar w:fldCharType="end"/>
      </w:r>
      <w:r w:rsidR="00C37BD3">
        <w:rPr>
          <w:color w:val="000000" w:themeColor="text1"/>
        </w:rPr>
        <w:t xml:space="preserve"> available in our data, but does not describe it entirely</w:t>
      </w:r>
      <w:r w:rsidR="00E9582A" w:rsidRPr="004032BE">
        <w:rPr>
          <w:color w:val="000000" w:themeColor="text1"/>
        </w:rPr>
        <w:t>.</w:t>
      </w:r>
      <w:r w:rsidR="004B65C4">
        <w:rPr>
          <w:color w:val="000000" w:themeColor="text1"/>
        </w:rPr>
        <w:t xml:space="preserve"> In relation to</w:t>
      </w:r>
      <w:r w:rsidR="004B65C4" w:rsidRPr="004032BE">
        <w:rPr>
          <w:color w:val="000000" w:themeColor="text1"/>
        </w:rPr>
        <w:t xml:space="preserve"> PrEP supply, we identified women who reported ever having been offered PrEP</w:t>
      </w:r>
      <w:r w:rsidR="004B65C4">
        <w:rPr>
          <w:color w:val="000000" w:themeColor="text1"/>
        </w:rPr>
        <w:t xml:space="preserve"> in the RDS survey. In relation to </w:t>
      </w:r>
      <w:r w:rsidR="004B65C4" w:rsidRPr="004032BE">
        <w:rPr>
          <w:color w:val="000000" w:themeColor="text1"/>
        </w:rPr>
        <w:t>condoms</w:t>
      </w:r>
      <w:r w:rsidR="004B65C4">
        <w:rPr>
          <w:color w:val="000000" w:themeColor="text1"/>
        </w:rPr>
        <w:t xml:space="preserve"> supply, we measured whether women </w:t>
      </w:r>
      <w:r w:rsidR="004B65C4" w:rsidRPr="004032BE">
        <w:rPr>
          <w:color w:val="000000" w:themeColor="text1"/>
        </w:rPr>
        <w:t>reported</w:t>
      </w:r>
      <w:r w:rsidR="004B65C4">
        <w:rPr>
          <w:color w:val="000000" w:themeColor="text1"/>
        </w:rPr>
        <w:t xml:space="preserve"> that</w:t>
      </w:r>
      <w:r w:rsidR="004B65C4" w:rsidRPr="004032BE">
        <w:rPr>
          <w:color w:val="000000" w:themeColor="text1"/>
        </w:rPr>
        <w:t xml:space="preserve"> condoms were “easily available” to them whenever needed. </w:t>
      </w:r>
      <w:r w:rsidR="00BF184A" w:rsidRPr="004032BE">
        <w:rPr>
          <w:color w:val="000000" w:themeColor="text1"/>
        </w:rPr>
        <w:t xml:space="preserve"> </w:t>
      </w:r>
      <w:r w:rsidR="00E9136B">
        <w:rPr>
          <w:color w:val="000000" w:themeColor="text1"/>
        </w:rPr>
        <w:t>We recognise and discuss a number of limitations with these variables</w:t>
      </w:r>
      <w:r w:rsidR="004B65C4">
        <w:rPr>
          <w:color w:val="000000" w:themeColor="text1"/>
        </w:rPr>
        <w:t xml:space="preserve"> </w:t>
      </w:r>
      <w:r w:rsidR="00E9136B">
        <w:rPr>
          <w:color w:val="000000" w:themeColor="text1"/>
        </w:rPr>
        <w:t>in Discussion and make recommendations for improvements in future efforts.</w:t>
      </w:r>
    </w:p>
    <w:p w14:paraId="6DA7F537" w14:textId="77777777" w:rsidR="00BF184A" w:rsidRPr="004032BE" w:rsidRDefault="00BF184A" w:rsidP="00C95E18">
      <w:pPr>
        <w:spacing w:line="480" w:lineRule="auto"/>
        <w:rPr>
          <w:color w:val="000000" w:themeColor="text1"/>
        </w:rPr>
      </w:pPr>
    </w:p>
    <w:p w14:paraId="30C44980" w14:textId="70586615" w:rsidR="00BF184A" w:rsidRPr="004032BE" w:rsidRDefault="004F5118" w:rsidP="00C95E18">
      <w:pPr>
        <w:spacing w:line="480" w:lineRule="auto"/>
        <w:rPr>
          <w:color w:val="000000" w:themeColor="text1"/>
        </w:rPr>
      </w:pPr>
      <w:r>
        <w:rPr>
          <w:color w:val="000000" w:themeColor="text1"/>
        </w:rPr>
        <w:t>We identified v</w:t>
      </w:r>
      <w:r w:rsidR="000D2950" w:rsidRPr="004032BE">
        <w:rPr>
          <w:color w:val="000000" w:themeColor="text1"/>
        </w:rPr>
        <w:t xml:space="preserve">ariables </w:t>
      </w:r>
      <w:r>
        <w:rPr>
          <w:color w:val="000000" w:themeColor="text1"/>
        </w:rPr>
        <w:t>that may be associated with</w:t>
      </w:r>
      <w:r w:rsidR="00BD081C" w:rsidRPr="004032BE">
        <w:rPr>
          <w:color w:val="000000" w:themeColor="text1"/>
        </w:rPr>
        <w:t xml:space="preserve"> </w:t>
      </w:r>
      <w:r w:rsidR="00D93930">
        <w:rPr>
          <w:color w:val="000000" w:themeColor="text1"/>
        </w:rPr>
        <w:t>demand, supply and adherence to</w:t>
      </w:r>
      <w:r w:rsidR="00D93930" w:rsidRPr="004032BE">
        <w:rPr>
          <w:color w:val="000000" w:themeColor="text1"/>
        </w:rPr>
        <w:t xml:space="preserve"> </w:t>
      </w:r>
      <w:r w:rsidR="002A58BF" w:rsidRPr="004032BE">
        <w:rPr>
          <w:color w:val="000000" w:themeColor="text1"/>
        </w:rPr>
        <w:t>condoms and/or PrEP</w:t>
      </w:r>
      <w:r w:rsidR="00654C74" w:rsidRPr="004032BE">
        <w:rPr>
          <w:color w:val="000000" w:themeColor="text1"/>
        </w:rPr>
        <w:t>. We examined</w:t>
      </w:r>
      <w:r w:rsidR="00EF44FF" w:rsidRPr="004032BE">
        <w:rPr>
          <w:color w:val="000000" w:themeColor="text1"/>
        </w:rPr>
        <w:t xml:space="preserve"> </w:t>
      </w:r>
      <w:r w:rsidR="003E22B9" w:rsidRPr="004032BE">
        <w:rPr>
          <w:color w:val="000000" w:themeColor="text1"/>
        </w:rPr>
        <w:t xml:space="preserve">sociodemographic and sex work </w:t>
      </w:r>
      <w:r w:rsidR="00A83B43" w:rsidRPr="004032BE">
        <w:rPr>
          <w:color w:val="000000" w:themeColor="text1"/>
        </w:rPr>
        <w:t>characteristics; frequency</w:t>
      </w:r>
      <w:r w:rsidR="00EF44FF" w:rsidRPr="004032BE">
        <w:rPr>
          <w:color w:val="000000" w:themeColor="text1"/>
        </w:rPr>
        <w:t xml:space="preserve"> of </w:t>
      </w:r>
      <w:r w:rsidR="00BF184A" w:rsidRPr="004032BE">
        <w:rPr>
          <w:color w:val="000000" w:themeColor="text1"/>
        </w:rPr>
        <w:t>alcohol consumption</w:t>
      </w:r>
      <w:r w:rsidR="00D93930">
        <w:rPr>
          <w:color w:val="000000" w:themeColor="text1"/>
        </w:rPr>
        <w:t xml:space="preserve"> </w:t>
      </w:r>
      <w:r w:rsidR="004C0A3D">
        <w:rPr>
          <w:color w:val="000000" w:themeColor="text1"/>
        </w:rPr>
        <w:t xml:space="preserve">and </w:t>
      </w:r>
      <w:r w:rsidR="00C01E56" w:rsidRPr="004032BE">
        <w:rPr>
          <w:color w:val="000000" w:themeColor="text1"/>
        </w:rPr>
        <w:t xml:space="preserve"> binge drinking (six or more alcoholic drinks in one night)</w:t>
      </w:r>
      <w:r w:rsidR="00D93930">
        <w:rPr>
          <w:color w:val="000000" w:themeColor="text1"/>
        </w:rPr>
        <w:t xml:space="preserve"> </w:t>
      </w:r>
      <w:r w:rsidR="004C0A3D">
        <w:rPr>
          <w:color w:val="000000" w:themeColor="text1"/>
        </w:rPr>
        <w:t>in the previous 12 months</w:t>
      </w:r>
      <w:r w:rsidR="00C01E56" w:rsidRPr="004032BE">
        <w:rPr>
          <w:color w:val="000000" w:themeColor="text1"/>
        </w:rPr>
        <w:t>;</w:t>
      </w:r>
      <w:r w:rsidR="00BF184A" w:rsidRPr="004032BE">
        <w:rPr>
          <w:color w:val="000000" w:themeColor="text1"/>
        </w:rPr>
        <w:t xml:space="preserve"> </w:t>
      </w:r>
      <w:r w:rsidR="00D93930">
        <w:rPr>
          <w:color w:val="000000" w:themeColor="text1"/>
        </w:rPr>
        <w:t>whether FSW reported ‘good’ or ‘very good’ relations with other FSW (</w:t>
      </w:r>
      <w:r w:rsidR="00DB2298">
        <w:rPr>
          <w:color w:val="000000" w:themeColor="text1"/>
        </w:rPr>
        <w:t>concepts investigated</w:t>
      </w:r>
      <w:r w:rsidR="00D93930">
        <w:rPr>
          <w:color w:val="000000" w:themeColor="text1"/>
        </w:rPr>
        <w:t xml:space="preserve"> in previous studies</w:t>
      </w:r>
      <w:r w:rsidR="001A727A">
        <w:rPr>
          <w:color w:val="000000" w:themeColor="text1"/>
        </w:rPr>
        <w:fldChar w:fldCharType="begin">
          <w:fldData xml:space="preserve">PEVuZE5vdGU+PENpdGU+PEF1dGhvcj5NdGV0d2E8L0F1dGhvcj48WWVhcj4yMDE1PC9ZZWFyPjxS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=
</w:fldData>
        </w:fldChar>
      </w:r>
      <w:r w:rsidR="001522D7">
        <w:rPr>
          <w:color w:val="000000" w:themeColor="text1"/>
        </w:rPr>
        <w:instrText xml:space="preserve"> ADDIN EN.CITE </w:instrText>
      </w:r>
      <w:r w:rsidR="001522D7">
        <w:rPr>
          <w:color w:val="000000" w:themeColor="text1"/>
        </w:rPr>
        <w:fldChar w:fldCharType="begin">
          <w:fldData xml:space="preserve">PEVuZE5vdGU+PENpdGU+PEF1dGhvcj5NdGV0d2E8L0F1dGhvcj48WWVhcj4yMDE1PC9ZZWFyPjxS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=
</w:fldData>
        </w:fldChar>
      </w:r>
      <w:r w:rsidR="001522D7">
        <w:rPr>
          <w:color w:val="000000" w:themeColor="text1"/>
        </w:rPr>
        <w:instrText xml:space="preserve"> ADDIN EN.CITE.DATA </w:instrText>
      </w:r>
      <w:r w:rsidR="001522D7">
        <w:rPr>
          <w:color w:val="000000" w:themeColor="text1"/>
        </w:rPr>
      </w:r>
      <w:r w:rsidR="001522D7">
        <w:rPr>
          <w:color w:val="000000" w:themeColor="text1"/>
        </w:rPr>
        <w:fldChar w:fldCharType="end"/>
      </w:r>
      <w:r w:rsidR="001A727A">
        <w:rPr>
          <w:color w:val="000000" w:themeColor="text1"/>
        </w:rPr>
      </w:r>
      <w:r w:rsidR="001A727A">
        <w:rPr>
          <w:color w:val="000000" w:themeColor="text1"/>
        </w:rPr>
        <w:fldChar w:fldCharType="separate"/>
      </w:r>
      <w:r w:rsidR="001522D7" w:rsidRPr="001522D7">
        <w:rPr>
          <w:noProof/>
          <w:color w:val="000000" w:themeColor="text1"/>
          <w:vertAlign w:val="superscript"/>
        </w:rPr>
        <w:t>29</w:t>
      </w:r>
      <w:r w:rsidR="001A727A">
        <w:rPr>
          <w:color w:val="000000" w:themeColor="text1"/>
        </w:rPr>
        <w:fldChar w:fldCharType="end"/>
      </w:r>
      <w:r w:rsidR="00D93930">
        <w:rPr>
          <w:color w:val="000000" w:themeColor="text1"/>
        </w:rPr>
        <w:t>)</w:t>
      </w:r>
      <w:r w:rsidR="003E22B9" w:rsidRPr="004032BE">
        <w:rPr>
          <w:color w:val="000000" w:themeColor="text1"/>
        </w:rPr>
        <w:t xml:space="preserve">, </w:t>
      </w:r>
      <w:r w:rsidR="00BF184A" w:rsidRPr="004032BE">
        <w:rPr>
          <w:color w:val="000000" w:themeColor="text1"/>
        </w:rPr>
        <w:t xml:space="preserve">whether they discussed health with </w:t>
      </w:r>
      <w:r w:rsidR="00DB2298">
        <w:rPr>
          <w:color w:val="000000" w:themeColor="text1"/>
        </w:rPr>
        <w:t>other FSW</w:t>
      </w:r>
      <w:r w:rsidR="00057708" w:rsidRPr="004032BE">
        <w:rPr>
          <w:color w:val="000000" w:themeColor="text1"/>
        </w:rPr>
        <w:t xml:space="preserve"> and were encouraged by them</w:t>
      </w:r>
      <w:r w:rsidR="003E22B9" w:rsidRPr="004032BE">
        <w:rPr>
          <w:color w:val="000000" w:themeColor="text1"/>
        </w:rPr>
        <w:t>;</w:t>
      </w:r>
      <w:r w:rsidR="00BF184A" w:rsidRPr="004032BE">
        <w:rPr>
          <w:color w:val="000000" w:themeColor="text1"/>
        </w:rPr>
        <w:t xml:space="preserve"> recent experience of being </w:t>
      </w:r>
      <w:r w:rsidR="00F72478" w:rsidRPr="004032BE">
        <w:rPr>
          <w:color w:val="000000" w:themeColor="text1"/>
        </w:rPr>
        <w:t>stopped by the police</w:t>
      </w:r>
      <w:r w:rsidR="00DB2298">
        <w:rPr>
          <w:color w:val="000000" w:themeColor="text1"/>
        </w:rPr>
        <w:t xml:space="preserve"> (further Zimbabwe context</w:t>
      </w:r>
      <w:r w:rsidR="001A727A">
        <w:rPr>
          <w:color w:val="000000" w:themeColor="text1"/>
        </w:rPr>
        <w:fldChar w:fldCharType="begin"/>
      </w:r>
      <w:r w:rsidR="001522D7">
        <w:rPr>
          <w:color w:val="000000" w:themeColor="text1"/>
        </w:rPr>
        <w:instrText xml:space="preserve"> ADDIN EN.CITE &lt;EndNote&gt;&lt;Cite&gt;&lt;Author&gt;Busza&lt;/Author&gt;&lt;Year&gt;2017&lt;/Year&gt;&lt;RecNum&gt;550&lt;/RecNum&gt;&lt;DisplayText&gt;&lt;style face="superscript"&gt;30&lt;/style&gt;&lt;/DisplayText&gt;&lt;record&gt;&lt;rec-number&gt;550&lt;/rec-number&gt;&lt;foreign-keys&gt;&lt;key app="EN" db-id="zs0vaxtd4fr0s5evxamxvx52w5x2xzx5srf5" timestamp="1533131922"&gt;550&lt;/key&gt;&lt;/foreign-keys&gt;&lt;ref-type name="Journal Article"&gt;17&lt;/ref-type&gt;&lt;contributors&gt;&lt;authors&gt;&lt;author&gt;Busza, J.&lt;/author&gt;&lt;author&gt;Mtetwa, S.&lt;/author&gt;&lt;author&gt;Fearon, E.&lt;/author&gt;&lt;author&gt;Hofisi, D.&lt;/author&gt;&lt;author&gt;Mundawarara, T.&lt;/author&gt;&lt;author&gt;Yekeye, R.&lt;/author&gt;&lt;author&gt;Magure, T.&lt;/author&gt;&lt;author&gt;Mugurungi, O.&lt;/author&gt;&lt;author&gt;Cowan, F.&lt;/author&gt;&lt;/authors&gt;&lt;/contributors&gt;&lt;auth-address&gt;Department of Population Health, London School of Hygiene &amp;amp; Tropical Medicine, London, UK.&amp;#xD;Centre for Sexual Health and HIV/AIDS Research, Harare, Zimbabwe.&amp;#xD;Department of Social and Environmental Health Research, London School of Hygiene &amp;amp; Tropical Medicine, London, UK.&amp;#xD;Zimbabwe Lawyers for Human Rights, Harare, Zimbabwe.&amp;#xD;Zimbabwe National AIDS Council, Harare, Zimbabwe.&amp;#xD;TB and AIDS Unit, Zimbabwe Ministry of Health, Harare, Zimbabwe.&amp;#xD;Department of International Public Health, Liverpool School of Tropical Medicine, Liverpool, UK.&lt;/auth-address&gt;&lt;titles&gt;&lt;title&gt;Good news for sex workers in Zimbabwe: how a court order improved safety in the absence of decriminalization&lt;/title&gt;&lt;secondary-title&gt;J Int AIDS Soc&lt;/secondary-title&gt;&lt;/titles&gt;&lt;periodical&gt;&lt;full-title&gt;J Int AIDS Soc&lt;/full-title&gt;&lt;/periodical&gt;&lt;pages&gt;21860&lt;/pages&gt;&lt;volume&gt;20&lt;/volume&gt;&lt;number&gt;1&lt;/number&gt;&lt;dates&gt;&lt;year&gt;2017&lt;/year&gt;&lt;pub-dates&gt;&lt;date&gt;May 15&lt;/date&gt;&lt;/pub-dates&gt;&lt;/dates&gt;&lt;isbn&gt;1758-2652 (Electronic)&amp;#xD;1758-2652 (Linking)&lt;/isbn&gt;&lt;accession-num&gt;28530034&lt;/accession-num&gt;&lt;urls&gt;&lt;related-urls&gt;&lt;url&gt;https://www.ncbi.nlm.nih.gov/pubmed/28530034&lt;/url&gt;&lt;/related-urls&gt;&lt;/urls&gt;&lt;custom2&gt;PMC5515058&lt;/custom2&gt;&lt;electronic-resource-num&gt;10.7448/IAS.20.1.21860&lt;/electronic-resource-num&gt;&lt;/record&gt;&lt;/Cite&gt;&lt;/EndNote&gt;</w:instrText>
      </w:r>
      <w:r w:rsidR="001A727A">
        <w:rPr>
          <w:color w:val="000000" w:themeColor="text1"/>
        </w:rPr>
        <w:fldChar w:fldCharType="separate"/>
      </w:r>
      <w:r w:rsidR="001522D7" w:rsidRPr="001522D7">
        <w:rPr>
          <w:noProof/>
          <w:color w:val="000000" w:themeColor="text1"/>
          <w:vertAlign w:val="superscript"/>
        </w:rPr>
        <w:t>30</w:t>
      </w:r>
      <w:r w:rsidR="001A727A">
        <w:rPr>
          <w:color w:val="000000" w:themeColor="text1"/>
        </w:rPr>
        <w:fldChar w:fldCharType="end"/>
      </w:r>
      <w:r w:rsidR="00727A72">
        <w:rPr>
          <w:color w:val="000000" w:themeColor="text1"/>
        </w:rPr>
        <w:t>)</w:t>
      </w:r>
      <w:r w:rsidR="003E22B9" w:rsidRPr="004032BE">
        <w:rPr>
          <w:color w:val="000000" w:themeColor="text1"/>
        </w:rPr>
        <w:t>;</w:t>
      </w:r>
      <w:r w:rsidR="00F72478" w:rsidRPr="004032BE">
        <w:rPr>
          <w:color w:val="000000" w:themeColor="text1"/>
        </w:rPr>
        <w:t xml:space="preserve"> </w:t>
      </w:r>
      <w:r w:rsidR="00BF184A" w:rsidRPr="004032BE">
        <w:rPr>
          <w:color w:val="000000" w:themeColor="text1"/>
        </w:rPr>
        <w:t>violence</w:t>
      </w:r>
      <w:r w:rsidR="003E22B9" w:rsidRPr="004032BE">
        <w:rPr>
          <w:color w:val="000000" w:themeColor="text1"/>
        </w:rPr>
        <w:t>;</w:t>
      </w:r>
      <w:r w:rsidR="00BF184A" w:rsidRPr="004032BE">
        <w:rPr>
          <w:color w:val="000000" w:themeColor="text1"/>
        </w:rPr>
        <w:t xml:space="preserve"> and</w:t>
      </w:r>
      <w:r w:rsidR="007C5349" w:rsidRPr="004032BE">
        <w:rPr>
          <w:color w:val="000000" w:themeColor="text1"/>
        </w:rPr>
        <w:t xml:space="preserve"> </w:t>
      </w:r>
      <w:r w:rsidR="00BF184A" w:rsidRPr="004032BE">
        <w:rPr>
          <w:color w:val="000000" w:themeColor="text1"/>
        </w:rPr>
        <w:t>stigma related to being a sex worker</w:t>
      </w:r>
      <w:r w:rsidR="00CF038E">
        <w:rPr>
          <w:color w:val="000000" w:themeColor="text1"/>
        </w:rPr>
        <w:t xml:space="preserve"> (investigated in a previous study</w:t>
      </w:r>
      <w:r w:rsidR="001A727A">
        <w:rPr>
          <w:color w:val="000000" w:themeColor="text1"/>
        </w:rPr>
        <w:fldChar w:fldCharType="begin">
          <w:fldData xml:space="preserve">PEVuZE5vdGU+PENpdGU+PEF1dGhvcj5IYXJncmVhdmVzPC9BdXRob3I+PFllYXI+MjAxNzwvWWVh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</w:fldData>
        </w:fldChar>
      </w:r>
      <w:r w:rsidR="001522D7">
        <w:rPr>
          <w:color w:val="000000" w:themeColor="text1"/>
        </w:rPr>
        <w:instrText xml:space="preserve"> ADDIN EN.CITE </w:instrText>
      </w:r>
      <w:r w:rsidR="001522D7">
        <w:rPr>
          <w:color w:val="000000" w:themeColor="text1"/>
        </w:rPr>
        <w:fldChar w:fldCharType="begin">
          <w:fldData xml:space="preserve">PEVuZE5vdGU+PENpdGU+PEF1dGhvcj5IYXJncmVhdmVzPC9BdXRob3I+PFllYXI+MjAxNzwvWWVh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</w:fldData>
        </w:fldChar>
      </w:r>
      <w:r w:rsidR="001522D7">
        <w:rPr>
          <w:color w:val="000000" w:themeColor="text1"/>
        </w:rPr>
        <w:instrText xml:space="preserve"> ADDIN EN.CITE.DATA </w:instrText>
      </w:r>
      <w:r w:rsidR="001522D7">
        <w:rPr>
          <w:color w:val="000000" w:themeColor="text1"/>
        </w:rPr>
      </w:r>
      <w:r w:rsidR="001522D7">
        <w:rPr>
          <w:color w:val="000000" w:themeColor="text1"/>
        </w:rPr>
        <w:fldChar w:fldCharType="end"/>
      </w:r>
      <w:r w:rsidR="001A727A">
        <w:rPr>
          <w:color w:val="000000" w:themeColor="text1"/>
        </w:rPr>
      </w:r>
      <w:r w:rsidR="001A727A">
        <w:rPr>
          <w:color w:val="000000" w:themeColor="text1"/>
        </w:rPr>
        <w:fldChar w:fldCharType="separate"/>
      </w:r>
      <w:r w:rsidR="001522D7" w:rsidRPr="001522D7">
        <w:rPr>
          <w:noProof/>
          <w:color w:val="000000" w:themeColor="text1"/>
          <w:vertAlign w:val="superscript"/>
        </w:rPr>
        <w:t>31</w:t>
      </w:r>
      <w:r w:rsidR="001A727A">
        <w:rPr>
          <w:color w:val="000000" w:themeColor="text1"/>
        </w:rPr>
        <w:fldChar w:fldCharType="end"/>
      </w:r>
      <w:r w:rsidR="00D93930">
        <w:rPr>
          <w:color w:val="000000" w:themeColor="text1"/>
        </w:rPr>
        <w:t>)</w:t>
      </w:r>
      <w:r w:rsidR="00BF184A" w:rsidRPr="004032BE">
        <w:rPr>
          <w:color w:val="000000" w:themeColor="text1"/>
        </w:rPr>
        <w:t xml:space="preserve">. In assessing </w:t>
      </w:r>
      <w:r w:rsidR="00B35423" w:rsidRPr="004032BE">
        <w:rPr>
          <w:color w:val="000000" w:themeColor="text1"/>
        </w:rPr>
        <w:t xml:space="preserve">condom </w:t>
      </w:r>
      <w:r w:rsidR="00BF184A" w:rsidRPr="004032BE">
        <w:rPr>
          <w:color w:val="000000" w:themeColor="text1"/>
        </w:rPr>
        <w:t>adherence</w:t>
      </w:r>
      <w:r w:rsidR="00B35423" w:rsidRPr="004032BE">
        <w:rPr>
          <w:color w:val="000000" w:themeColor="text1"/>
        </w:rPr>
        <w:t>,</w:t>
      </w:r>
      <w:r w:rsidR="00BF184A" w:rsidRPr="004032BE">
        <w:rPr>
          <w:color w:val="000000" w:themeColor="text1"/>
        </w:rPr>
        <w:t xml:space="preserve"> we also considered source of condoms (Sisters clinic, peer educator, clients) whether </w:t>
      </w:r>
      <w:r w:rsidR="002C3388" w:rsidRPr="004032BE">
        <w:rPr>
          <w:color w:val="000000" w:themeColor="text1"/>
        </w:rPr>
        <w:t>women</w:t>
      </w:r>
      <w:r w:rsidR="00BF184A" w:rsidRPr="004032BE">
        <w:rPr>
          <w:color w:val="000000" w:themeColor="text1"/>
        </w:rPr>
        <w:t xml:space="preserve"> were stopped by </w:t>
      </w:r>
      <w:r w:rsidR="00BF184A" w:rsidRPr="004032BE">
        <w:rPr>
          <w:color w:val="000000" w:themeColor="text1"/>
        </w:rPr>
        <w:lastRenderedPageBreak/>
        <w:t xml:space="preserve">the police for carrying condoms, had refused a client </w:t>
      </w:r>
      <w:r w:rsidR="00D951FE" w:rsidRPr="004032BE">
        <w:rPr>
          <w:color w:val="000000" w:themeColor="text1"/>
        </w:rPr>
        <w:t>who was</w:t>
      </w:r>
      <w:r w:rsidR="00BF184A" w:rsidRPr="004032BE">
        <w:rPr>
          <w:color w:val="000000" w:themeColor="text1"/>
        </w:rPr>
        <w:t xml:space="preserve"> drunk or violent, or had not used a condom because they were drunk</w:t>
      </w:r>
      <w:r w:rsidR="00B35423" w:rsidRPr="004032BE">
        <w:rPr>
          <w:color w:val="000000" w:themeColor="text1"/>
        </w:rPr>
        <w:t>,</w:t>
      </w:r>
      <w:r w:rsidR="00BF184A" w:rsidRPr="004032BE">
        <w:rPr>
          <w:color w:val="000000" w:themeColor="text1"/>
        </w:rPr>
        <w:t xml:space="preserve"> or because a client was drunk.</w:t>
      </w:r>
    </w:p>
    <w:p w14:paraId="4884C841" w14:textId="77777777" w:rsidR="00BF184A" w:rsidRPr="004032BE" w:rsidRDefault="00BF184A" w:rsidP="00C95E18">
      <w:pPr>
        <w:spacing w:line="480" w:lineRule="auto"/>
        <w:rPr>
          <w:color w:val="000000" w:themeColor="text1"/>
        </w:rPr>
      </w:pPr>
    </w:p>
    <w:p w14:paraId="75446F71" w14:textId="5477E041" w:rsidR="00BF184A" w:rsidRPr="004032BE" w:rsidRDefault="00BF184A" w:rsidP="00C95E18">
      <w:pPr>
        <w:pStyle w:val="Heading3"/>
        <w:spacing w:line="480" w:lineRule="auto"/>
        <w:rPr>
          <w:color w:val="000000" w:themeColor="text1"/>
        </w:rPr>
      </w:pPr>
      <w:r w:rsidRPr="004032BE">
        <w:rPr>
          <w:color w:val="000000" w:themeColor="text1"/>
        </w:rPr>
        <w:t>Analy</w:t>
      </w:r>
      <w:r w:rsidR="00BC0D9A" w:rsidRPr="004032BE">
        <w:rPr>
          <w:color w:val="000000" w:themeColor="text1"/>
        </w:rPr>
        <w:t>tic Approaches</w:t>
      </w:r>
    </w:p>
    <w:p w14:paraId="7B045E0F" w14:textId="0A51242D" w:rsidR="00EF44FF" w:rsidRPr="004032BE" w:rsidRDefault="00057708" w:rsidP="00C95E18">
      <w:pPr>
        <w:spacing w:line="480" w:lineRule="auto"/>
        <w:rPr>
          <w:color w:val="000000" w:themeColor="text1"/>
        </w:rPr>
      </w:pPr>
      <w:r w:rsidRPr="004032BE">
        <w:rPr>
          <w:color w:val="000000" w:themeColor="text1"/>
        </w:rPr>
        <w:t xml:space="preserve">We </w:t>
      </w:r>
      <w:r w:rsidR="00B35423" w:rsidRPr="004032BE">
        <w:rPr>
          <w:color w:val="000000" w:themeColor="text1"/>
        </w:rPr>
        <w:t xml:space="preserve">have </w:t>
      </w:r>
      <w:r w:rsidRPr="004032BE">
        <w:rPr>
          <w:color w:val="000000" w:themeColor="text1"/>
        </w:rPr>
        <w:t>report</w:t>
      </w:r>
      <w:r w:rsidR="00B35423" w:rsidRPr="004032BE">
        <w:rPr>
          <w:color w:val="000000" w:themeColor="text1"/>
        </w:rPr>
        <w:t>ed</w:t>
      </w:r>
      <w:r w:rsidR="0070080F" w:rsidRPr="004032BE">
        <w:rPr>
          <w:color w:val="000000" w:themeColor="text1"/>
        </w:rPr>
        <w:t xml:space="preserve"> RDS diagnostic</w:t>
      </w:r>
      <w:r w:rsidR="00B35423" w:rsidRPr="004032BE">
        <w:rPr>
          <w:color w:val="000000" w:themeColor="text1"/>
        </w:rPr>
        <w:t>s</w:t>
      </w:r>
      <w:r w:rsidR="0070080F" w:rsidRPr="004032BE">
        <w:rPr>
          <w:color w:val="000000" w:themeColor="text1"/>
        </w:rPr>
        <w:t xml:space="preserve"> elsewhere</w:t>
      </w:r>
      <w:r w:rsidRPr="00FF1611">
        <w:rPr>
          <w:color w:val="000000" w:themeColor="text1"/>
        </w:rPr>
        <w:fldChar w:fldCharType="begin"/>
      </w:r>
      <w:r w:rsidR="00C37BD3">
        <w:rPr>
          <w:color w:val="000000" w:themeColor="text1"/>
        </w:rPr>
        <w:instrText xml:space="preserve"> ADDIN EN.CITE &lt;EndNote&gt;&lt;Cite&gt;&lt;Author&gt;Cowan&lt;/Author&gt;&lt;Year&gt;2017&lt;/Year&gt;&lt;RecNum&gt;371&lt;/RecNum&gt;&lt;DisplayText&gt;&lt;style face="superscript"&gt;27&lt;/style&gt;&lt;/DisplayText&gt;&lt;record&gt;&lt;rec-number&gt;371&lt;/rec-number&gt;&lt;foreign-keys&gt;&lt;key app="EN" db-id="szdtrr2w6pp0tde0vap5xa0vwrvrwf0xvtzs" timestamp="1504538388"&gt;371&lt;/key&gt;&lt;/foreign-keys&gt;&lt;ref-type name="Journal Article"&gt;17&lt;/ref-type&gt;&lt;contributors&gt;&lt;authors&gt;&lt;author&gt;Cowan, F.&lt;/author&gt;&lt;author&gt;Davey, C.&lt;/author&gt;&lt;author&gt;Fearon, E.&lt;/author&gt;&lt;author&gt;Mushati, P.&lt;/author&gt;&lt;author&gt;Dirawo, J.&lt;/author&gt;&lt;author&gt;Chabata, S.T.&lt;/author&gt;&lt;author&gt;Cambiano, V.&lt;/author&gt;&lt;author&gt;Napierala-Mavedzenge, S&lt;/author&gt;&lt;author&gt;Hanisch, D.&lt;/author&gt;&lt;author&gt;Wong-Gruenwald, R.&lt;/author&gt;&lt;author&gt;Masuka, N.&lt;/author&gt;&lt;author&gt;Mabugo, T.&lt;/author&gt;&lt;author&gt;Hatzold, K.&lt;/author&gt;&lt;author&gt;Mugurungi, O.&lt;/author&gt;&lt;author&gt;Busza, J.&lt;/author&gt;&lt;author&gt;Phillips, A.&lt;/author&gt;&lt;author&gt;Hargreaves, J.R.&lt;/author&gt;&lt;/authors&gt;&lt;/contributors&gt;&lt;titles&gt;&lt;title&gt;Randomised trial of a combination intervention to empower female sex workers in Zimbabwe to link and adhere to antiretrovirals for treatment and prevention&lt;/title&gt;&lt;secondary-title&gt;(Submitted)&lt;/secondary-title&gt;&lt;/titles&gt;&lt;periodical&gt;&lt;full-title&gt;(Submitted)&lt;/full-title&gt;&lt;/periodical&gt;&lt;dates&gt;&lt;year&gt;2017&lt;/year&gt;&lt;/dates&gt;&lt;urls&gt;&lt;/urls&gt;&lt;/record&gt;&lt;/Cite&gt;&lt;/EndNote&gt;</w:instrText>
      </w:r>
      <w:r w:rsidRPr="00FF1611">
        <w:rPr>
          <w:color w:val="000000" w:themeColor="text1"/>
        </w:rPr>
        <w:fldChar w:fldCharType="separate"/>
      </w:r>
      <w:r w:rsidR="00C37BD3" w:rsidRPr="00C37BD3">
        <w:rPr>
          <w:noProof/>
          <w:color w:val="000000" w:themeColor="text1"/>
          <w:vertAlign w:val="superscript"/>
        </w:rPr>
        <w:t>27</w:t>
      </w:r>
      <w:r w:rsidRPr="00FF1611">
        <w:rPr>
          <w:color w:val="000000" w:themeColor="text1"/>
        </w:rPr>
        <w:fldChar w:fldCharType="end"/>
      </w:r>
      <w:r w:rsidR="00FF1611">
        <w:rPr>
          <w:color w:val="000000" w:themeColor="text1"/>
        </w:rPr>
        <w:t>.</w:t>
      </w:r>
      <w:r w:rsidR="00BF184A" w:rsidRPr="004032BE">
        <w:rPr>
          <w:color w:val="000000" w:themeColor="text1"/>
        </w:rPr>
        <w:t xml:space="preserve"> For these analyses, we</w:t>
      </w:r>
      <w:r w:rsidR="00B35423" w:rsidRPr="004032BE">
        <w:rPr>
          <w:color w:val="000000" w:themeColor="text1"/>
        </w:rPr>
        <w:t xml:space="preserve"> further</w:t>
      </w:r>
      <w:r w:rsidR="0070080F" w:rsidRPr="004032BE">
        <w:rPr>
          <w:color w:val="000000" w:themeColor="text1"/>
        </w:rPr>
        <w:t xml:space="preserve"> assessed whether site-</w:t>
      </w:r>
      <w:r w:rsidR="00BF184A" w:rsidRPr="004032BE">
        <w:rPr>
          <w:color w:val="000000" w:themeColor="text1"/>
        </w:rPr>
        <w:t xml:space="preserve">specific estimates of condom and PrEP adherence appeared to converge over the </w:t>
      </w:r>
      <w:r w:rsidR="00A5024C">
        <w:rPr>
          <w:color w:val="000000" w:themeColor="text1"/>
        </w:rPr>
        <w:t>recruitment</w:t>
      </w:r>
      <w:r w:rsidR="00BF184A" w:rsidRPr="004032BE">
        <w:rPr>
          <w:color w:val="000000" w:themeColor="text1"/>
        </w:rPr>
        <w:t xml:space="preserve"> waves</w:t>
      </w:r>
      <w:r w:rsidR="005A2829">
        <w:rPr>
          <w:color w:val="000000" w:themeColor="text1"/>
        </w:rPr>
        <w:t xml:space="preserve"> (</w:t>
      </w:r>
      <w:r w:rsidR="00572970">
        <w:rPr>
          <w:color w:val="000000" w:themeColor="text1"/>
        </w:rPr>
        <w:t xml:space="preserve">Appendix 1, </w:t>
      </w:r>
      <w:r w:rsidR="005A2829">
        <w:rPr>
          <w:color w:val="000000" w:themeColor="text1"/>
        </w:rPr>
        <w:t xml:space="preserve">Supplemental Digital Content </w:t>
      </w:r>
      <w:r w:rsidR="00FD02BF" w:rsidRPr="004032BE">
        <w:rPr>
          <w:color w:val="000000" w:themeColor="text1"/>
        </w:rPr>
        <w:t>1)</w:t>
      </w:r>
      <w:r w:rsidR="00BF184A" w:rsidRPr="004032BE">
        <w:rPr>
          <w:color w:val="000000" w:themeColor="text1"/>
        </w:rPr>
        <w:t>.</w:t>
      </w:r>
      <w:r w:rsidR="00246928" w:rsidRPr="004032BE">
        <w:rPr>
          <w:color w:val="000000" w:themeColor="text1"/>
        </w:rPr>
        <w:t xml:space="preserve"> </w:t>
      </w:r>
    </w:p>
    <w:p w14:paraId="2505C79B" w14:textId="77777777" w:rsidR="00EF44FF" w:rsidRPr="004032BE" w:rsidRDefault="00EF44FF" w:rsidP="00C95E18">
      <w:pPr>
        <w:spacing w:line="480" w:lineRule="auto"/>
        <w:rPr>
          <w:color w:val="000000" w:themeColor="text1"/>
        </w:rPr>
      </w:pPr>
    </w:p>
    <w:p w14:paraId="5D7427E0" w14:textId="69D3E6EE" w:rsidR="00BF184A" w:rsidRPr="004032BE" w:rsidRDefault="00246928" w:rsidP="00C95E18">
      <w:pPr>
        <w:spacing w:line="480" w:lineRule="auto"/>
        <w:rPr>
          <w:color w:val="000000" w:themeColor="text1"/>
        </w:rPr>
      </w:pPr>
      <w:r w:rsidRPr="004032BE">
        <w:rPr>
          <w:color w:val="000000" w:themeColor="text1"/>
        </w:rPr>
        <w:t xml:space="preserve">We described the sociodemographic and sex work characteristics of women testing HIV-negative at time of interview. </w:t>
      </w:r>
      <w:r w:rsidR="000C20A7" w:rsidRPr="004032BE">
        <w:rPr>
          <w:color w:val="000000" w:themeColor="text1"/>
        </w:rPr>
        <w:t xml:space="preserve">In describing </w:t>
      </w:r>
      <w:r w:rsidR="007C65DB" w:rsidRPr="004032BE">
        <w:rPr>
          <w:color w:val="000000" w:themeColor="text1"/>
        </w:rPr>
        <w:t>the</w:t>
      </w:r>
      <w:r w:rsidR="000C20A7" w:rsidRPr="004032BE">
        <w:rPr>
          <w:color w:val="000000" w:themeColor="text1"/>
        </w:rPr>
        <w:t xml:space="preserve"> prevention cascade,</w:t>
      </w:r>
      <w:r w:rsidR="00BF184A" w:rsidRPr="004032BE">
        <w:rPr>
          <w:color w:val="000000" w:themeColor="text1"/>
        </w:rPr>
        <w:t xml:space="preserve"> we pooled data from across the seven sites but also report</w:t>
      </w:r>
      <w:r w:rsidR="000F6F99" w:rsidRPr="004032BE">
        <w:rPr>
          <w:color w:val="000000" w:themeColor="text1"/>
        </w:rPr>
        <w:t>ed</w:t>
      </w:r>
      <w:r w:rsidR="00BF184A" w:rsidRPr="004032BE">
        <w:rPr>
          <w:color w:val="000000" w:themeColor="text1"/>
        </w:rPr>
        <w:t xml:space="preserve"> the range of site specific estimates. </w:t>
      </w:r>
      <w:r w:rsidR="00FD02BF" w:rsidRPr="004032BE">
        <w:rPr>
          <w:color w:val="000000" w:themeColor="text1"/>
        </w:rPr>
        <w:t>We used</w:t>
      </w:r>
      <w:r w:rsidR="00BF184A" w:rsidRPr="004032BE">
        <w:rPr>
          <w:color w:val="000000" w:themeColor="text1"/>
        </w:rPr>
        <w:t xml:space="preserve"> RDS-II </w:t>
      </w:r>
      <w:r w:rsidR="00FD02BF" w:rsidRPr="004032BE">
        <w:rPr>
          <w:color w:val="000000" w:themeColor="text1"/>
        </w:rPr>
        <w:t>weighting</w:t>
      </w:r>
      <w:r w:rsidR="00BF184A" w:rsidRPr="004032BE">
        <w:rPr>
          <w:color w:val="000000" w:themeColor="text1"/>
        </w:rPr>
        <w:t xml:space="preserve"> when calculating proportions </w:t>
      </w:r>
      <w:r w:rsidR="00A41196" w:rsidRPr="004032BE">
        <w:rPr>
          <w:color w:val="000000" w:themeColor="text1"/>
        </w:rPr>
        <w:t>and</w:t>
      </w:r>
      <w:r w:rsidR="00BF184A" w:rsidRPr="004032BE">
        <w:rPr>
          <w:color w:val="000000" w:themeColor="text1"/>
        </w:rPr>
        <w:t xml:space="preserve"> in regression analyses, dropping seed participants and weighting each woman in each </w:t>
      </w:r>
      <w:r w:rsidR="004A7BDF" w:rsidRPr="004032BE">
        <w:rPr>
          <w:color w:val="000000" w:themeColor="text1"/>
        </w:rPr>
        <w:t>site</w:t>
      </w:r>
      <w:r w:rsidR="00BF184A" w:rsidRPr="004032BE">
        <w:rPr>
          <w:color w:val="000000" w:themeColor="text1"/>
        </w:rPr>
        <w:t xml:space="preserve"> by the inverse of her ‘degree’</w:t>
      </w:r>
      <w:r w:rsidRPr="004032BE">
        <w:rPr>
          <w:color w:val="000000" w:themeColor="text1"/>
        </w:rPr>
        <w:t>, which we normalised by site when pooling data</w:t>
      </w:r>
      <w:r w:rsidR="00A41196" w:rsidRPr="004032BE">
        <w:rPr>
          <w:color w:val="000000" w:themeColor="text1"/>
        </w:rPr>
        <w:t>.</w:t>
      </w:r>
      <w:r w:rsidRPr="004032BE">
        <w:rPr>
          <w:color w:val="000000" w:themeColor="text1"/>
        </w:rPr>
        <w:t xml:space="preserve"> </w:t>
      </w:r>
      <w:r w:rsidR="00BF184A" w:rsidRPr="004032BE">
        <w:rPr>
          <w:color w:val="000000" w:themeColor="text1"/>
        </w:rPr>
        <w:t>We develop</w:t>
      </w:r>
      <w:r w:rsidR="0070080F" w:rsidRPr="004032BE">
        <w:rPr>
          <w:color w:val="000000" w:themeColor="text1"/>
        </w:rPr>
        <w:t>ed</w:t>
      </w:r>
      <w:r w:rsidR="00BF184A" w:rsidRPr="004032BE">
        <w:rPr>
          <w:color w:val="000000" w:themeColor="text1"/>
        </w:rPr>
        <w:t xml:space="preserve"> a </w:t>
      </w:r>
      <w:r w:rsidR="00A41196" w:rsidRPr="004032BE">
        <w:rPr>
          <w:color w:val="000000" w:themeColor="text1"/>
        </w:rPr>
        <w:t>‘</w:t>
      </w:r>
      <w:r w:rsidR="00BF184A" w:rsidRPr="004032BE">
        <w:rPr>
          <w:color w:val="000000" w:themeColor="text1"/>
        </w:rPr>
        <w:t>dual</w:t>
      </w:r>
      <w:r w:rsidR="00A41196" w:rsidRPr="004032BE">
        <w:rPr>
          <w:color w:val="000000" w:themeColor="text1"/>
        </w:rPr>
        <w:t>’</w:t>
      </w:r>
      <w:r w:rsidR="00BF184A" w:rsidRPr="004032BE">
        <w:rPr>
          <w:color w:val="000000" w:themeColor="text1"/>
        </w:rPr>
        <w:t xml:space="preserve"> HIV prevention cascade</w:t>
      </w:r>
      <w:r w:rsidR="00A41196" w:rsidRPr="004032BE">
        <w:rPr>
          <w:color w:val="000000" w:themeColor="text1"/>
        </w:rPr>
        <w:t>,</w:t>
      </w:r>
      <w:r w:rsidR="006C0D3E" w:rsidRPr="004032BE">
        <w:rPr>
          <w:color w:val="000000" w:themeColor="text1"/>
        </w:rPr>
        <w:t xml:space="preserve"> including </w:t>
      </w:r>
      <w:r w:rsidR="005F4A82" w:rsidRPr="004032BE">
        <w:rPr>
          <w:color w:val="000000" w:themeColor="text1"/>
        </w:rPr>
        <w:t>both condoms and PrEP</w:t>
      </w:r>
      <w:r w:rsidR="006C0D3E" w:rsidRPr="004032BE">
        <w:rPr>
          <w:color w:val="000000" w:themeColor="text1"/>
        </w:rPr>
        <w:t>.</w:t>
      </w:r>
      <w:r w:rsidR="00BF184A" w:rsidRPr="004032BE">
        <w:rPr>
          <w:color w:val="000000" w:themeColor="text1"/>
        </w:rPr>
        <w:t xml:space="preserve"> </w:t>
      </w:r>
      <w:r w:rsidR="006C0D3E" w:rsidRPr="004032BE">
        <w:rPr>
          <w:color w:val="000000" w:themeColor="text1"/>
        </w:rPr>
        <w:t xml:space="preserve">We </w:t>
      </w:r>
      <w:r w:rsidR="00BF184A" w:rsidRPr="004032BE">
        <w:rPr>
          <w:color w:val="000000" w:themeColor="text1"/>
        </w:rPr>
        <w:t>estimat</w:t>
      </w:r>
      <w:r w:rsidR="006C0D3E" w:rsidRPr="004032BE">
        <w:rPr>
          <w:color w:val="000000" w:themeColor="text1"/>
        </w:rPr>
        <w:t>ed</w:t>
      </w:r>
      <w:r w:rsidR="00BF184A" w:rsidRPr="004032BE">
        <w:rPr>
          <w:color w:val="000000" w:themeColor="text1"/>
        </w:rPr>
        <w:t xml:space="preserve"> the proportion </w:t>
      </w:r>
      <w:r w:rsidR="001A59C2" w:rsidRPr="004032BE">
        <w:rPr>
          <w:color w:val="000000" w:themeColor="text1"/>
        </w:rPr>
        <w:t>of HIV</w:t>
      </w:r>
      <w:r w:rsidR="00FD02BF" w:rsidRPr="004032BE">
        <w:rPr>
          <w:color w:val="000000" w:themeColor="text1"/>
        </w:rPr>
        <w:t>-</w:t>
      </w:r>
      <w:r w:rsidR="001A59C2" w:rsidRPr="004032BE">
        <w:rPr>
          <w:color w:val="000000" w:themeColor="text1"/>
        </w:rPr>
        <w:t xml:space="preserve">negative women </w:t>
      </w:r>
      <w:r w:rsidR="00BF184A" w:rsidRPr="004032BE">
        <w:rPr>
          <w:color w:val="000000" w:themeColor="text1"/>
        </w:rPr>
        <w:t xml:space="preserve">who ‘demanded’, were ‘supplied’ and who were able to </w:t>
      </w:r>
      <w:r w:rsidR="004A440D" w:rsidRPr="004032BE">
        <w:rPr>
          <w:color w:val="000000" w:themeColor="text1"/>
        </w:rPr>
        <w:t>‘</w:t>
      </w:r>
      <w:r w:rsidR="00BF184A" w:rsidRPr="004032BE">
        <w:rPr>
          <w:color w:val="000000" w:themeColor="text1"/>
        </w:rPr>
        <w:t>adhere</w:t>
      </w:r>
      <w:r w:rsidR="004A440D" w:rsidRPr="004032BE">
        <w:rPr>
          <w:color w:val="000000" w:themeColor="text1"/>
        </w:rPr>
        <w:t>’</w:t>
      </w:r>
      <w:r w:rsidR="00BF184A" w:rsidRPr="004032BE">
        <w:rPr>
          <w:color w:val="000000" w:themeColor="text1"/>
        </w:rPr>
        <w:t xml:space="preserve"> to condoms and</w:t>
      </w:r>
      <w:r w:rsidR="00FD02BF" w:rsidRPr="004032BE">
        <w:rPr>
          <w:color w:val="000000" w:themeColor="text1"/>
        </w:rPr>
        <w:t>/or</w:t>
      </w:r>
      <w:r w:rsidR="00BF184A" w:rsidRPr="004032BE">
        <w:rPr>
          <w:color w:val="000000" w:themeColor="text1"/>
        </w:rPr>
        <w:t xml:space="preserve"> PrEP, and therefore the proportion of all </w:t>
      </w:r>
      <w:r w:rsidR="00332D7F" w:rsidRPr="004032BE">
        <w:rPr>
          <w:color w:val="000000" w:themeColor="text1"/>
        </w:rPr>
        <w:t>HIV-negative</w:t>
      </w:r>
      <w:r w:rsidR="00BF184A" w:rsidRPr="004032BE">
        <w:rPr>
          <w:color w:val="000000" w:themeColor="text1"/>
        </w:rPr>
        <w:t xml:space="preserve"> women who were ‘covered’ by either or both HIV prevention</w:t>
      </w:r>
      <w:r w:rsidR="005F4A82" w:rsidRPr="004032BE">
        <w:rPr>
          <w:color w:val="000000" w:themeColor="text1"/>
        </w:rPr>
        <w:t xml:space="preserve"> method</w:t>
      </w:r>
      <w:r w:rsidR="00BF184A" w:rsidRPr="004032BE">
        <w:rPr>
          <w:color w:val="000000" w:themeColor="text1"/>
        </w:rPr>
        <w:t>.</w:t>
      </w:r>
    </w:p>
    <w:p w14:paraId="290330D8" w14:textId="77777777" w:rsidR="00BF184A" w:rsidRPr="004032BE" w:rsidRDefault="00BF184A" w:rsidP="00C95E18">
      <w:pPr>
        <w:spacing w:line="480" w:lineRule="auto"/>
        <w:rPr>
          <w:color w:val="000000" w:themeColor="text1"/>
        </w:rPr>
      </w:pPr>
    </w:p>
    <w:p w14:paraId="354BA9AE" w14:textId="4B537AE6" w:rsidR="00614347" w:rsidRPr="004032BE" w:rsidRDefault="00246928" w:rsidP="00C95E18">
      <w:pPr>
        <w:spacing w:line="480" w:lineRule="auto"/>
        <w:rPr>
          <w:color w:val="000000" w:themeColor="text1"/>
        </w:rPr>
      </w:pPr>
      <w:r w:rsidRPr="004032BE">
        <w:rPr>
          <w:color w:val="000000" w:themeColor="text1"/>
        </w:rPr>
        <w:t>T</w:t>
      </w:r>
      <w:r w:rsidR="00BF184A" w:rsidRPr="004032BE">
        <w:rPr>
          <w:color w:val="000000" w:themeColor="text1"/>
        </w:rPr>
        <w:t xml:space="preserve">o guide the Sisters programme in improving </w:t>
      </w:r>
      <w:r w:rsidR="00FD02BF" w:rsidRPr="004032BE">
        <w:rPr>
          <w:color w:val="000000" w:themeColor="text1"/>
        </w:rPr>
        <w:t xml:space="preserve">HIV prevention </w:t>
      </w:r>
      <w:r w:rsidR="00BF184A" w:rsidRPr="004032BE">
        <w:rPr>
          <w:color w:val="000000" w:themeColor="text1"/>
        </w:rPr>
        <w:t>coverage</w:t>
      </w:r>
      <w:r w:rsidR="00A41196" w:rsidRPr="004032BE">
        <w:rPr>
          <w:color w:val="000000" w:themeColor="text1"/>
        </w:rPr>
        <w:t>,</w:t>
      </w:r>
      <w:r w:rsidR="00BF184A" w:rsidRPr="004032BE">
        <w:rPr>
          <w:color w:val="000000" w:themeColor="text1"/>
        </w:rPr>
        <w:t xml:space="preserve"> we </w:t>
      </w:r>
      <w:r w:rsidR="007D0AF0" w:rsidRPr="004032BE">
        <w:rPr>
          <w:color w:val="000000" w:themeColor="text1"/>
        </w:rPr>
        <w:t>examined</w:t>
      </w:r>
      <w:r w:rsidR="00BF184A" w:rsidRPr="004032BE">
        <w:rPr>
          <w:color w:val="000000" w:themeColor="text1"/>
        </w:rPr>
        <w:t xml:space="preserve"> associations between FSW characteristics and experiences and </w:t>
      </w:r>
      <w:r w:rsidR="0019551C" w:rsidRPr="004032BE">
        <w:rPr>
          <w:color w:val="000000" w:themeColor="text1"/>
        </w:rPr>
        <w:t xml:space="preserve">their reported </w:t>
      </w:r>
      <w:r w:rsidR="00BF184A" w:rsidRPr="004032BE">
        <w:rPr>
          <w:color w:val="000000" w:themeColor="text1"/>
        </w:rPr>
        <w:t xml:space="preserve">adherence to condoms and to PrEP. </w:t>
      </w:r>
      <w:r w:rsidR="003D27B4" w:rsidRPr="004032BE">
        <w:rPr>
          <w:color w:val="000000" w:themeColor="text1"/>
        </w:rPr>
        <w:t xml:space="preserve">We included factors found in previous research </w:t>
      </w:r>
      <w:r w:rsidR="0070080F" w:rsidRPr="004032BE">
        <w:rPr>
          <w:color w:val="000000" w:themeColor="text1"/>
        </w:rPr>
        <w:t>among FSW</w:t>
      </w:r>
      <w:r w:rsidR="003D27B4" w:rsidRPr="004032BE">
        <w:rPr>
          <w:color w:val="000000" w:themeColor="text1"/>
        </w:rPr>
        <w:t xml:space="preserve"> to determine condom use </w:t>
      </w:r>
      <w:r w:rsidR="00C56321" w:rsidRPr="004032BE">
        <w:rPr>
          <w:color w:val="000000" w:themeColor="text1"/>
        </w:rPr>
        <w:t>or</w:t>
      </w:r>
      <w:r w:rsidR="003D27B4" w:rsidRPr="004032BE">
        <w:rPr>
          <w:color w:val="000000" w:themeColor="text1"/>
        </w:rPr>
        <w:t xml:space="preserve"> those hypothesised to affect adherence to PrEP</w:t>
      </w:r>
      <w:r w:rsidR="00D87DE6" w:rsidRPr="004032BE">
        <w:rPr>
          <w:color w:val="000000" w:themeColor="text1"/>
        </w:rPr>
        <w:t>, and</w:t>
      </w:r>
      <w:r w:rsidR="00BF184A" w:rsidRPr="004032BE">
        <w:rPr>
          <w:color w:val="000000" w:themeColor="text1"/>
        </w:rPr>
        <w:t xml:space="preserve"> included adherence to PrEP in the model for adherence to condoms</w:t>
      </w:r>
      <w:r w:rsidR="00C56321" w:rsidRPr="004032BE">
        <w:rPr>
          <w:color w:val="000000" w:themeColor="text1"/>
        </w:rPr>
        <w:t xml:space="preserve"> and vice versa</w:t>
      </w:r>
      <w:r w:rsidR="00BF184A" w:rsidRPr="004032BE">
        <w:rPr>
          <w:color w:val="000000" w:themeColor="text1"/>
        </w:rPr>
        <w:t>. We use</w:t>
      </w:r>
      <w:r w:rsidR="0046541A" w:rsidRPr="004032BE">
        <w:rPr>
          <w:color w:val="000000" w:themeColor="text1"/>
        </w:rPr>
        <w:t>d</w:t>
      </w:r>
      <w:r w:rsidR="00BF184A" w:rsidRPr="004032BE">
        <w:rPr>
          <w:color w:val="000000" w:themeColor="text1"/>
        </w:rPr>
        <w:t xml:space="preserve"> logistic </w:t>
      </w:r>
      <w:r w:rsidR="00BF184A" w:rsidRPr="004032BE">
        <w:rPr>
          <w:color w:val="000000" w:themeColor="text1"/>
        </w:rPr>
        <w:lastRenderedPageBreak/>
        <w:t xml:space="preserve">regression, dropping seed participants, weighting by site-normalised inverse degree and including a fixed term for site. We </w:t>
      </w:r>
      <w:r w:rsidR="00372213" w:rsidRPr="004032BE">
        <w:rPr>
          <w:color w:val="000000" w:themeColor="text1"/>
        </w:rPr>
        <w:t xml:space="preserve">present </w:t>
      </w:r>
      <w:r w:rsidR="00BF184A" w:rsidRPr="004032BE">
        <w:rPr>
          <w:color w:val="000000" w:themeColor="text1"/>
        </w:rPr>
        <w:t xml:space="preserve">crude associations and associations adjusted for </w:t>
      </w:r>
      <w:r w:rsidR="00372213" w:rsidRPr="004032BE">
        <w:rPr>
          <w:color w:val="000000" w:themeColor="text1"/>
        </w:rPr>
        <w:t>age, edu</w:t>
      </w:r>
      <w:r w:rsidR="00CA5614" w:rsidRPr="004032BE">
        <w:rPr>
          <w:color w:val="000000" w:themeColor="text1"/>
        </w:rPr>
        <w:t>c</w:t>
      </w:r>
      <w:r w:rsidR="00372213" w:rsidRPr="004032BE">
        <w:rPr>
          <w:color w:val="000000" w:themeColor="text1"/>
        </w:rPr>
        <w:t>ation, marital status, food insecurity, age started sex work and number of clients in the previous week</w:t>
      </w:r>
      <w:r w:rsidR="005842E4" w:rsidRPr="004032BE">
        <w:rPr>
          <w:color w:val="000000" w:themeColor="text1"/>
        </w:rPr>
        <w:t xml:space="preserve">. </w:t>
      </w:r>
    </w:p>
    <w:p w14:paraId="023B8292" w14:textId="77777777" w:rsidR="00614347" w:rsidRPr="004032BE" w:rsidRDefault="00614347" w:rsidP="00C95E18">
      <w:pPr>
        <w:spacing w:line="480" w:lineRule="auto"/>
        <w:rPr>
          <w:color w:val="000000" w:themeColor="text1"/>
        </w:rPr>
      </w:pPr>
    </w:p>
    <w:p w14:paraId="4C2AB6E2" w14:textId="106B75B9" w:rsidR="00BF184A" w:rsidRPr="004032BE" w:rsidRDefault="00BF184A" w:rsidP="00C95E18">
      <w:pPr>
        <w:spacing w:line="480" w:lineRule="auto"/>
        <w:rPr>
          <w:color w:val="000000" w:themeColor="text1"/>
        </w:rPr>
      </w:pPr>
      <w:r w:rsidRPr="004032BE">
        <w:rPr>
          <w:color w:val="000000" w:themeColor="text1"/>
        </w:rPr>
        <w:t>We examined whether associations differ</w:t>
      </w:r>
      <w:r w:rsidR="00614347" w:rsidRPr="004032BE">
        <w:rPr>
          <w:color w:val="000000" w:themeColor="text1"/>
        </w:rPr>
        <w:t>ed</w:t>
      </w:r>
      <w:r w:rsidRPr="004032BE">
        <w:rPr>
          <w:color w:val="000000" w:themeColor="text1"/>
        </w:rPr>
        <w:t xml:space="preserve"> for adherence to condoms with clients </w:t>
      </w:r>
      <w:r w:rsidR="00291808" w:rsidRPr="004032BE">
        <w:rPr>
          <w:color w:val="000000" w:themeColor="text1"/>
        </w:rPr>
        <w:t>or with</w:t>
      </w:r>
      <w:r w:rsidRPr="004032BE">
        <w:rPr>
          <w:color w:val="000000" w:themeColor="text1"/>
        </w:rPr>
        <w:t xml:space="preserve"> steady partners</w:t>
      </w:r>
      <w:r w:rsidR="00372213" w:rsidRPr="004032BE">
        <w:rPr>
          <w:color w:val="000000" w:themeColor="text1"/>
        </w:rPr>
        <w:t xml:space="preserve">, among </w:t>
      </w:r>
      <w:r w:rsidR="009E2FEA" w:rsidRPr="004032BE">
        <w:rPr>
          <w:color w:val="000000" w:themeColor="text1"/>
        </w:rPr>
        <w:t>those</w:t>
      </w:r>
      <w:r w:rsidR="00372213" w:rsidRPr="004032BE">
        <w:rPr>
          <w:color w:val="000000" w:themeColor="text1"/>
        </w:rPr>
        <w:t xml:space="preserve"> r</w:t>
      </w:r>
      <w:r w:rsidR="00631E79" w:rsidRPr="004032BE">
        <w:rPr>
          <w:color w:val="000000" w:themeColor="text1"/>
        </w:rPr>
        <w:t>eporting steady partners</w:t>
      </w:r>
      <w:r w:rsidR="00614347" w:rsidRPr="004032BE">
        <w:rPr>
          <w:color w:val="000000" w:themeColor="text1"/>
        </w:rPr>
        <w:t xml:space="preserve">. We also </w:t>
      </w:r>
      <w:r w:rsidR="006515BD" w:rsidRPr="004032BE">
        <w:rPr>
          <w:color w:val="000000" w:themeColor="text1"/>
        </w:rPr>
        <w:t xml:space="preserve">conducted our analyses without weighting for normalised inverse degree </w:t>
      </w:r>
      <w:r w:rsidR="00372213" w:rsidRPr="004032BE">
        <w:rPr>
          <w:color w:val="000000" w:themeColor="text1"/>
        </w:rPr>
        <w:t>(</w:t>
      </w:r>
      <w:r w:rsidR="003E6EF3" w:rsidRPr="004032BE">
        <w:rPr>
          <w:color w:val="000000" w:themeColor="text1"/>
        </w:rPr>
        <w:t>see Appendix 2</w:t>
      </w:r>
      <w:r w:rsidR="00193660">
        <w:rPr>
          <w:color w:val="000000" w:themeColor="text1"/>
        </w:rPr>
        <w:t>, Supplemental Digital Content 1</w:t>
      </w:r>
      <w:r w:rsidR="003E6EF3" w:rsidRPr="004032BE">
        <w:rPr>
          <w:color w:val="000000" w:themeColor="text1"/>
        </w:rPr>
        <w:t>)</w:t>
      </w:r>
      <w:r w:rsidRPr="004032BE">
        <w:rPr>
          <w:color w:val="000000" w:themeColor="text1"/>
        </w:rPr>
        <w:t>.</w:t>
      </w:r>
    </w:p>
    <w:p w14:paraId="7A759007" w14:textId="77777777" w:rsidR="00BF184A" w:rsidRPr="004032BE" w:rsidRDefault="00BF184A" w:rsidP="00C95E18">
      <w:pPr>
        <w:spacing w:line="480" w:lineRule="auto"/>
        <w:rPr>
          <w:color w:val="000000" w:themeColor="text1"/>
        </w:rPr>
      </w:pPr>
    </w:p>
    <w:p w14:paraId="1DB6D545" w14:textId="77777777" w:rsidR="00BF184A" w:rsidRPr="004032BE" w:rsidRDefault="00BF184A" w:rsidP="00C95E18">
      <w:pPr>
        <w:spacing w:line="480" w:lineRule="auto"/>
        <w:rPr>
          <w:color w:val="000000" w:themeColor="text1"/>
        </w:rPr>
      </w:pPr>
      <w:r w:rsidRPr="004032BE">
        <w:rPr>
          <w:color w:val="000000" w:themeColor="text1"/>
        </w:rPr>
        <w:t>All analyses were conducted using R version 3.3.2.</w:t>
      </w:r>
    </w:p>
    <w:p w14:paraId="0A207164" w14:textId="77777777" w:rsidR="00BF184A" w:rsidRPr="004032BE" w:rsidRDefault="00BF184A" w:rsidP="00C95E18">
      <w:pPr>
        <w:spacing w:line="480" w:lineRule="auto"/>
        <w:rPr>
          <w:color w:val="000000" w:themeColor="text1"/>
        </w:rPr>
      </w:pPr>
    </w:p>
    <w:p w14:paraId="19AABB15" w14:textId="77777777" w:rsidR="00BF184A" w:rsidRPr="004032BE" w:rsidRDefault="00BF184A" w:rsidP="00C95E18">
      <w:pPr>
        <w:pStyle w:val="Heading3"/>
        <w:spacing w:line="480" w:lineRule="auto"/>
        <w:rPr>
          <w:color w:val="000000" w:themeColor="text1"/>
        </w:rPr>
      </w:pPr>
      <w:r w:rsidRPr="004032BE">
        <w:rPr>
          <w:color w:val="000000" w:themeColor="text1"/>
        </w:rPr>
        <w:t>Ethics</w:t>
      </w:r>
    </w:p>
    <w:p w14:paraId="45D7DF7B" w14:textId="5A8D6A6C" w:rsidR="00BF184A" w:rsidRPr="004032BE" w:rsidRDefault="002F2A24" w:rsidP="00C95E18">
      <w:pPr>
        <w:spacing w:line="480" w:lineRule="auto"/>
        <w:rPr>
          <w:color w:val="000000" w:themeColor="text1"/>
        </w:rPr>
      </w:pPr>
      <w:r w:rsidRPr="004032BE">
        <w:rPr>
          <w:color w:val="000000" w:themeColor="text1"/>
        </w:rPr>
        <w:t>The</w:t>
      </w:r>
      <w:r w:rsidR="00BF184A" w:rsidRPr="004032BE">
        <w:rPr>
          <w:color w:val="000000" w:themeColor="text1"/>
        </w:rPr>
        <w:t xml:space="preserve"> SAPPH-IRe trial</w:t>
      </w:r>
      <w:r w:rsidR="0019551C" w:rsidRPr="004032BE">
        <w:rPr>
          <w:color w:val="000000" w:themeColor="text1"/>
        </w:rPr>
        <w:t xml:space="preserve">, including these analyses, </w:t>
      </w:r>
      <w:r w:rsidRPr="004032BE">
        <w:rPr>
          <w:color w:val="000000" w:themeColor="text1"/>
        </w:rPr>
        <w:t>received approval</w:t>
      </w:r>
      <w:r w:rsidR="008B6D41" w:rsidRPr="004032BE">
        <w:rPr>
          <w:color w:val="000000" w:themeColor="text1"/>
        </w:rPr>
        <w:t xml:space="preserve"> from the Medical R</w:t>
      </w:r>
      <w:r w:rsidRPr="004032BE">
        <w:rPr>
          <w:color w:val="000000" w:themeColor="text1"/>
        </w:rPr>
        <w:t>esearch Council Zimbabwe, University College London</w:t>
      </w:r>
      <w:r w:rsidR="00850296" w:rsidRPr="004032BE">
        <w:rPr>
          <w:color w:val="000000" w:themeColor="text1"/>
        </w:rPr>
        <w:t>,</w:t>
      </w:r>
      <w:r w:rsidRPr="004032BE">
        <w:rPr>
          <w:color w:val="000000" w:themeColor="text1"/>
        </w:rPr>
        <w:t xml:space="preserve"> the London School of Hygiene and Tropical Medicine</w:t>
      </w:r>
      <w:r w:rsidR="00850296" w:rsidRPr="004032BE">
        <w:rPr>
          <w:color w:val="000000" w:themeColor="text1"/>
        </w:rPr>
        <w:t>, and RTI International</w:t>
      </w:r>
      <w:r w:rsidRPr="004032BE">
        <w:rPr>
          <w:color w:val="000000" w:themeColor="text1"/>
        </w:rPr>
        <w:t xml:space="preserve">. </w:t>
      </w:r>
    </w:p>
    <w:p w14:paraId="0C8DBF4F" w14:textId="77777777" w:rsidR="001715A9" w:rsidRPr="004032BE" w:rsidRDefault="001715A9" w:rsidP="00C95E18">
      <w:pPr>
        <w:spacing w:line="480" w:lineRule="auto"/>
        <w:rPr>
          <w:color w:val="000000" w:themeColor="text1"/>
        </w:rPr>
      </w:pPr>
    </w:p>
    <w:p w14:paraId="34F1024E" w14:textId="153CA360" w:rsidR="001715A9" w:rsidRPr="004032BE" w:rsidRDefault="001715A9" w:rsidP="00C95E18">
      <w:pPr>
        <w:pStyle w:val="Heading3"/>
        <w:spacing w:line="480" w:lineRule="auto"/>
        <w:rPr>
          <w:color w:val="000000" w:themeColor="text1"/>
        </w:rPr>
      </w:pPr>
      <w:r w:rsidRPr="004032BE">
        <w:rPr>
          <w:color w:val="000000" w:themeColor="text1"/>
        </w:rPr>
        <w:t>Role of the Funding Source</w:t>
      </w:r>
    </w:p>
    <w:p w14:paraId="2C1F7C4A" w14:textId="08D829D1" w:rsidR="001715A9" w:rsidRPr="004032BE" w:rsidRDefault="001715A9" w:rsidP="00C95E18">
      <w:pPr>
        <w:spacing w:line="480" w:lineRule="auto"/>
        <w:rPr>
          <w:rFonts w:eastAsia="Times New Roman" w:cs="Times New Roman"/>
          <w:color w:val="000000" w:themeColor="text1"/>
          <w:lang w:eastAsia="en-GB"/>
        </w:rPr>
      </w:pPr>
      <w:r w:rsidRPr="004032BE">
        <w:rPr>
          <w:rFonts w:eastAsia="Times New Roman" w:cs="Times New Roman"/>
          <w:color w:val="000000" w:themeColor="text1"/>
          <w:lang w:eastAsia="en-GB"/>
        </w:rPr>
        <w:t xml:space="preserve">The funder of the study had no role in study design, data collection, data analysis, data interpretation, or writing of the report. </w:t>
      </w:r>
    </w:p>
    <w:p w14:paraId="1CF2448D" w14:textId="77777777" w:rsidR="001715A9" w:rsidRPr="004032BE" w:rsidRDefault="001715A9" w:rsidP="00C95E18">
      <w:pPr>
        <w:spacing w:line="480" w:lineRule="auto"/>
        <w:rPr>
          <w:color w:val="000000" w:themeColor="text1"/>
        </w:rPr>
      </w:pPr>
    </w:p>
    <w:p w14:paraId="70E689C6" w14:textId="77777777" w:rsidR="00BF184A" w:rsidRPr="004032BE" w:rsidRDefault="00BF184A" w:rsidP="00BF184A">
      <w:pPr>
        <w:rPr>
          <w:color w:val="000000" w:themeColor="text1"/>
        </w:rPr>
        <w:sectPr w:rsidR="00BF184A" w:rsidRPr="004032BE" w:rsidSect="00EC43EC">
          <w:pgSz w:w="11900" w:h="16840"/>
          <w:pgMar w:top="1440" w:right="1440" w:bottom="1440" w:left="1440" w:header="720" w:footer="720" w:gutter="0"/>
          <w:cols w:space="720"/>
          <w:docGrid w:linePitch="360"/>
        </w:sectPr>
      </w:pPr>
    </w:p>
    <w:p w14:paraId="669C02B8" w14:textId="36F4B295" w:rsidR="007949BE" w:rsidRPr="004032BE" w:rsidRDefault="00491554" w:rsidP="00A3336F">
      <w:pPr>
        <w:pStyle w:val="Heading2"/>
        <w:rPr>
          <w:color w:val="000000" w:themeColor="text1"/>
        </w:rPr>
      </w:pPr>
      <w:r w:rsidRPr="004032BE">
        <w:rPr>
          <w:color w:val="000000" w:themeColor="text1"/>
        </w:rPr>
        <w:lastRenderedPageBreak/>
        <w:t xml:space="preserve">Results </w:t>
      </w:r>
    </w:p>
    <w:p w14:paraId="0A21433C" w14:textId="77777777" w:rsidR="00491554" w:rsidRPr="004032BE" w:rsidRDefault="00491554">
      <w:pPr>
        <w:rPr>
          <w:color w:val="000000" w:themeColor="text1"/>
        </w:rPr>
      </w:pPr>
    </w:p>
    <w:p w14:paraId="6E8633C6" w14:textId="0404E148" w:rsidR="008055CE" w:rsidRPr="004032BE" w:rsidRDefault="00491554" w:rsidP="00C95E18">
      <w:pPr>
        <w:pStyle w:val="Heading3"/>
        <w:spacing w:line="480" w:lineRule="auto"/>
        <w:rPr>
          <w:color w:val="000000" w:themeColor="text1"/>
        </w:rPr>
      </w:pPr>
      <w:r w:rsidRPr="004032BE">
        <w:rPr>
          <w:color w:val="000000" w:themeColor="text1"/>
        </w:rPr>
        <w:t xml:space="preserve">Recruitment </w:t>
      </w:r>
    </w:p>
    <w:p w14:paraId="1DE68DC1" w14:textId="5FA4C39B" w:rsidR="00F44F1C" w:rsidRPr="004032BE" w:rsidRDefault="00A9087F" w:rsidP="00C95E18">
      <w:pPr>
        <w:spacing w:line="480" w:lineRule="auto"/>
        <w:rPr>
          <w:color w:val="000000" w:themeColor="text1"/>
        </w:rPr>
      </w:pPr>
      <w:r w:rsidRPr="004032BE">
        <w:rPr>
          <w:color w:val="000000" w:themeColor="text1"/>
        </w:rPr>
        <w:t xml:space="preserve">There were </w:t>
      </w:r>
      <w:r w:rsidR="00874394" w:rsidRPr="004032BE">
        <w:rPr>
          <w:color w:val="000000" w:themeColor="text1"/>
        </w:rPr>
        <w:t>611</w:t>
      </w:r>
      <w:r w:rsidRPr="004032BE">
        <w:rPr>
          <w:color w:val="000000" w:themeColor="text1"/>
        </w:rPr>
        <w:t xml:space="preserve"> </w:t>
      </w:r>
      <w:r w:rsidR="00A526AB" w:rsidRPr="004032BE">
        <w:rPr>
          <w:color w:val="000000" w:themeColor="text1"/>
        </w:rPr>
        <w:t>HIV-</w:t>
      </w:r>
      <w:r w:rsidRPr="004032BE">
        <w:rPr>
          <w:color w:val="000000" w:themeColor="text1"/>
        </w:rPr>
        <w:t xml:space="preserve">negative </w:t>
      </w:r>
      <w:r w:rsidR="005B337D" w:rsidRPr="004032BE">
        <w:rPr>
          <w:color w:val="000000" w:themeColor="text1"/>
        </w:rPr>
        <w:t>FSW</w:t>
      </w:r>
      <w:r w:rsidRPr="004032BE">
        <w:rPr>
          <w:color w:val="000000" w:themeColor="text1"/>
        </w:rPr>
        <w:t xml:space="preserve"> </w:t>
      </w:r>
      <w:r w:rsidR="009E2FEA" w:rsidRPr="004032BE">
        <w:rPr>
          <w:color w:val="000000" w:themeColor="text1"/>
        </w:rPr>
        <w:t xml:space="preserve">among </w:t>
      </w:r>
      <w:r w:rsidR="00874394" w:rsidRPr="004032BE">
        <w:rPr>
          <w:color w:val="000000" w:themeColor="text1"/>
        </w:rPr>
        <w:t xml:space="preserve">1439 </w:t>
      </w:r>
      <w:r w:rsidR="009E2FEA" w:rsidRPr="004032BE">
        <w:rPr>
          <w:color w:val="000000" w:themeColor="text1"/>
        </w:rPr>
        <w:t xml:space="preserve">women </w:t>
      </w:r>
      <w:r w:rsidRPr="004032BE">
        <w:rPr>
          <w:color w:val="000000" w:themeColor="text1"/>
        </w:rPr>
        <w:t xml:space="preserve">recruited to </w:t>
      </w:r>
      <w:r w:rsidR="005B337D" w:rsidRPr="004032BE">
        <w:rPr>
          <w:color w:val="000000" w:themeColor="text1"/>
        </w:rPr>
        <w:t xml:space="preserve">the </w:t>
      </w:r>
      <w:r w:rsidRPr="004032BE">
        <w:rPr>
          <w:color w:val="000000" w:themeColor="text1"/>
        </w:rPr>
        <w:t xml:space="preserve">seven </w:t>
      </w:r>
      <w:r w:rsidR="005B337D" w:rsidRPr="004032BE">
        <w:rPr>
          <w:color w:val="000000" w:themeColor="text1"/>
        </w:rPr>
        <w:t xml:space="preserve">intervention </w:t>
      </w:r>
      <w:r w:rsidRPr="004032BE">
        <w:rPr>
          <w:color w:val="000000" w:themeColor="text1"/>
        </w:rPr>
        <w:t>sites in 2016.</w:t>
      </w:r>
      <w:r w:rsidR="00B15AAD" w:rsidRPr="004032BE">
        <w:rPr>
          <w:color w:val="000000" w:themeColor="text1"/>
        </w:rPr>
        <w:t xml:space="preserve"> RDS recruitment </w:t>
      </w:r>
      <w:r w:rsidR="00FD02BF" w:rsidRPr="004032BE">
        <w:rPr>
          <w:color w:val="000000" w:themeColor="text1"/>
        </w:rPr>
        <w:t xml:space="preserve">worked well </w:t>
      </w:r>
      <w:r w:rsidR="00B15AAD" w:rsidRPr="004032BE">
        <w:rPr>
          <w:color w:val="000000" w:themeColor="text1"/>
        </w:rPr>
        <w:t xml:space="preserve">and </w:t>
      </w:r>
      <w:r w:rsidR="00FD02BF" w:rsidRPr="004032BE">
        <w:rPr>
          <w:color w:val="000000" w:themeColor="text1"/>
        </w:rPr>
        <w:t xml:space="preserve">convergence of adherence and HIV measures was achieved in most sites </w:t>
      </w:r>
      <w:r w:rsidR="00B15AAD" w:rsidRPr="004032BE">
        <w:rPr>
          <w:color w:val="000000" w:themeColor="text1"/>
        </w:rPr>
        <w:t xml:space="preserve">(see </w:t>
      </w:r>
      <w:r w:rsidR="000D7E4F" w:rsidRPr="004032BE">
        <w:rPr>
          <w:color w:val="000000" w:themeColor="text1"/>
        </w:rPr>
        <w:t>Appendix 1,</w:t>
      </w:r>
      <w:r w:rsidR="00B24B1B">
        <w:rPr>
          <w:color w:val="000000" w:themeColor="text1"/>
        </w:rPr>
        <w:t xml:space="preserve"> Supplemental Di</w:t>
      </w:r>
      <w:r w:rsidR="00272A87">
        <w:rPr>
          <w:color w:val="000000" w:themeColor="text1"/>
        </w:rPr>
        <w:t>gital Content 1 and</w:t>
      </w:r>
      <w:r w:rsidR="000D7E4F" w:rsidRPr="004032BE">
        <w:rPr>
          <w:color w:val="000000" w:themeColor="text1"/>
        </w:rPr>
        <w:t xml:space="preserve"> </w:t>
      </w:r>
      <w:r w:rsidR="004242B1" w:rsidRPr="004032BE">
        <w:rPr>
          <w:color w:val="000000" w:themeColor="text1"/>
        </w:rPr>
        <w:t xml:space="preserve"> trial report</w:t>
      </w:r>
      <w:r w:rsidR="00436DF8" w:rsidRPr="004032BE">
        <w:rPr>
          <w:color w:val="000000" w:themeColor="text1"/>
        </w:rPr>
        <w:t>)</w:t>
      </w:r>
      <w:r w:rsidR="004242B1" w:rsidRPr="00E61650">
        <w:rPr>
          <w:color w:val="000000" w:themeColor="text1"/>
        </w:rPr>
        <w:fldChar w:fldCharType="begin"/>
      </w:r>
      <w:r w:rsidR="00C37BD3">
        <w:rPr>
          <w:color w:val="000000" w:themeColor="text1"/>
        </w:rPr>
        <w:instrText xml:space="preserve"> ADDIN EN.CITE &lt;EndNote&gt;&lt;Cite&gt;&lt;Author&gt;Cowan&lt;/Author&gt;&lt;Year&gt;2017&lt;/Year&gt;&lt;RecNum&gt;371&lt;/RecNum&gt;&lt;DisplayText&gt;&lt;style face="superscript"&gt;27&lt;/style&gt;&lt;/DisplayText&gt;&lt;record&gt;&lt;rec-number&gt;371&lt;/rec-number&gt;&lt;foreign-keys&gt;&lt;key app="EN" db-id="szdtrr2w6pp0tde0vap5xa0vwrvrwf0xvtzs" timestamp="1504538388"&gt;371&lt;/key&gt;&lt;/foreign-keys&gt;&lt;ref-type name="Journal Article"&gt;17&lt;/ref-type&gt;&lt;contributors&gt;&lt;authors&gt;&lt;author&gt;Cowan, F.&lt;/author&gt;&lt;author&gt;Davey, C.&lt;/author&gt;&lt;author&gt;Fearon, E.&lt;/author&gt;&lt;author&gt;Mushati, P.&lt;/author&gt;&lt;author&gt;Dirawo, J.&lt;/author&gt;&lt;author&gt;Chabata, S.T.&lt;/author&gt;&lt;author&gt;Cambiano, V.&lt;/author&gt;&lt;author&gt;Napierala-Mavedzenge, S&lt;/author&gt;&lt;author&gt;Hanisch, D.&lt;/author&gt;&lt;author&gt;Wong-Gruenwald, R.&lt;/author&gt;&lt;author&gt;Masuka, N.&lt;/author&gt;&lt;author&gt;Mabugo, T.&lt;/author&gt;&lt;author&gt;Hatzold, K.&lt;/author&gt;&lt;author&gt;Mugurungi, O.&lt;/author&gt;&lt;author&gt;Busza, J.&lt;/author&gt;&lt;author&gt;Phillips, A.&lt;/author&gt;&lt;author&gt;Hargreaves, J.R.&lt;/author&gt;&lt;/authors&gt;&lt;/contributors&gt;&lt;titles&gt;&lt;title&gt;Randomised trial of a combination intervention to empower female sex workers in Zimbabwe to link and adhere to antiretrovirals for treatment and prevention&lt;/title&gt;&lt;secondary-title&gt;(Submitted)&lt;/secondary-title&gt;&lt;/titles&gt;&lt;periodical&gt;&lt;full-title&gt;(Submitted)&lt;/full-title&gt;&lt;/periodical&gt;&lt;dates&gt;&lt;year&gt;2017&lt;/year&gt;&lt;/dates&gt;&lt;urls&gt;&lt;/urls&gt;&lt;/record&gt;&lt;/Cite&gt;&lt;/EndNote&gt;</w:instrText>
      </w:r>
      <w:r w:rsidR="004242B1" w:rsidRPr="00E61650">
        <w:rPr>
          <w:color w:val="000000" w:themeColor="text1"/>
        </w:rPr>
        <w:fldChar w:fldCharType="separate"/>
      </w:r>
      <w:r w:rsidR="00C37BD3" w:rsidRPr="00C37BD3">
        <w:rPr>
          <w:noProof/>
          <w:color w:val="000000" w:themeColor="text1"/>
          <w:vertAlign w:val="superscript"/>
        </w:rPr>
        <w:t>27</w:t>
      </w:r>
      <w:r w:rsidR="004242B1" w:rsidRPr="00E61650">
        <w:rPr>
          <w:color w:val="000000" w:themeColor="text1"/>
        </w:rPr>
        <w:fldChar w:fldCharType="end"/>
      </w:r>
      <w:r w:rsidR="00E61650">
        <w:rPr>
          <w:color w:val="000000" w:themeColor="text1"/>
        </w:rPr>
        <w:t>.</w:t>
      </w:r>
    </w:p>
    <w:p w14:paraId="437EBA5B" w14:textId="77777777" w:rsidR="008055CE" w:rsidRPr="004032BE" w:rsidRDefault="008055CE" w:rsidP="00C95E18">
      <w:pPr>
        <w:spacing w:line="480" w:lineRule="auto"/>
        <w:rPr>
          <w:color w:val="000000" w:themeColor="text1"/>
        </w:rPr>
      </w:pPr>
    </w:p>
    <w:p w14:paraId="6FC014AA" w14:textId="36616810" w:rsidR="008055CE" w:rsidRPr="004032BE" w:rsidRDefault="008055CE" w:rsidP="00C95E18">
      <w:pPr>
        <w:pStyle w:val="Heading3"/>
        <w:spacing w:line="480" w:lineRule="auto"/>
        <w:rPr>
          <w:color w:val="000000" w:themeColor="text1"/>
        </w:rPr>
      </w:pPr>
      <w:r w:rsidRPr="004032BE">
        <w:rPr>
          <w:color w:val="000000" w:themeColor="text1"/>
        </w:rPr>
        <w:t>Description of participants</w:t>
      </w:r>
      <w:r w:rsidR="007A3794" w:rsidRPr="004032BE">
        <w:rPr>
          <w:color w:val="000000" w:themeColor="text1"/>
        </w:rPr>
        <w:t xml:space="preserve"> and </w:t>
      </w:r>
      <w:r w:rsidR="002E38BC" w:rsidRPr="004032BE">
        <w:rPr>
          <w:color w:val="000000" w:themeColor="text1"/>
        </w:rPr>
        <w:t>experience of sex work</w:t>
      </w:r>
    </w:p>
    <w:p w14:paraId="116E7392" w14:textId="29266581" w:rsidR="00B7490A" w:rsidRPr="004032BE" w:rsidRDefault="00862664" w:rsidP="00C95E18">
      <w:pPr>
        <w:spacing w:line="480" w:lineRule="auto"/>
        <w:rPr>
          <w:color w:val="000000" w:themeColor="text1"/>
        </w:rPr>
      </w:pPr>
      <w:r w:rsidRPr="004032BE">
        <w:rPr>
          <w:color w:val="000000" w:themeColor="text1"/>
        </w:rPr>
        <w:t>Mean age among the women was 30.4 years</w:t>
      </w:r>
      <w:r w:rsidR="009B15BE" w:rsidRPr="004032BE">
        <w:rPr>
          <w:color w:val="000000" w:themeColor="text1"/>
        </w:rPr>
        <w:t xml:space="preserve">. </w:t>
      </w:r>
      <w:r w:rsidR="006311F7" w:rsidRPr="004032BE">
        <w:rPr>
          <w:color w:val="000000" w:themeColor="text1"/>
        </w:rPr>
        <w:t>T</w:t>
      </w:r>
      <w:r w:rsidR="00B7490A" w:rsidRPr="004032BE">
        <w:rPr>
          <w:color w:val="000000" w:themeColor="text1"/>
        </w:rPr>
        <w:t xml:space="preserve">he majority </w:t>
      </w:r>
      <w:r w:rsidR="00295634" w:rsidRPr="004032BE">
        <w:rPr>
          <w:color w:val="000000" w:themeColor="text1"/>
        </w:rPr>
        <w:t xml:space="preserve">of women </w:t>
      </w:r>
      <w:r w:rsidR="00B7490A" w:rsidRPr="004032BE">
        <w:rPr>
          <w:color w:val="000000" w:themeColor="text1"/>
        </w:rPr>
        <w:t>had</w:t>
      </w:r>
      <w:r w:rsidR="008E5817" w:rsidRPr="004032BE">
        <w:rPr>
          <w:color w:val="000000" w:themeColor="text1"/>
        </w:rPr>
        <w:t xml:space="preserve"> completed</w:t>
      </w:r>
      <w:r w:rsidR="00B7490A" w:rsidRPr="004032BE">
        <w:rPr>
          <w:color w:val="000000" w:themeColor="text1"/>
        </w:rPr>
        <w:t xml:space="preserve"> no or primary education</w:t>
      </w:r>
      <w:r w:rsidR="00D507D8" w:rsidRPr="004032BE">
        <w:rPr>
          <w:color w:val="000000" w:themeColor="text1"/>
        </w:rPr>
        <w:t xml:space="preserve"> </w:t>
      </w:r>
      <w:r w:rsidR="008E1C2C" w:rsidRPr="004032BE">
        <w:rPr>
          <w:color w:val="000000" w:themeColor="text1"/>
        </w:rPr>
        <w:t>only</w:t>
      </w:r>
      <w:r w:rsidR="007D0CDA">
        <w:rPr>
          <w:color w:val="000000" w:themeColor="text1"/>
        </w:rPr>
        <w:t xml:space="preserve"> (68.</w:t>
      </w:r>
      <w:r w:rsidR="00CA5614" w:rsidRPr="004032BE">
        <w:rPr>
          <w:color w:val="000000" w:themeColor="text1"/>
        </w:rPr>
        <w:t>2%)</w:t>
      </w:r>
      <w:r w:rsidR="008E1C2C" w:rsidRPr="004032BE">
        <w:rPr>
          <w:color w:val="000000" w:themeColor="text1"/>
        </w:rPr>
        <w:t xml:space="preserve"> </w:t>
      </w:r>
      <w:r w:rsidR="00477DD7" w:rsidRPr="004032BE">
        <w:rPr>
          <w:color w:val="000000" w:themeColor="text1"/>
        </w:rPr>
        <w:t>and were divorced/</w:t>
      </w:r>
      <w:r w:rsidR="00B7490A" w:rsidRPr="004032BE">
        <w:rPr>
          <w:color w:val="000000" w:themeColor="text1"/>
        </w:rPr>
        <w:t>separated</w:t>
      </w:r>
      <w:r w:rsidR="007D0CDA">
        <w:rPr>
          <w:color w:val="000000" w:themeColor="text1"/>
        </w:rPr>
        <w:t xml:space="preserve"> (63.</w:t>
      </w:r>
      <w:r w:rsidR="00CA5614" w:rsidRPr="004032BE">
        <w:rPr>
          <w:color w:val="000000" w:themeColor="text1"/>
        </w:rPr>
        <w:t>1%)</w:t>
      </w:r>
      <w:r w:rsidR="00837086" w:rsidRPr="004032BE">
        <w:rPr>
          <w:color w:val="000000" w:themeColor="text1"/>
        </w:rPr>
        <w:t>, Table 1</w:t>
      </w:r>
      <w:r w:rsidR="00B7490A" w:rsidRPr="004032BE">
        <w:rPr>
          <w:color w:val="000000" w:themeColor="text1"/>
        </w:rPr>
        <w:t xml:space="preserve">. </w:t>
      </w:r>
      <w:r w:rsidR="008A0B7C" w:rsidRPr="004032BE">
        <w:rPr>
          <w:color w:val="000000" w:themeColor="text1"/>
        </w:rPr>
        <w:t>Most</w:t>
      </w:r>
      <w:r w:rsidR="00B7490A" w:rsidRPr="004032BE">
        <w:rPr>
          <w:color w:val="000000" w:themeColor="text1"/>
        </w:rPr>
        <w:t xml:space="preserve"> </w:t>
      </w:r>
      <w:r w:rsidR="00295634" w:rsidRPr="004032BE">
        <w:rPr>
          <w:color w:val="000000" w:themeColor="text1"/>
        </w:rPr>
        <w:t xml:space="preserve">women </w:t>
      </w:r>
      <w:r w:rsidR="00943D65" w:rsidRPr="004032BE">
        <w:rPr>
          <w:color w:val="000000" w:themeColor="text1"/>
        </w:rPr>
        <w:t>began</w:t>
      </w:r>
      <w:r w:rsidR="00B7490A" w:rsidRPr="004032BE">
        <w:rPr>
          <w:color w:val="000000" w:themeColor="text1"/>
        </w:rPr>
        <w:t xml:space="preserve"> sex work after age 20 </w:t>
      </w:r>
      <w:r w:rsidR="00EC67E9" w:rsidRPr="004032BE">
        <w:rPr>
          <w:color w:val="000000" w:themeColor="text1"/>
        </w:rPr>
        <w:t>(</w:t>
      </w:r>
      <w:r w:rsidR="006311F7" w:rsidRPr="004032BE">
        <w:rPr>
          <w:color w:val="000000" w:themeColor="text1"/>
        </w:rPr>
        <w:t>67</w:t>
      </w:r>
      <w:r w:rsidR="007D0CDA">
        <w:rPr>
          <w:color w:val="000000" w:themeColor="text1"/>
        </w:rPr>
        <w:t>.</w:t>
      </w:r>
      <w:r w:rsidR="006311F7" w:rsidRPr="004032BE">
        <w:rPr>
          <w:color w:val="000000" w:themeColor="text1"/>
        </w:rPr>
        <w:t>6</w:t>
      </w:r>
      <w:r w:rsidR="00EC67E9" w:rsidRPr="004032BE">
        <w:rPr>
          <w:color w:val="000000" w:themeColor="text1"/>
        </w:rPr>
        <w:t xml:space="preserve">%) </w:t>
      </w:r>
      <w:r w:rsidR="00B7490A" w:rsidRPr="004032BE">
        <w:rPr>
          <w:color w:val="000000" w:themeColor="text1"/>
        </w:rPr>
        <w:t xml:space="preserve">and had </w:t>
      </w:r>
      <w:r w:rsidR="00477DD7" w:rsidRPr="004032BE">
        <w:rPr>
          <w:color w:val="000000" w:themeColor="text1"/>
        </w:rPr>
        <w:t>1-</w:t>
      </w:r>
      <w:r w:rsidR="00B7490A" w:rsidRPr="004032BE">
        <w:rPr>
          <w:color w:val="000000" w:themeColor="text1"/>
        </w:rPr>
        <w:t>5 clients per week</w:t>
      </w:r>
      <w:r w:rsidR="00EC67E9" w:rsidRPr="004032BE">
        <w:rPr>
          <w:color w:val="000000" w:themeColor="text1"/>
        </w:rPr>
        <w:t xml:space="preserve"> (</w:t>
      </w:r>
      <w:r w:rsidR="006311F7" w:rsidRPr="004032BE">
        <w:rPr>
          <w:color w:val="000000" w:themeColor="text1"/>
        </w:rPr>
        <w:t>60</w:t>
      </w:r>
      <w:r w:rsidR="007D0CDA">
        <w:rPr>
          <w:color w:val="000000" w:themeColor="text1"/>
        </w:rPr>
        <w:t>.</w:t>
      </w:r>
      <w:r w:rsidR="006311F7" w:rsidRPr="004032BE">
        <w:rPr>
          <w:color w:val="000000" w:themeColor="text1"/>
        </w:rPr>
        <w:t>3</w:t>
      </w:r>
      <w:r w:rsidR="00EC67E9" w:rsidRPr="004032BE">
        <w:rPr>
          <w:color w:val="000000" w:themeColor="text1"/>
        </w:rPr>
        <w:t>%)</w:t>
      </w:r>
      <w:r w:rsidR="00B7490A" w:rsidRPr="004032BE">
        <w:rPr>
          <w:color w:val="000000" w:themeColor="text1"/>
        </w:rPr>
        <w:t>.</w:t>
      </w:r>
      <w:r w:rsidR="00E20913" w:rsidRPr="004032BE">
        <w:rPr>
          <w:color w:val="000000" w:themeColor="text1"/>
        </w:rPr>
        <w:t xml:space="preserve"> The majority reported ‘good’ or ‘very good’ relations with other </w:t>
      </w:r>
      <w:r w:rsidR="002D52E3" w:rsidRPr="004032BE">
        <w:rPr>
          <w:color w:val="000000" w:themeColor="text1"/>
        </w:rPr>
        <w:t>FSW</w:t>
      </w:r>
      <w:r w:rsidR="00EC67E9" w:rsidRPr="004032BE">
        <w:rPr>
          <w:color w:val="000000" w:themeColor="text1"/>
        </w:rPr>
        <w:t xml:space="preserve"> (</w:t>
      </w:r>
      <w:r w:rsidR="006311F7" w:rsidRPr="004032BE">
        <w:rPr>
          <w:color w:val="000000" w:themeColor="text1"/>
        </w:rPr>
        <w:t>71</w:t>
      </w:r>
      <w:r w:rsidR="007D0CDA">
        <w:rPr>
          <w:color w:val="000000" w:themeColor="text1"/>
        </w:rPr>
        <w:t>.</w:t>
      </w:r>
      <w:r w:rsidR="006311F7" w:rsidRPr="004032BE">
        <w:rPr>
          <w:color w:val="000000" w:themeColor="text1"/>
        </w:rPr>
        <w:t>8</w:t>
      </w:r>
      <w:r w:rsidR="00EC67E9" w:rsidRPr="004032BE">
        <w:rPr>
          <w:color w:val="000000" w:themeColor="text1"/>
        </w:rPr>
        <w:t>%)</w:t>
      </w:r>
      <w:r w:rsidR="005F3501" w:rsidRPr="004032BE">
        <w:rPr>
          <w:color w:val="000000" w:themeColor="text1"/>
        </w:rPr>
        <w:t xml:space="preserve"> and almost all agreed or strongly agreed that they felt comfortable discussing health </w:t>
      </w:r>
      <w:r w:rsidR="001A59C2" w:rsidRPr="004032BE">
        <w:rPr>
          <w:color w:val="000000" w:themeColor="text1"/>
        </w:rPr>
        <w:t xml:space="preserve">issues </w:t>
      </w:r>
      <w:r w:rsidR="005F3501" w:rsidRPr="004032BE">
        <w:rPr>
          <w:color w:val="000000" w:themeColor="text1"/>
        </w:rPr>
        <w:t xml:space="preserve">with other </w:t>
      </w:r>
      <w:r w:rsidR="00273E43" w:rsidRPr="004032BE">
        <w:rPr>
          <w:color w:val="000000" w:themeColor="text1"/>
        </w:rPr>
        <w:t>FSW</w:t>
      </w:r>
      <w:r w:rsidR="00EC67E9" w:rsidRPr="004032BE">
        <w:rPr>
          <w:color w:val="000000" w:themeColor="text1"/>
        </w:rPr>
        <w:t xml:space="preserve"> </w:t>
      </w:r>
      <w:r w:rsidR="0036746D" w:rsidRPr="004032BE">
        <w:rPr>
          <w:color w:val="000000" w:themeColor="text1"/>
        </w:rPr>
        <w:t>(</w:t>
      </w:r>
      <w:r w:rsidR="00EC67E9" w:rsidRPr="004032BE">
        <w:rPr>
          <w:color w:val="000000" w:themeColor="text1"/>
        </w:rPr>
        <w:t>9</w:t>
      </w:r>
      <w:r w:rsidR="006311F7" w:rsidRPr="004032BE">
        <w:rPr>
          <w:color w:val="000000" w:themeColor="text1"/>
        </w:rPr>
        <w:t>6</w:t>
      </w:r>
      <w:r w:rsidR="007D0CDA">
        <w:rPr>
          <w:color w:val="000000" w:themeColor="text1"/>
        </w:rPr>
        <w:t>.</w:t>
      </w:r>
      <w:r w:rsidR="006311F7" w:rsidRPr="004032BE">
        <w:rPr>
          <w:color w:val="000000" w:themeColor="text1"/>
        </w:rPr>
        <w:t>8</w:t>
      </w:r>
      <w:r w:rsidR="00EC67E9" w:rsidRPr="004032BE">
        <w:rPr>
          <w:color w:val="000000" w:themeColor="text1"/>
        </w:rPr>
        <w:t>%)</w:t>
      </w:r>
      <w:r w:rsidR="006A15BE" w:rsidRPr="004032BE">
        <w:rPr>
          <w:color w:val="000000" w:themeColor="text1"/>
        </w:rPr>
        <w:t>.</w:t>
      </w:r>
      <w:r w:rsidR="008E7DD5" w:rsidRPr="004032BE">
        <w:rPr>
          <w:color w:val="000000" w:themeColor="text1"/>
        </w:rPr>
        <w:t xml:space="preserve"> Similar proportions reported that they experienced physical violence from intimate partners </w:t>
      </w:r>
      <w:r w:rsidR="00B66B59" w:rsidRPr="004032BE">
        <w:rPr>
          <w:color w:val="000000" w:themeColor="text1"/>
        </w:rPr>
        <w:t>or</w:t>
      </w:r>
      <w:r w:rsidR="008E7DD5" w:rsidRPr="004032BE">
        <w:rPr>
          <w:color w:val="000000" w:themeColor="text1"/>
        </w:rPr>
        <w:t xml:space="preserve"> clients in the past one month: 13</w:t>
      </w:r>
      <w:r w:rsidR="007D0CDA">
        <w:rPr>
          <w:color w:val="000000" w:themeColor="text1"/>
        </w:rPr>
        <w:t>.</w:t>
      </w:r>
      <w:r w:rsidR="008E7DD5" w:rsidRPr="004032BE">
        <w:rPr>
          <w:color w:val="000000" w:themeColor="text1"/>
        </w:rPr>
        <w:t>3</w:t>
      </w:r>
      <w:r w:rsidR="00EC67E9" w:rsidRPr="004032BE">
        <w:rPr>
          <w:color w:val="000000" w:themeColor="text1"/>
        </w:rPr>
        <w:t>%</w:t>
      </w:r>
      <w:r w:rsidR="008E7DD5" w:rsidRPr="004032BE">
        <w:rPr>
          <w:color w:val="000000" w:themeColor="text1"/>
        </w:rPr>
        <w:t xml:space="preserve"> and 12</w:t>
      </w:r>
      <w:r w:rsidR="007D0CDA">
        <w:rPr>
          <w:color w:val="000000" w:themeColor="text1"/>
        </w:rPr>
        <w:t>.</w:t>
      </w:r>
      <w:r w:rsidR="008E7DD5" w:rsidRPr="004032BE">
        <w:rPr>
          <w:color w:val="000000" w:themeColor="text1"/>
        </w:rPr>
        <w:t>8%</w:t>
      </w:r>
      <w:r w:rsidR="00BE136A" w:rsidRPr="004032BE">
        <w:rPr>
          <w:color w:val="000000" w:themeColor="text1"/>
        </w:rPr>
        <w:t>,</w:t>
      </w:r>
      <w:r w:rsidR="008E7DD5" w:rsidRPr="004032BE">
        <w:rPr>
          <w:color w:val="000000" w:themeColor="text1"/>
        </w:rPr>
        <w:t xml:space="preserve"> respectively</w:t>
      </w:r>
      <w:r w:rsidR="00BE136A" w:rsidRPr="004032BE">
        <w:rPr>
          <w:color w:val="000000" w:themeColor="text1"/>
        </w:rPr>
        <w:t>.</w:t>
      </w:r>
      <w:r w:rsidR="0046541A" w:rsidRPr="004032BE">
        <w:rPr>
          <w:color w:val="000000" w:themeColor="text1"/>
        </w:rPr>
        <w:t xml:space="preserve"> </w:t>
      </w:r>
      <w:r w:rsidR="006311F7" w:rsidRPr="004032BE">
        <w:rPr>
          <w:color w:val="000000" w:themeColor="text1"/>
        </w:rPr>
        <w:t xml:space="preserve">There were </w:t>
      </w:r>
      <w:r w:rsidR="0046541A" w:rsidRPr="004032BE">
        <w:rPr>
          <w:color w:val="000000" w:themeColor="text1"/>
        </w:rPr>
        <w:t>63</w:t>
      </w:r>
      <w:r w:rsidR="007D0CDA">
        <w:rPr>
          <w:color w:val="000000" w:themeColor="text1"/>
        </w:rPr>
        <w:t>.</w:t>
      </w:r>
      <w:r w:rsidR="0046541A" w:rsidRPr="004032BE">
        <w:rPr>
          <w:color w:val="000000" w:themeColor="text1"/>
        </w:rPr>
        <w:t>4%</w:t>
      </w:r>
      <w:r w:rsidR="00DC39AE" w:rsidRPr="004032BE">
        <w:rPr>
          <w:color w:val="000000" w:themeColor="text1"/>
        </w:rPr>
        <w:t xml:space="preserve"> </w:t>
      </w:r>
      <w:r w:rsidR="006311F7" w:rsidRPr="004032BE">
        <w:rPr>
          <w:color w:val="000000" w:themeColor="text1"/>
        </w:rPr>
        <w:t xml:space="preserve">who </w:t>
      </w:r>
      <w:r w:rsidR="0046541A" w:rsidRPr="004032BE">
        <w:rPr>
          <w:color w:val="000000" w:themeColor="text1"/>
        </w:rPr>
        <w:t xml:space="preserve">reported </w:t>
      </w:r>
      <w:r w:rsidR="00DC39AE" w:rsidRPr="004032BE">
        <w:rPr>
          <w:color w:val="000000" w:themeColor="text1"/>
        </w:rPr>
        <w:t xml:space="preserve">that </w:t>
      </w:r>
      <w:r w:rsidR="001A59C2" w:rsidRPr="004032BE">
        <w:rPr>
          <w:color w:val="000000" w:themeColor="text1"/>
        </w:rPr>
        <w:t>“</w:t>
      </w:r>
      <w:r w:rsidR="00DC39AE" w:rsidRPr="004032BE">
        <w:rPr>
          <w:color w:val="000000" w:themeColor="text1"/>
        </w:rPr>
        <w:t>they had been talked badly about</w:t>
      </w:r>
      <w:r w:rsidR="001A59C2" w:rsidRPr="004032BE">
        <w:rPr>
          <w:color w:val="000000" w:themeColor="text1"/>
        </w:rPr>
        <w:t>”</w:t>
      </w:r>
      <w:r w:rsidR="00DC39AE" w:rsidRPr="004032BE">
        <w:rPr>
          <w:color w:val="000000" w:themeColor="text1"/>
        </w:rPr>
        <w:t xml:space="preserve"> </w:t>
      </w:r>
      <w:r w:rsidR="0046541A" w:rsidRPr="004032BE">
        <w:rPr>
          <w:color w:val="000000" w:themeColor="text1"/>
        </w:rPr>
        <w:t xml:space="preserve">for being a sex worker </w:t>
      </w:r>
      <w:r w:rsidR="00DC39AE" w:rsidRPr="004032BE">
        <w:rPr>
          <w:color w:val="000000" w:themeColor="text1"/>
        </w:rPr>
        <w:t>and 29</w:t>
      </w:r>
      <w:r w:rsidR="007D0CDA">
        <w:rPr>
          <w:color w:val="000000" w:themeColor="text1"/>
        </w:rPr>
        <w:t>.</w:t>
      </w:r>
      <w:r w:rsidR="00DC39AE" w:rsidRPr="004032BE">
        <w:rPr>
          <w:color w:val="000000" w:themeColor="text1"/>
        </w:rPr>
        <w:t xml:space="preserve">2% </w:t>
      </w:r>
      <w:r w:rsidR="009E2FEA" w:rsidRPr="004032BE">
        <w:rPr>
          <w:color w:val="000000" w:themeColor="text1"/>
        </w:rPr>
        <w:t xml:space="preserve">said </w:t>
      </w:r>
      <w:r w:rsidR="00DC39AE" w:rsidRPr="004032BE">
        <w:rPr>
          <w:color w:val="000000" w:themeColor="text1"/>
        </w:rPr>
        <w:t xml:space="preserve">they had felt </w:t>
      </w:r>
      <w:r w:rsidR="001A59C2" w:rsidRPr="004032BE">
        <w:rPr>
          <w:color w:val="000000" w:themeColor="text1"/>
        </w:rPr>
        <w:t>“</w:t>
      </w:r>
      <w:r w:rsidR="00DC39AE" w:rsidRPr="004032BE">
        <w:rPr>
          <w:color w:val="000000" w:themeColor="text1"/>
        </w:rPr>
        <w:t>ashamed</w:t>
      </w:r>
      <w:r w:rsidR="00477DD7" w:rsidRPr="004032BE">
        <w:rPr>
          <w:color w:val="000000" w:themeColor="text1"/>
        </w:rPr>
        <w:t>”</w:t>
      </w:r>
      <w:r w:rsidR="00DC39AE" w:rsidRPr="004032BE">
        <w:rPr>
          <w:color w:val="000000" w:themeColor="text1"/>
        </w:rPr>
        <w:t xml:space="preserve"> of being a sex worker</w:t>
      </w:r>
      <w:r w:rsidR="0046541A" w:rsidRPr="004032BE">
        <w:rPr>
          <w:color w:val="000000" w:themeColor="text1"/>
        </w:rPr>
        <w:t>. Three-percent</w:t>
      </w:r>
      <w:r w:rsidR="00AD52B8" w:rsidRPr="004032BE">
        <w:rPr>
          <w:color w:val="000000" w:themeColor="text1"/>
        </w:rPr>
        <w:t xml:space="preserve"> </w:t>
      </w:r>
      <w:r w:rsidR="0046541A" w:rsidRPr="004032BE">
        <w:rPr>
          <w:color w:val="000000" w:themeColor="text1"/>
        </w:rPr>
        <w:t>reported</w:t>
      </w:r>
      <w:r w:rsidR="00BE136A" w:rsidRPr="004032BE">
        <w:rPr>
          <w:color w:val="000000" w:themeColor="text1"/>
        </w:rPr>
        <w:t xml:space="preserve"> </w:t>
      </w:r>
      <w:r w:rsidR="001A59C2" w:rsidRPr="004032BE">
        <w:rPr>
          <w:color w:val="000000" w:themeColor="text1"/>
        </w:rPr>
        <w:t>being denied</w:t>
      </w:r>
      <w:r w:rsidR="00DC39AE" w:rsidRPr="004032BE">
        <w:rPr>
          <w:color w:val="000000" w:themeColor="text1"/>
        </w:rPr>
        <w:t xml:space="preserve"> health services</w:t>
      </w:r>
      <w:r w:rsidR="009E2FEA" w:rsidRPr="004032BE">
        <w:rPr>
          <w:color w:val="000000" w:themeColor="text1"/>
        </w:rPr>
        <w:t xml:space="preserve"> because they were sex workers</w:t>
      </w:r>
      <w:r w:rsidR="00DC39AE" w:rsidRPr="004032BE">
        <w:rPr>
          <w:color w:val="000000" w:themeColor="text1"/>
        </w:rPr>
        <w:t>.</w:t>
      </w:r>
      <w:r w:rsidR="00836C9F" w:rsidRPr="004032BE">
        <w:rPr>
          <w:color w:val="000000" w:themeColor="text1"/>
        </w:rPr>
        <w:t xml:space="preserve"> Almost half reported no alcohol consumption in the previous year, though 16.5%</w:t>
      </w:r>
      <w:r w:rsidR="0036746D" w:rsidRPr="004032BE">
        <w:rPr>
          <w:color w:val="000000" w:themeColor="text1"/>
        </w:rPr>
        <w:t xml:space="preserve"> </w:t>
      </w:r>
      <w:r w:rsidR="00836C9F" w:rsidRPr="004032BE">
        <w:rPr>
          <w:color w:val="000000" w:themeColor="text1"/>
        </w:rPr>
        <w:t>reported drinking four or more nights per week and 25</w:t>
      </w:r>
      <w:r w:rsidR="007D0CDA">
        <w:rPr>
          <w:color w:val="000000" w:themeColor="text1"/>
        </w:rPr>
        <w:t>.</w:t>
      </w:r>
      <w:r w:rsidR="00836C9F" w:rsidRPr="004032BE">
        <w:rPr>
          <w:color w:val="000000" w:themeColor="text1"/>
        </w:rPr>
        <w:t>7%</w:t>
      </w:r>
      <w:r w:rsidR="00413C1B" w:rsidRPr="004032BE">
        <w:rPr>
          <w:color w:val="000000" w:themeColor="text1"/>
        </w:rPr>
        <w:t xml:space="preserve"> </w:t>
      </w:r>
      <w:r w:rsidR="00836C9F" w:rsidRPr="004032BE">
        <w:rPr>
          <w:color w:val="000000" w:themeColor="text1"/>
        </w:rPr>
        <w:t>reported drinking more than 6 drink</w:t>
      </w:r>
      <w:r w:rsidR="00B47F85" w:rsidRPr="004032BE">
        <w:rPr>
          <w:color w:val="000000" w:themeColor="text1"/>
        </w:rPr>
        <w:t xml:space="preserve">s </w:t>
      </w:r>
      <w:r w:rsidR="00836C9F" w:rsidRPr="004032BE">
        <w:rPr>
          <w:color w:val="000000" w:themeColor="text1"/>
        </w:rPr>
        <w:t>in one night at least once</w:t>
      </w:r>
      <w:r w:rsidR="005771A8" w:rsidRPr="004032BE">
        <w:rPr>
          <w:color w:val="000000" w:themeColor="text1"/>
        </w:rPr>
        <w:t xml:space="preserve"> in the past </w:t>
      </w:r>
      <w:r w:rsidR="00611C7D" w:rsidRPr="004032BE">
        <w:rPr>
          <w:color w:val="000000" w:themeColor="text1"/>
        </w:rPr>
        <w:t xml:space="preserve">12 </w:t>
      </w:r>
      <w:r w:rsidR="005771A8" w:rsidRPr="004032BE">
        <w:rPr>
          <w:color w:val="000000" w:themeColor="text1"/>
        </w:rPr>
        <w:t>month</w:t>
      </w:r>
      <w:r w:rsidR="00611C7D" w:rsidRPr="004032BE">
        <w:rPr>
          <w:color w:val="000000" w:themeColor="text1"/>
        </w:rPr>
        <w:t>s</w:t>
      </w:r>
      <w:r w:rsidR="00836C9F" w:rsidRPr="004032BE">
        <w:rPr>
          <w:color w:val="000000" w:themeColor="text1"/>
        </w:rPr>
        <w:t xml:space="preserve">. </w:t>
      </w:r>
      <w:r w:rsidR="00AC7C9A">
        <w:rPr>
          <w:color w:val="000000" w:themeColor="text1"/>
        </w:rPr>
        <w:t>There were 9.7% and 10.3% respectively who reported that their own or client drinking had prevented them from using a condom at least once in the previous year.</w:t>
      </w:r>
    </w:p>
    <w:p w14:paraId="2EB5D428" w14:textId="77777777" w:rsidR="00491554" w:rsidRPr="004032BE" w:rsidRDefault="00491554" w:rsidP="00C95E18">
      <w:pPr>
        <w:spacing w:line="480" w:lineRule="auto"/>
        <w:rPr>
          <w:color w:val="000000" w:themeColor="text1"/>
        </w:rPr>
      </w:pPr>
    </w:p>
    <w:p w14:paraId="7F6C560A" w14:textId="74A97F5B" w:rsidR="00274579" w:rsidRPr="004032BE" w:rsidRDefault="00DB1C68" w:rsidP="00C95E18">
      <w:pPr>
        <w:pStyle w:val="Heading3"/>
        <w:spacing w:line="480" w:lineRule="auto"/>
        <w:rPr>
          <w:color w:val="000000" w:themeColor="text1"/>
        </w:rPr>
      </w:pPr>
      <w:r w:rsidRPr="004032BE">
        <w:rPr>
          <w:color w:val="000000" w:themeColor="text1"/>
        </w:rPr>
        <w:lastRenderedPageBreak/>
        <w:t xml:space="preserve">Coverage of HIV prevention: demand, supply and adherence </w:t>
      </w:r>
      <w:r w:rsidR="005440C1" w:rsidRPr="004032BE">
        <w:rPr>
          <w:color w:val="000000" w:themeColor="text1"/>
        </w:rPr>
        <w:t xml:space="preserve">to </w:t>
      </w:r>
      <w:r w:rsidRPr="004032BE">
        <w:rPr>
          <w:color w:val="000000" w:themeColor="text1"/>
        </w:rPr>
        <w:t>condoms and</w:t>
      </w:r>
      <w:r w:rsidR="00274579" w:rsidRPr="004032BE">
        <w:rPr>
          <w:color w:val="000000" w:themeColor="text1"/>
        </w:rPr>
        <w:t>/or</w:t>
      </w:r>
      <w:r w:rsidRPr="004032BE">
        <w:rPr>
          <w:color w:val="000000" w:themeColor="text1"/>
        </w:rPr>
        <w:t xml:space="preserve"> PrEP</w:t>
      </w:r>
    </w:p>
    <w:p w14:paraId="778526AD" w14:textId="60D70177" w:rsidR="00274579" w:rsidRPr="004032BE" w:rsidRDefault="00E916E7" w:rsidP="00C95E18">
      <w:pPr>
        <w:spacing w:line="480" w:lineRule="auto"/>
        <w:rPr>
          <w:color w:val="000000" w:themeColor="text1"/>
        </w:rPr>
      </w:pPr>
      <w:r w:rsidRPr="004032BE">
        <w:rPr>
          <w:color w:val="000000" w:themeColor="text1"/>
        </w:rPr>
        <w:t xml:space="preserve">An </w:t>
      </w:r>
      <w:r w:rsidR="00B23711" w:rsidRPr="004032BE">
        <w:rPr>
          <w:color w:val="000000" w:themeColor="text1"/>
        </w:rPr>
        <w:t>estima</w:t>
      </w:r>
      <w:r w:rsidR="00AA2F38" w:rsidRPr="004032BE">
        <w:rPr>
          <w:color w:val="000000" w:themeColor="text1"/>
        </w:rPr>
        <w:t>ted 54</w:t>
      </w:r>
      <w:r w:rsidR="007D0CDA">
        <w:rPr>
          <w:color w:val="000000" w:themeColor="text1"/>
        </w:rPr>
        <w:t>.</w:t>
      </w:r>
      <w:r w:rsidR="00AA2F38" w:rsidRPr="004032BE">
        <w:rPr>
          <w:color w:val="000000" w:themeColor="text1"/>
        </w:rPr>
        <w:t>7</w:t>
      </w:r>
      <w:r w:rsidR="00B23711" w:rsidRPr="004032BE">
        <w:rPr>
          <w:color w:val="000000" w:themeColor="text1"/>
        </w:rPr>
        <w:t>%</w:t>
      </w:r>
      <w:r w:rsidR="00AA2F38" w:rsidRPr="004032BE">
        <w:rPr>
          <w:color w:val="000000" w:themeColor="text1"/>
        </w:rPr>
        <w:t xml:space="preserve"> </w:t>
      </w:r>
      <w:r w:rsidR="00B23711" w:rsidRPr="004032BE">
        <w:rPr>
          <w:color w:val="000000" w:themeColor="text1"/>
        </w:rPr>
        <w:t xml:space="preserve">of </w:t>
      </w:r>
      <w:r w:rsidR="00332D7F" w:rsidRPr="004032BE">
        <w:rPr>
          <w:color w:val="000000" w:themeColor="text1"/>
        </w:rPr>
        <w:t>HIV-negative</w:t>
      </w:r>
      <w:r w:rsidR="008F78F5" w:rsidRPr="004032BE">
        <w:rPr>
          <w:color w:val="000000" w:themeColor="text1"/>
        </w:rPr>
        <w:t xml:space="preserve"> FSW</w:t>
      </w:r>
      <w:r w:rsidR="00AA2F38" w:rsidRPr="004032BE">
        <w:rPr>
          <w:color w:val="000000" w:themeColor="text1"/>
        </w:rPr>
        <w:t xml:space="preserve"> (</w:t>
      </w:r>
      <w:r w:rsidR="00B92443" w:rsidRPr="004032BE">
        <w:rPr>
          <w:color w:val="000000" w:themeColor="text1"/>
        </w:rPr>
        <w:t>site range 33</w:t>
      </w:r>
      <w:r w:rsidR="007D0CDA">
        <w:rPr>
          <w:color w:val="000000" w:themeColor="text1"/>
        </w:rPr>
        <w:t>.</w:t>
      </w:r>
      <w:r w:rsidR="00B92443" w:rsidRPr="004032BE">
        <w:rPr>
          <w:color w:val="000000" w:themeColor="text1"/>
        </w:rPr>
        <w:t>6-61</w:t>
      </w:r>
      <w:r w:rsidR="007D0CDA">
        <w:rPr>
          <w:color w:val="000000" w:themeColor="text1"/>
        </w:rPr>
        <w:t>.</w:t>
      </w:r>
      <w:r w:rsidR="00B92443" w:rsidRPr="004032BE">
        <w:rPr>
          <w:color w:val="000000" w:themeColor="text1"/>
        </w:rPr>
        <w:t>8%</w:t>
      </w:r>
      <w:r w:rsidR="00AA2F38" w:rsidRPr="004032BE">
        <w:rPr>
          <w:color w:val="000000" w:themeColor="text1"/>
        </w:rPr>
        <w:t>)</w:t>
      </w:r>
      <w:r w:rsidR="00B23711" w:rsidRPr="004032BE">
        <w:rPr>
          <w:color w:val="000000" w:themeColor="text1"/>
        </w:rPr>
        <w:t xml:space="preserve"> </w:t>
      </w:r>
      <w:r w:rsidR="00E7426E">
        <w:rPr>
          <w:color w:val="000000" w:themeColor="text1"/>
        </w:rPr>
        <w:t xml:space="preserve">were either </w:t>
      </w:r>
      <w:r w:rsidR="00FE7F33">
        <w:rPr>
          <w:color w:val="000000" w:themeColor="text1"/>
        </w:rPr>
        <w:t>adherent to condom</w:t>
      </w:r>
      <w:r w:rsidR="00E7426E">
        <w:rPr>
          <w:color w:val="000000" w:themeColor="text1"/>
        </w:rPr>
        <w:t xml:space="preserve"> condoms </w:t>
      </w:r>
      <w:r w:rsidR="00F465BA">
        <w:rPr>
          <w:color w:val="000000" w:themeColor="text1"/>
        </w:rPr>
        <w:t>and/</w:t>
      </w:r>
      <w:r w:rsidR="00FE7F33">
        <w:rPr>
          <w:color w:val="000000" w:themeColor="text1"/>
        </w:rPr>
        <w:t>or PrEP</w:t>
      </w:r>
      <w:r w:rsidR="00B92443" w:rsidRPr="004032BE">
        <w:rPr>
          <w:color w:val="000000" w:themeColor="text1"/>
        </w:rPr>
        <w:t xml:space="preserve">, </w:t>
      </w:r>
      <w:r w:rsidR="004D5D5F" w:rsidRPr="004032BE">
        <w:rPr>
          <w:color w:val="000000" w:themeColor="text1"/>
        </w:rPr>
        <w:t>Table 1</w:t>
      </w:r>
      <w:r w:rsidR="00B92443" w:rsidRPr="004032BE">
        <w:rPr>
          <w:color w:val="000000" w:themeColor="text1"/>
        </w:rPr>
        <w:t xml:space="preserve"> and Figure 1</w:t>
      </w:r>
      <w:r w:rsidR="00B23711" w:rsidRPr="004032BE">
        <w:rPr>
          <w:color w:val="000000" w:themeColor="text1"/>
        </w:rPr>
        <w:t xml:space="preserve">. </w:t>
      </w:r>
      <w:r w:rsidR="004D5D5F" w:rsidRPr="004032BE">
        <w:rPr>
          <w:color w:val="000000" w:themeColor="text1"/>
        </w:rPr>
        <w:t xml:space="preserve">Most </w:t>
      </w:r>
      <w:r w:rsidR="00E7426E">
        <w:rPr>
          <w:color w:val="000000" w:themeColor="text1"/>
        </w:rPr>
        <w:t xml:space="preserve">(39.1% of all HIV-negative women) </w:t>
      </w:r>
      <w:r w:rsidR="004D5D5F" w:rsidRPr="004032BE">
        <w:rPr>
          <w:color w:val="000000" w:themeColor="text1"/>
        </w:rPr>
        <w:t xml:space="preserve">were </w:t>
      </w:r>
      <w:r w:rsidR="00E7426E">
        <w:rPr>
          <w:color w:val="000000" w:themeColor="text1"/>
        </w:rPr>
        <w:t>using</w:t>
      </w:r>
      <w:r w:rsidR="004D5D5F" w:rsidRPr="004032BE">
        <w:rPr>
          <w:color w:val="000000" w:themeColor="text1"/>
        </w:rPr>
        <w:t xml:space="preserve"> condoms</w:t>
      </w:r>
      <w:r w:rsidR="00B92443" w:rsidRPr="004032BE">
        <w:rPr>
          <w:color w:val="000000" w:themeColor="text1"/>
        </w:rPr>
        <w:t xml:space="preserve"> </w:t>
      </w:r>
      <w:r w:rsidR="00FE7F33">
        <w:rPr>
          <w:color w:val="000000" w:themeColor="text1"/>
        </w:rPr>
        <w:t>consistently, but not taking and adherent to</w:t>
      </w:r>
      <w:r w:rsidR="00E7426E">
        <w:rPr>
          <w:color w:val="000000" w:themeColor="text1"/>
        </w:rPr>
        <w:t xml:space="preserve"> PrEP.</w:t>
      </w:r>
      <w:r w:rsidR="004D5D5F" w:rsidRPr="004032BE">
        <w:rPr>
          <w:color w:val="000000" w:themeColor="text1"/>
        </w:rPr>
        <w:t xml:space="preserve"> There were 9</w:t>
      </w:r>
      <w:r w:rsidR="007D0CDA">
        <w:rPr>
          <w:color w:val="000000" w:themeColor="text1"/>
        </w:rPr>
        <w:t>.</w:t>
      </w:r>
      <w:r w:rsidR="004D5D5F" w:rsidRPr="004032BE">
        <w:rPr>
          <w:color w:val="000000" w:themeColor="text1"/>
        </w:rPr>
        <w:t xml:space="preserve">2% who were </w:t>
      </w:r>
      <w:r w:rsidR="00E7426E">
        <w:rPr>
          <w:color w:val="000000" w:themeColor="text1"/>
        </w:rPr>
        <w:t>taking</w:t>
      </w:r>
      <w:r w:rsidR="004D5D5F" w:rsidRPr="004032BE">
        <w:rPr>
          <w:color w:val="000000" w:themeColor="text1"/>
        </w:rPr>
        <w:t xml:space="preserve"> PrEP </w:t>
      </w:r>
      <w:r w:rsidR="00E7426E">
        <w:rPr>
          <w:color w:val="000000" w:themeColor="text1"/>
        </w:rPr>
        <w:t xml:space="preserve">every day </w:t>
      </w:r>
      <w:r w:rsidR="004D5D5F" w:rsidRPr="004032BE">
        <w:rPr>
          <w:color w:val="000000" w:themeColor="text1"/>
        </w:rPr>
        <w:t>but no</w:t>
      </w:r>
      <w:r w:rsidR="002C2317">
        <w:rPr>
          <w:color w:val="000000" w:themeColor="text1"/>
        </w:rPr>
        <w:t xml:space="preserve">t </w:t>
      </w:r>
      <w:r w:rsidR="00E7426E">
        <w:rPr>
          <w:color w:val="000000" w:themeColor="text1"/>
        </w:rPr>
        <w:t>a</w:t>
      </w:r>
      <w:r w:rsidR="004D5D5F" w:rsidRPr="004032BE">
        <w:rPr>
          <w:color w:val="000000" w:themeColor="text1"/>
        </w:rPr>
        <w:t>dherent to condoms, while 6</w:t>
      </w:r>
      <w:r w:rsidR="007D0CDA">
        <w:rPr>
          <w:color w:val="000000" w:themeColor="text1"/>
        </w:rPr>
        <w:t>.</w:t>
      </w:r>
      <w:r w:rsidR="004D5D5F" w:rsidRPr="004032BE">
        <w:rPr>
          <w:color w:val="000000" w:themeColor="text1"/>
        </w:rPr>
        <w:t xml:space="preserve">4% were adherent to both condoms and PrEP. </w:t>
      </w:r>
    </w:p>
    <w:p w14:paraId="4A29A1F3" w14:textId="77777777" w:rsidR="00274579" w:rsidRPr="004032BE" w:rsidRDefault="00274579" w:rsidP="00C95E18">
      <w:pPr>
        <w:spacing w:line="480" w:lineRule="auto"/>
        <w:rPr>
          <w:color w:val="000000" w:themeColor="text1"/>
        </w:rPr>
      </w:pPr>
    </w:p>
    <w:p w14:paraId="79777848" w14:textId="58C33E3B" w:rsidR="008F78F5" w:rsidRPr="004032BE" w:rsidRDefault="00E7426E" w:rsidP="00C95E18">
      <w:pPr>
        <w:spacing w:line="480" w:lineRule="auto"/>
        <w:rPr>
          <w:color w:val="000000" w:themeColor="text1"/>
        </w:rPr>
      </w:pPr>
      <w:r w:rsidRPr="00F32502">
        <w:rPr>
          <w:color w:val="000000" w:themeColor="text1"/>
        </w:rPr>
        <w:t xml:space="preserve">Some </w:t>
      </w:r>
      <w:r w:rsidR="008F78F5" w:rsidRPr="004032BE">
        <w:rPr>
          <w:color w:val="000000" w:themeColor="text1"/>
        </w:rPr>
        <w:t>94</w:t>
      </w:r>
      <w:r w:rsidR="007D0CDA">
        <w:rPr>
          <w:color w:val="000000" w:themeColor="text1"/>
        </w:rPr>
        <w:t>.</w:t>
      </w:r>
      <w:r w:rsidR="00477DD7" w:rsidRPr="004032BE">
        <w:rPr>
          <w:color w:val="000000" w:themeColor="text1"/>
        </w:rPr>
        <w:t>0</w:t>
      </w:r>
      <w:r w:rsidR="008F78F5" w:rsidRPr="004032BE">
        <w:rPr>
          <w:color w:val="000000" w:themeColor="text1"/>
        </w:rPr>
        <w:t xml:space="preserve">% </w:t>
      </w:r>
      <w:r>
        <w:rPr>
          <w:color w:val="000000" w:themeColor="text1"/>
        </w:rPr>
        <w:t xml:space="preserve">of women </w:t>
      </w:r>
      <w:r w:rsidR="008F78F5" w:rsidRPr="004032BE">
        <w:rPr>
          <w:color w:val="000000" w:themeColor="text1"/>
        </w:rPr>
        <w:t xml:space="preserve">reported that they knew that condoms could prevent </w:t>
      </w:r>
      <w:r w:rsidR="002E1DBB" w:rsidRPr="004032BE">
        <w:rPr>
          <w:color w:val="000000" w:themeColor="text1"/>
        </w:rPr>
        <w:t>HIV infection</w:t>
      </w:r>
      <w:r w:rsidR="008F78F5" w:rsidRPr="004032BE">
        <w:rPr>
          <w:color w:val="000000" w:themeColor="text1"/>
        </w:rPr>
        <w:t xml:space="preserve"> and that they </w:t>
      </w:r>
      <w:r w:rsidR="00F354E0" w:rsidRPr="004032BE">
        <w:rPr>
          <w:color w:val="000000" w:themeColor="text1"/>
        </w:rPr>
        <w:t xml:space="preserve">could </w:t>
      </w:r>
      <w:r w:rsidR="008F78F5" w:rsidRPr="004032BE">
        <w:rPr>
          <w:color w:val="000000" w:themeColor="text1"/>
        </w:rPr>
        <w:t>access condoms</w:t>
      </w:r>
      <w:r w:rsidR="00274579" w:rsidRPr="004032BE">
        <w:rPr>
          <w:color w:val="000000" w:themeColor="text1"/>
        </w:rPr>
        <w:t>, Figure 1</w:t>
      </w:r>
      <w:r w:rsidR="00B23711" w:rsidRPr="004032BE">
        <w:rPr>
          <w:color w:val="000000" w:themeColor="text1"/>
        </w:rPr>
        <w:t xml:space="preserve">. </w:t>
      </w:r>
      <w:r w:rsidR="0046541A" w:rsidRPr="004032BE">
        <w:rPr>
          <w:color w:val="000000" w:themeColor="text1"/>
        </w:rPr>
        <w:t>The</w:t>
      </w:r>
      <w:r w:rsidR="00B23711" w:rsidRPr="004032BE">
        <w:rPr>
          <w:color w:val="000000" w:themeColor="text1"/>
        </w:rPr>
        <w:t xml:space="preserve"> proportion of women </w:t>
      </w:r>
      <w:r w:rsidR="008F78F5" w:rsidRPr="004032BE">
        <w:rPr>
          <w:color w:val="000000" w:themeColor="text1"/>
        </w:rPr>
        <w:t xml:space="preserve">reporting that they were </w:t>
      </w:r>
      <w:r w:rsidR="00105915" w:rsidRPr="004032BE">
        <w:rPr>
          <w:color w:val="000000" w:themeColor="text1"/>
        </w:rPr>
        <w:t>always</w:t>
      </w:r>
      <w:r w:rsidR="008F78F5" w:rsidRPr="004032BE">
        <w:rPr>
          <w:color w:val="000000" w:themeColor="text1"/>
        </w:rPr>
        <w:t xml:space="preserve"> adherent to condoms</w:t>
      </w:r>
      <w:r w:rsidR="00162D3A" w:rsidRPr="004032BE">
        <w:rPr>
          <w:color w:val="000000" w:themeColor="text1"/>
        </w:rPr>
        <w:t xml:space="preserve"> across all condom use questions</w:t>
      </w:r>
      <w:r w:rsidR="008F78F5" w:rsidRPr="004032BE">
        <w:rPr>
          <w:color w:val="000000" w:themeColor="text1"/>
        </w:rPr>
        <w:t xml:space="preserve"> was </w:t>
      </w:r>
      <w:r w:rsidR="00061C19" w:rsidRPr="004032BE">
        <w:rPr>
          <w:color w:val="000000" w:themeColor="text1"/>
        </w:rPr>
        <w:t>45</w:t>
      </w:r>
      <w:r w:rsidR="007D0CDA">
        <w:rPr>
          <w:color w:val="000000" w:themeColor="text1"/>
        </w:rPr>
        <w:t>.</w:t>
      </w:r>
      <w:r w:rsidR="00061C19" w:rsidRPr="004032BE">
        <w:rPr>
          <w:color w:val="000000" w:themeColor="text1"/>
        </w:rPr>
        <w:t>5</w:t>
      </w:r>
      <w:r w:rsidR="00B23711" w:rsidRPr="004032BE">
        <w:rPr>
          <w:color w:val="000000" w:themeColor="text1"/>
        </w:rPr>
        <w:t>%</w:t>
      </w:r>
      <w:r w:rsidR="000A008C" w:rsidRPr="004032BE">
        <w:rPr>
          <w:color w:val="000000" w:themeColor="text1"/>
        </w:rPr>
        <w:t xml:space="preserve"> (s</w:t>
      </w:r>
      <w:r w:rsidR="000F475C" w:rsidRPr="004032BE">
        <w:rPr>
          <w:color w:val="000000" w:themeColor="text1"/>
        </w:rPr>
        <w:t>ite range 30</w:t>
      </w:r>
      <w:r w:rsidR="007D0CDA">
        <w:rPr>
          <w:color w:val="000000" w:themeColor="text1"/>
        </w:rPr>
        <w:t>.</w:t>
      </w:r>
      <w:r w:rsidR="000F475C" w:rsidRPr="004032BE">
        <w:rPr>
          <w:color w:val="000000" w:themeColor="text1"/>
        </w:rPr>
        <w:t>0-57</w:t>
      </w:r>
      <w:r w:rsidR="007D0CDA">
        <w:rPr>
          <w:color w:val="000000" w:themeColor="text1"/>
        </w:rPr>
        <w:t>.</w:t>
      </w:r>
      <w:r w:rsidR="000F475C" w:rsidRPr="004032BE">
        <w:rPr>
          <w:color w:val="000000" w:themeColor="text1"/>
        </w:rPr>
        <w:t>5</w:t>
      </w:r>
      <w:r w:rsidR="000A008C" w:rsidRPr="004032BE">
        <w:rPr>
          <w:color w:val="000000" w:themeColor="text1"/>
        </w:rPr>
        <w:t>%)</w:t>
      </w:r>
      <w:r w:rsidR="00B23711" w:rsidRPr="004032BE">
        <w:rPr>
          <w:color w:val="000000" w:themeColor="text1"/>
        </w:rPr>
        <w:t xml:space="preserve">. </w:t>
      </w:r>
      <w:r w:rsidR="008F78F5" w:rsidRPr="004032BE">
        <w:rPr>
          <w:color w:val="000000" w:themeColor="text1"/>
        </w:rPr>
        <w:t xml:space="preserve"> </w:t>
      </w:r>
    </w:p>
    <w:p w14:paraId="1754CB23" w14:textId="77777777" w:rsidR="003B012E" w:rsidRPr="004032BE" w:rsidRDefault="003B012E" w:rsidP="00C95E18">
      <w:pPr>
        <w:spacing w:line="480" w:lineRule="auto"/>
        <w:rPr>
          <w:color w:val="000000" w:themeColor="text1"/>
        </w:rPr>
      </w:pPr>
    </w:p>
    <w:p w14:paraId="346297FC" w14:textId="5BFC9E46" w:rsidR="00B23711" w:rsidRPr="004032BE" w:rsidRDefault="00F465BA" w:rsidP="00C95E18">
      <w:pPr>
        <w:spacing w:line="480" w:lineRule="auto"/>
        <w:rPr>
          <w:color w:val="000000" w:themeColor="text1"/>
        </w:rPr>
      </w:pPr>
      <w:r>
        <w:rPr>
          <w:color w:val="000000" w:themeColor="text1"/>
        </w:rPr>
        <w:t>Some</w:t>
      </w:r>
      <w:r w:rsidR="00E7426E">
        <w:rPr>
          <w:color w:val="000000" w:themeColor="text1"/>
        </w:rPr>
        <w:t xml:space="preserve"> </w:t>
      </w:r>
      <w:r w:rsidR="002162A2" w:rsidRPr="004032BE">
        <w:rPr>
          <w:color w:val="000000" w:themeColor="text1"/>
        </w:rPr>
        <w:t>60</w:t>
      </w:r>
      <w:r w:rsidR="007D0CDA">
        <w:rPr>
          <w:color w:val="000000" w:themeColor="text1"/>
        </w:rPr>
        <w:t>.</w:t>
      </w:r>
      <w:r w:rsidR="002162A2" w:rsidRPr="004032BE">
        <w:rPr>
          <w:color w:val="000000" w:themeColor="text1"/>
        </w:rPr>
        <w:t>9</w:t>
      </w:r>
      <w:r w:rsidR="00B23711" w:rsidRPr="004032BE">
        <w:rPr>
          <w:color w:val="000000" w:themeColor="text1"/>
        </w:rPr>
        <w:t xml:space="preserve">% of </w:t>
      </w:r>
      <w:r w:rsidR="00332D7F" w:rsidRPr="004032BE">
        <w:rPr>
          <w:color w:val="000000" w:themeColor="text1"/>
        </w:rPr>
        <w:t>HIV-negative</w:t>
      </w:r>
      <w:r w:rsidR="00B23711" w:rsidRPr="004032BE">
        <w:rPr>
          <w:color w:val="000000" w:themeColor="text1"/>
        </w:rPr>
        <w:t xml:space="preserve"> </w:t>
      </w:r>
      <w:r w:rsidR="006A74FA" w:rsidRPr="004032BE">
        <w:rPr>
          <w:color w:val="000000" w:themeColor="text1"/>
        </w:rPr>
        <w:t xml:space="preserve">women had </w:t>
      </w:r>
      <w:r w:rsidR="008B536A" w:rsidRPr="004032BE">
        <w:rPr>
          <w:color w:val="000000" w:themeColor="text1"/>
        </w:rPr>
        <w:t xml:space="preserve">ever </w:t>
      </w:r>
      <w:r w:rsidR="006A74FA" w:rsidRPr="004032BE">
        <w:rPr>
          <w:color w:val="000000" w:themeColor="text1"/>
        </w:rPr>
        <w:t>heard of PrEP</w:t>
      </w:r>
      <w:r w:rsidR="00BD400A" w:rsidRPr="004032BE">
        <w:rPr>
          <w:color w:val="000000" w:themeColor="text1"/>
        </w:rPr>
        <w:t>,</w:t>
      </w:r>
      <w:r w:rsidR="008B536A" w:rsidRPr="004032BE">
        <w:rPr>
          <w:color w:val="000000" w:themeColor="text1"/>
        </w:rPr>
        <w:t xml:space="preserve"> </w:t>
      </w:r>
      <w:r w:rsidR="001A59C2" w:rsidRPr="004032BE">
        <w:rPr>
          <w:color w:val="000000" w:themeColor="text1"/>
        </w:rPr>
        <w:t>while</w:t>
      </w:r>
      <w:r w:rsidR="008B536A" w:rsidRPr="004032BE">
        <w:rPr>
          <w:color w:val="000000" w:themeColor="text1"/>
        </w:rPr>
        <w:t xml:space="preserve"> </w:t>
      </w:r>
      <w:r w:rsidR="006A74FA" w:rsidRPr="004032BE">
        <w:rPr>
          <w:color w:val="000000" w:themeColor="text1"/>
        </w:rPr>
        <w:t>28</w:t>
      </w:r>
      <w:r w:rsidR="007D0CDA">
        <w:rPr>
          <w:color w:val="000000" w:themeColor="text1"/>
        </w:rPr>
        <w:t>.</w:t>
      </w:r>
      <w:r w:rsidR="006A74FA" w:rsidRPr="004032BE">
        <w:rPr>
          <w:color w:val="000000" w:themeColor="text1"/>
        </w:rPr>
        <w:t>8%</w:t>
      </w:r>
      <w:r w:rsidR="00864BE6" w:rsidRPr="004032BE">
        <w:rPr>
          <w:color w:val="000000" w:themeColor="text1"/>
        </w:rPr>
        <w:t xml:space="preserve"> of HIV-negative women</w:t>
      </w:r>
      <w:r w:rsidR="006A74FA" w:rsidRPr="004032BE">
        <w:rPr>
          <w:color w:val="000000" w:themeColor="text1"/>
        </w:rPr>
        <w:t xml:space="preserve"> had </w:t>
      </w:r>
      <w:r w:rsidR="008B536A" w:rsidRPr="004032BE">
        <w:rPr>
          <w:color w:val="000000" w:themeColor="text1"/>
        </w:rPr>
        <w:t xml:space="preserve">ever </w:t>
      </w:r>
      <w:r w:rsidR="006A74FA" w:rsidRPr="004032BE">
        <w:rPr>
          <w:color w:val="000000" w:themeColor="text1"/>
        </w:rPr>
        <w:t xml:space="preserve">been offered </w:t>
      </w:r>
      <w:r w:rsidR="001A59C2" w:rsidRPr="004032BE">
        <w:rPr>
          <w:color w:val="000000" w:themeColor="text1"/>
        </w:rPr>
        <w:t>it</w:t>
      </w:r>
      <w:r w:rsidR="006A74FA" w:rsidRPr="004032BE">
        <w:rPr>
          <w:color w:val="000000" w:themeColor="text1"/>
        </w:rPr>
        <w:t xml:space="preserve">. There were </w:t>
      </w:r>
      <w:r w:rsidR="003B012E" w:rsidRPr="004032BE">
        <w:rPr>
          <w:color w:val="000000" w:themeColor="text1"/>
        </w:rPr>
        <w:t>15</w:t>
      </w:r>
      <w:r w:rsidR="007D0CDA">
        <w:rPr>
          <w:color w:val="000000" w:themeColor="text1"/>
        </w:rPr>
        <w:t>.</w:t>
      </w:r>
      <w:r w:rsidR="003B012E" w:rsidRPr="004032BE">
        <w:rPr>
          <w:color w:val="000000" w:themeColor="text1"/>
        </w:rPr>
        <w:t xml:space="preserve">6% of </w:t>
      </w:r>
      <w:r w:rsidR="00864BE6" w:rsidRPr="004032BE">
        <w:rPr>
          <w:color w:val="000000" w:themeColor="text1"/>
        </w:rPr>
        <w:t xml:space="preserve">all </w:t>
      </w:r>
      <w:r w:rsidR="00332D7F" w:rsidRPr="004032BE">
        <w:rPr>
          <w:color w:val="000000" w:themeColor="text1"/>
        </w:rPr>
        <w:t>HIV-negative</w:t>
      </w:r>
      <w:r w:rsidR="008B536A" w:rsidRPr="004032BE">
        <w:rPr>
          <w:color w:val="000000" w:themeColor="text1"/>
        </w:rPr>
        <w:t xml:space="preserve"> women</w:t>
      </w:r>
      <w:r w:rsidR="00401AF7" w:rsidRPr="004032BE">
        <w:rPr>
          <w:color w:val="000000" w:themeColor="text1"/>
        </w:rPr>
        <w:t xml:space="preserve"> </w:t>
      </w:r>
      <w:r w:rsidR="001E2F3D" w:rsidRPr="004032BE">
        <w:rPr>
          <w:color w:val="000000" w:themeColor="text1"/>
        </w:rPr>
        <w:t>who</w:t>
      </w:r>
      <w:r w:rsidR="00BD400A" w:rsidRPr="004032BE">
        <w:rPr>
          <w:color w:val="000000" w:themeColor="text1"/>
        </w:rPr>
        <w:t xml:space="preserve"> reported currently taking PrEP and taking it every day.</w:t>
      </w:r>
    </w:p>
    <w:p w14:paraId="6043D1CD" w14:textId="77777777" w:rsidR="00956805" w:rsidRPr="004032BE" w:rsidRDefault="00956805" w:rsidP="00C95E18">
      <w:pPr>
        <w:spacing w:line="480" w:lineRule="auto"/>
        <w:rPr>
          <w:color w:val="000000" w:themeColor="text1"/>
        </w:rPr>
      </w:pPr>
    </w:p>
    <w:p w14:paraId="1429004B" w14:textId="77CEFAC5" w:rsidR="008F78F5" w:rsidRPr="004032BE" w:rsidRDefault="00491554" w:rsidP="00C95E18">
      <w:pPr>
        <w:pStyle w:val="Heading3"/>
        <w:spacing w:line="480" w:lineRule="auto"/>
        <w:rPr>
          <w:color w:val="000000" w:themeColor="text1"/>
        </w:rPr>
      </w:pPr>
      <w:r w:rsidRPr="004032BE">
        <w:rPr>
          <w:color w:val="000000" w:themeColor="text1"/>
        </w:rPr>
        <w:t>Measure</w:t>
      </w:r>
      <w:r w:rsidR="00390543" w:rsidRPr="004032BE">
        <w:rPr>
          <w:color w:val="000000" w:themeColor="text1"/>
        </w:rPr>
        <w:t>s</w:t>
      </w:r>
      <w:r w:rsidRPr="004032BE">
        <w:rPr>
          <w:color w:val="000000" w:themeColor="text1"/>
        </w:rPr>
        <w:t xml:space="preserve"> of condom adherence</w:t>
      </w:r>
    </w:p>
    <w:p w14:paraId="03FD0076" w14:textId="0550CB0F" w:rsidR="008F78F5" w:rsidRPr="004032BE" w:rsidRDefault="00E7426E" w:rsidP="00C95E18">
      <w:pPr>
        <w:spacing w:line="480" w:lineRule="auto"/>
        <w:rPr>
          <w:color w:val="000000" w:themeColor="text1"/>
        </w:rPr>
      </w:pPr>
      <w:r>
        <w:rPr>
          <w:color w:val="000000" w:themeColor="text1"/>
        </w:rPr>
        <w:t>Levels</w:t>
      </w:r>
      <w:r w:rsidRPr="004032BE">
        <w:rPr>
          <w:color w:val="000000" w:themeColor="text1"/>
        </w:rPr>
        <w:t xml:space="preserve"> </w:t>
      </w:r>
      <w:r w:rsidR="008F78F5" w:rsidRPr="004032BE">
        <w:rPr>
          <w:color w:val="000000" w:themeColor="text1"/>
        </w:rPr>
        <w:t>of condom adherence varied depending on the measure chosen</w:t>
      </w:r>
      <w:r w:rsidR="00542A25" w:rsidRPr="004032BE">
        <w:rPr>
          <w:color w:val="000000" w:themeColor="text1"/>
        </w:rPr>
        <w:t xml:space="preserve">, </w:t>
      </w:r>
      <w:r w:rsidR="00DA4DF3" w:rsidRPr="004032BE">
        <w:rPr>
          <w:color w:val="000000" w:themeColor="text1"/>
        </w:rPr>
        <w:t>Figure 2</w:t>
      </w:r>
      <w:r w:rsidR="008F78F5" w:rsidRPr="004032BE">
        <w:rPr>
          <w:color w:val="000000" w:themeColor="text1"/>
        </w:rPr>
        <w:t xml:space="preserve">. </w:t>
      </w:r>
      <w:r w:rsidR="005440C1" w:rsidRPr="004032BE">
        <w:rPr>
          <w:color w:val="000000" w:themeColor="text1"/>
        </w:rPr>
        <w:t xml:space="preserve">Use at </w:t>
      </w:r>
      <w:r w:rsidR="00CA41F9" w:rsidRPr="004032BE">
        <w:rPr>
          <w:color w:val="000000" w:themeColor="text1"/>
        </w:rPr>
        <w:t>‘</w:t>
      </w:r>
      <w:r w:rsidR="005440C1" w:rsidRPr="004032BE">
        <w:rPr>
          <w:color w:val="000000" w:themeColor="text1"/>
        </w:rPr>
        <w:t>l</w:t>
      </w:r>
      <w:r w:rsidR="00CA41F9" w:rsidRPr="004032BE">
        <w:rPr>
          <w:color w:val="000000" w:themeColor="text1"/>
        </w:rPr>
        <w:t>ast sex’ measures were</w:t>
      </w:r>
      <w:r w:rsidR="00611C7D" w:rsidRPr="004032BE">
        <w:rPr>
          <w:color w:val="000000" w:themeColor="text1"/>
        </w:rPr>
        <w:t xml:space="preserve"> </w:t>
      </w:r>
      <w:r w:rsidR="00CA41F9" w:rsidRPr="004032BE">
        <w:rPr>
          <w:color w:val="000000" w:themeColor="text1"/>
        </w:rPr>
        <w:t xml:space="preserve">higher than </w:t>
      </w:r>
      <w:r w:rsidR="0046541A" w:rsidRPr="004032BE">
        <w:rPr>
          <w:color w:val="000000" w:themeColor="text1"/>
        </w:rPr>
        <w:t xml:space="preserve">measures </w:t>
      </w:r>
      <w:r w:rsidR="00CA41F9" w:rsidRPr="004032BE">
        <w:rPr>
          <w:color w:val="000000" w:themeColor="text1"/>
        </w:rPr>
        <w:t>asking about</w:t>
      </w:r>
      <w:r w:rsidR="00D5427C" w:rsidRPr="004032BE">
        <w:rPr>
          <w:color w:val="000000" w:themeColor="text1"/>
        </w:rPr>
        <w:t xml:space="preserve"> use</w:t>
      </w:r>
      <w:r w:rsidR="00611C7D" w:rsidRPr="004032BE">
        <w:rPr>
          <w:color w:val="000000" w:themeColor="text1"/>
        </w:rPr>
        <w:t xml:space="preserve"> </w:t>
      </w:r>
      <w:r w:rsidR="00CA41F9" w:rsidRPr="004032BE">
        <w:rPr>
          <w:color w:val="000000" w:themeColor="text1"/>
        </w:rPr>
        <w:t>over the previous month</w:t>
      </w:r>
      <w:r w:rsidR="007B0C60" w:rsidRPr="004032BE">
        <w:rPr>
          <w:color w:val="000000" w:themeColor="text1"/>
        </w:rPr>
        <w:t>, which had</w:t>
      </w:r>
      <w:r w:rsidR="00CA41F9" w:rsidRPr="004032BE">
        <w:rPr>
          <w:color w:val="000000" w:themeColor="text1"/>
        </w:rPr>
        <w:t xml:space="preserve"> an additional prompt for those initially answering that they had ‘always’ used a condom. </w:t>
      </w:r>
      <w:r w:rsidR="00DA4DF3" w:rsidRPr="004032BE">
        <w:rPr>
          <w:color w:val="000000" w:themeColor="text1"/>
        </w:rPr>
        <w:t xml:space="preserve">While </w:t>
      </w:r>
      <w:r w:rsidR="00BD2391">
        <w:rPr>
          <w:color w:val="000000" w:themeColor="text1"/>
        </w:rPr>
        <w:t>96.3</w:t>
      </w:r>
      <w:r w:rsidR="0002496D" w:rsidRPr="004032BE">
        <w:rPr>
          <w:color w:val="000000" w:themeColor="text1"/>
        </w:rPr>
        <w:t>% of women said they had used a condom at last sex wi</w:t>
      </w:r>
      <w:r w:rsidR="00DA4DF3" w:rsidRPr="004032BE">
        <w:rPr>
          <w:color w:val="000000" w:themeColor="text1"/>
        </w:rPr>
        <w:t xml:space="preserve">th a client, only </w:t>
      </w:r>
      <w:r w:rsidR="00BD2391">
        <w:rPr>
          <w:color w:val="000000" w:themeColor="text1"/>
        </w:rPr>
        <w:t>50.4</w:t>
      </w:r>
      <w:r w:rsidR="00477DD7" w:rsidRPr="004032BE">
        <w:rPr>
          <w:color w:val="000000" w:themeColor="text1"/>
        </w:rPr>
        <w:t xml:space="preserve">% </w:t>
      </w:r>
      <w:r w:rsidR="0002496D" w:rsidRPr="004032BE">
        <w:rPr>
          <w:color w:val="000000" w:themeColor="text1"/>
        </w:rPr>
        <w:t xml:space="preserve">said that they had </w:t>
      </w:r>
      <w:r w:rsidR="00F354E0" w:rsidRPr="004032BE">
        <w:rPr>
          <w:color w:val="000000" w:themeColor="text1"/>
        </w:rPr>
        <w:t>“</w:t>
      </w:r>
      <w:r w:rsidR="0002496D" w:rsidRPr="004032BE">
        <w:rPr>
          <w:color w:val="000000" w:themeColor="text1"/>
        </w:rPr>
        <w:t>always</w:t>
      </w:r>
      <w:r w:rsidR="00F354E0" w:rsidRPr="004032BE">
        <w:rPr>
          <w:color w:val="000000" w:themeColor="text1"/>
        </w:rPr>
        <w:t>”</w:t>
      </w:r>
      <w:r w:rsidR="0002496D" w:rsidRPr="004032BE">
        <w:rPr>
          <w:color w:val="000000" w:themeColor="text1"/>
        </w:rPr>
        <w:t xml:space="preserve"> used condoms </w:t>
      </w:r>
      <w:r w:rsidR="00477DD7" w:rsidRPr="004032BE">
        <w:rPr>
          <w:color w:val="000000" w:themeColor="text1"/>
        </w:rPr>
        <w:t>wi</w:t>
      </w:r>
      <w:r w:rsidR="001627A6" w:rsidRPr="004032BE">
        <w:rPr>
          <w:color w:val="000000" w:themeColor="text1"/>
        </w:rPr>
        <w:t xml:space="preserve">th clients </w:t>
      </w:r>
      <w:r w:rsidR="0002496D" w:rsidRPr="004032BE">
        <w:rPr>
          <w:color w:val="000000" w:themeColor="text1"/>
        </w:rPr>
        <w:t>over the last month, confirmed by a promp</w:t>
      </w:r>
      <w:r w:rsidR="00A532A8" w:rsidRPr="004032BE">
        <w:rPr>
          <w:color w:val="000000" w:themeColor="text1"/>
        </w:rPr>
        <w:t xml:space="preserve">t </w:t>
      </w:r>
      <w:r w:rsidR="00A2121D" w:rsidRPr="004032BE">
        <w:rPr>
          <w:color w:val="000000" w:themeColor="text1"/>
        </w:rPr>
        <w:t xml:space="preserve">question. </w:t>
      </w:r>
      <w:r w:rsidR="00DA4DF3" w:rsidRPr="004032BE">
        <w:rPr>
          <w:color w:val="000000" w:themeColor="text1"/>
        </w:rPr>
        <w:t xml:space="preserve">Adherence with steady partners not </w:t>
      </w:r>
      <w:r w:rsidR="005572FD" w:rsidRPr="004032BE">
        <w:rPr>
          <w:color w:val="000000" w:themeColor="text1"/>
        </w:rPr>
        <w:t xml:space="preserve">known </w:t>
      </w:r>
      <w:r w:rsidR="00DA4DF3" w:rsidRPr="004032BE">
        <w:rPr>
          <w:color w:val="000000" w:themeColor="text1"/>
        </w:rPr>
        <w:t xml:space="preserve">to be </w:t>
      </w:r>
      <w:r w:rsidR="00332D7F" w:rsidRPr="004032BE">
        <w:rPr>
          <w:color w:val="000000" w:themeColor="text1"/>
        </w:rPr>
        <w:t>HIV-negative</w:t>
      </w:r>
      <w:r w:rsidR="00DA4DF3" w:rsidRPr="004032BE">
        <w:rPr>
          <w:color w:val="000000" w:themeColor="text1"/>
        </w:rPr>
        <w:t xml:space="preserve"> was </w:t>
      </w:r>
      <w:r w:rsidR="00BD2391">
        <w:rPr>
          <w:color w:val="000000" w:themeColor="text1"/>
        </w:rPr>
        <w:t>85.1</w:t>
      </w:r>
      <w:r w:rsidR="00DA4DF3" w:rsidRPr="004032BE">
        <w:rPr>
          <w:color w:val="000000" w:themeColor="text1"/>
        </w:rPr>
        <w:t>%</w:t>
      </w:r>
      <w:r w:rsidR="00F66F13" w:rsidRPr="004032BE">
        <w:rPr>
          <w:color w:val="000000" w:themeColor="text1"/>
        </w:rPr>
        <w:t xml:space="preserve">, </w:t>
      </w:r>
      <w:r w:rsidR="00864BE6" w:rsidRPr="004032BE">
        <w:rPr>
          <w:color w:val="000000" w:themeColor="text1"/>
        </w:rPr>
        <w:t>of</w:t>
      </w:r>
      <w:r w:rsidR="00F66F13" w:rsidRPr="004032BE">
        <w:rPr>
          <w:color w:val="000000" w:themeColor="text1"/>
        </w:rPr>
        <w:t xml:space="preserve"> the 418 women who reported steady partners</w:t>
      </w:r>
      <w:r w:rsidR="00DA4DF3" w:rsidRPr="004032BE">
        <w:rPr>
          <w:color w:val="000000" w:themeColor="text1"/>
        </w:rPr>
        <w:t>.</w:t>
      </w:r>
      <w:r w:rsidR="00352D4B" w:rsidRPr="004032BE">
        <w:rPr>
          <w:color w:val="000000" w:themeColor="text1"/>
        </w:rPr>
        <w:t xml:space="preserve"> </w:t>
      </w:r>
      <w:r w:rsidR="00855236" w:rsidRPr="004032BE">
        <w:rPr>
          <w:color w:val="000000" w:themeColor="text1"/>
        </w:rPr>
        <w:t xml:space="preserve">Across </w:t>
      </w:r>
      <w:r w:rsidR="00352D4B" w:rsidRPr="004032BE">
        <w:rPr>
          <w:color w:val="000000" w:themeColor="text1"/>
        </w:rPr>
        <w:t xml:space="preserve">partner types </w:t>
      </w:r>
      <w:r w:rsidR="00352D4B" w:rsidRPr="004032BE">
        <w:rPr>
          <w:color w:val="000000" w:themeColor="text1"/>
        </w:rPr>
        <w:lastRenderedPageBreak/>
        <w:t xml:space="preserve">and ways of asking about condom use, the weighted percentage of women who reported no instance of condomless sex, except with a steady partner </w:t>
      </w:r>
      <w:r w:rsidR="005572FD" w:rsidRPr="004032BE">
        <w:rPr>
          <w:color w:val="000000" w:themeColor="text1"/>
        </w:rPr>
        <w:t xml:space="preserve">known </w:t>
      </w:r>
      <w:r w:rsidR="00352D4B" w:rsidRPr="004032BE">
        <w:rPr>
          <w:color w:val="000000" w:themeColor="text1"/>
        </w:rPr>
        <w:t xml:space="preserve">to be </w:t>
      </w:r>
      <w:r w:rsidR="00332D7F" w:rsidRPr="004032BE">
        <w:rPr>
          <w:color w:val="000000" w:themeColor="text1"/>
        </w:rPr>
        <w:t>HIV-negative</w:t>
      </w:r>
      <w:r w:rsidR="00352D4B" w:rsidRPr="004032BE">
        <w:rPr>
          <w:color w:val="000000" w:themeColor="text1"/>
        </w:rPr>
        <w:t xml:space="preserve">, </w:t>
      </w:r>
      <w:r w:rsidR="00061C19" w:rsidRPr="004032BE">
        <w:rPr>
          <w:color w:val="000000" w:themeColor="text1"/>
        </w:rPr>
        <w:t xml:space="preserve">was </w:t>
      </w:r>
      <w:r w:rsidR="00BD2391">
        <w:rPr>
          <w:color w:val="000000" w:themeColor="text1"/>
        </w:rPr>
        <w:t>45.5</w:t>
      </w:r>
      <w:r w:rsidR="00352D4B" w:rsidRPr="004032BE">
        <w:rPr>
          <w:color w:val="000000" w:themeColor="text1"/>
        </w:rPr>
        <w:t xml:space="preserve">%. </w:t>
      </w:r>
    </w:p>
    <w:p w14:paraId="2BA0C175" w14:textId="77777777" w:rsidR="00491554" w:rsidRPr="004032BE" w:rsidRDefault="00491554" w:rsidP="00C95E18">
      <w:pPr>
        <w:spacing w:line="480" w:lineRule="auto"/>
        <w:rPr>
          <w:color w:val="000000" w:themeColor="text1"/>
        </w:rPr>
      </w:pPr>
    </w:p>
    <w:p w14:paraId="750F5324" w14:textId="67F5872F" w:rsidR="00F1505B" w:rsidRPr="004032BE" w:rsidRDefault="00491554" w:rsidP="00C95E18">
      <w:pPr>
        <w:pStyle w:val="Heading3"/>
        <w:spacing w:line="480" w:lineRule="auto"/>
        <w:rPr>
          <w:color w:val="000000" w:themeColor="text1"/>
        </w:rPr>
      </w:pPr>
      <w:r w:rsidRPr="004032BE">
        <w:rPr>
          <w:color w:val="000000" w:themeColor="text1"/>
        </w:rPr>
        <w:t>Factors associated with condom adherence</w:t>
      </w:r>
    </w:p>
    <w:p w14:paraId="38E15680" w14:textId="64C06B3D" w:rsidR="00142CBA" w:rsidRPr="004032BE" w:rsidRDefault="00072CB4" w:rsidP="00C95E18">
      <w:pPr>
        <w:spacing w:line="480" w:lineRule="auto"/>
        <w:rPr>
          <w:color w:val="000000" w:themeColor="text1"/>
        </w:rPr>
      </w:pPr>
      <w:r w:rsidRPr="004032BE">
        <w:rPr>
          <w:color w:val="000000" w:themeColor="text1"/>
        </w:rPr>
        <w:t>Before adjustment, each additional year of age was associated with higher odds</w:t>
      </w:r>
      <w:r w:rsidR="00BD2391">
        <w:rPr>
          <w:color w:val="000000" w:themeColor="text1"/>
        </w:rPr>
        <w:t xml:space="preserve"> of condom adherence (crude OR=1.04</w:t>
      </w:r>
      <w:r w:rsidRPr="004032BE">
        <w:rPr>
          <w:color w:val="000000" w:themeColor="text1"/>
        </w:rPr>
        <w:t>, 95% CI 1</w:t>
      </w:r>
      <w:r w:rsidR="00BD2391">
        <w:rPr>
          <w:color w:val="000000" w:themeColor="text1"/>
        </w:rPr>
        <w:t>.</w:t>
      </w:r>
      <w:r w:rsidRPr="004032BE">
        <w:rPr>
          <w:color w:val="000000" w:themeColor="text1"/>
        </w:rPr>
        <w:t>02-1</w:t>
      </w:r>
      <w:r w:rsidR="00BD2391">
        <w:rPr>
          <w:color w:val="000000" w:themeColor="text1"/>
        </w:rPr>
        <w:t>.</w:t>
      </w:r>
      <w:r w:rsidRPr="004032BE">
        <w:rPr>
          <w:color w:val="000000" w:themeColor="text1"/>
        </w:rPr>
        <w:t>07), as was starting sex work at an older age</w:t>
      </w:r>
      <w:r w:rsidR="00051B32" w:rsidRPr="004032BE">
        <w:rPr>
          <w:color w:val="000000" w:themeColor="text1"/>
        </w:rPr>
        <w:t>, Table 2</w:t>
      </w:r>
      <w:r w:rsidRPr="004032BE">
        <w:rPr>
          <w:color w:val="000000" w:themeColor="text1"/>
        </w:rPr>
        <w:t>. A</w:t>
      </w:r>
      <w:r w:rsidR="00142CBA" w:rsidRPr="004032BE">
        <w:rPr>
          <w:color w:val="000000" w:themeColor="text1"/>
        </w:rPr>
        <w:t>fter</w:t>
      </w:r>
      <w:r w:rsidR="00F1505B" w:rsidRPr="004032BE">
        <w:rPr>
          <w:color w:val="000000" w:themeColor="text1"/>
        </w:rPr>
        <w:t xml:space="preserve"> ad</w:t>
      </w:r>
      <w:r w:rsidR="00FB1410" w:rsidRPr="004032BE">
        <w:rPr>
          <w:color w:val="000000" w:themeColor="text1"/>
        </w:rPr>
        <w:t xml:space="preserve">justment, </w:t>
      </w:r>
      <w:r w:rsidR="00B80E6E" w:rsidRPr="004032BE">
        <w:rPr>
          <w:color w:val="000000" w:themeColor="text1"/>
        </w:rPr>
        <w:t>some</w:t>
      </w:r>
      <w:r w:rsidR="00F1505B" w:rsidRPr="004032BE">
        <w:rPr>
          <w:color w:val="000000" w:themeColor="text1"/>
        </w:rPr>
        <w:t xml:space="preserve"> evidence </w:t>
      </w:r>
      <w:r w:rsidR="00B64627" w:rsidRPr="004032BE">
        <w:rPr>
          <w:color w:val="000000" w:themeColor="text1"/>
        </w:rPr>
        <w:t xml:space="preserve">remained </w:t>
      </w:r>
      <w:r w:rsidR="00F1505B" w:rsidRPr="004032BE">
        <w:rPr>
          <w:color w:val="000000" w:themeColor="text1"/>
        </w:rPr>
        <w:t>that starting sex work at an older age increased the likelihood of condom adherence (aOR=1</w:t>
      </w:r>
      <w:r w:rsidR="00BD2391">
        <w:rPr>
          <w:color w:val="000000" w:themeColor="text1"/>
        </w:rPr>
        <w:t>.</w:t>
      </w:r>
      <w:r w:rsidR="00F1505B" w:rsidRPr="004032BE">
        <w:rPr>
          <w:color w:val="000000" w:themeColor="text1"/>
        </w:rPr>
        <w:t>05, 95% CI 1</w:t>
      </w:r>
      <w:r w:rsidR="00BD2391">
        <w:rPr>
          <w:color w:val="000000" w:themeColor="text1"/>
        </w:rPr>
        <w:t>.</w:t>
      </w:r>
      <w:r w:rsidR="00F1505B" w:rsidRPr="004032BE">
        <w:rPr>
          <w:color w:val="000000" w:themeColor="text1"/>
        </w:rPr>
        <w:t>00-1</w:t>
      </w:r>
      <w:r w:rsidR="00BD2391">
        <w:rPr>
          <w:color w:val="000000" w:themeColor="text1"/>
        </w:rPr>
        <w:t>.</w:t>
      </w:r>
      <w:r w:rsidR="00F1505B" w:rsidRPr="004032BE">
        <w:rPr>
          <w:color w:val="000000" w:themeColor="text1"/>
        </w:rPr>
        <w:t>11)</w:t>
      </w:r>
      <w:r w:rsidR="00142CBA" w:rsidRPr="004032BE">
        <w:rPr>
          <w:color w:val="000000" w:themeColor="text1"/>
        </w:rPr>
        <w:t xml:space="preserve">. We did not find </w:t>
      </w:r>
      <w:r w:rsidR="00E7426E">
        <w:rPr>
          <w:color w:val="000000" w:themeColor="text1"/>
        </w:rPr>
        <w:t>strong</w:t>
      </w:r>
      <w:r w:rsidR="00E7426E" w:rsidRPr="004032BE">
        <w:rPr>
          <w:color w:val="000000" w:themeColor="text1"/>
        </w:rPr>
        <w:t xml:space="preserve"> </w:t>
      </w:r>
      <w:r w:rsidR="00142CBA" w:rsidRPr="004032BE">
        <w:rPr>
          <w:color w:val="000000" w:themeColor="text1"/>
        </w:rPr>
        <w:t>evidence for an association between condom adherence and education, marital status, food insecurity, relationships with other sex workers or experience of stigma.</w:t>
      </w:r>
      <w:r w:rsidR="00E006BC">
        <w:rPr>
          <w:color w:val="000000" w:themeColor="text1"/>
        </w:rPr>
        <w:t xml:space="preserve"> Unadjusted, there was an association between </w:t>
      </w:r>
      <w:r w:rsidR="003838A2">
        <w:rPr>
          <w:color w:val="000000" w:themeColor="text1"/>
        </w:rPr>
        <w:t>being stopped or harassed by the police</w:t>
      </w:r>
      <w:r w:rsidR="00E006BC">
        <w:rPr>
          <w:color w:val="000000" w:themeColor="text1"/>
        </w:rPr>
        <w:t xml:space="preserve"> in the past month and </w:t>
      </w:r>
      <w:r w:rsidR="003838A2">
        <w:rPr>
          <w:color w:val="000000" w:themeColor="text1"/>
        </w:rPr>
        <w:t>reporting non-adherence to condoms (OR=0.40, 95% CI 0.17-0.94), but the evidence for this association reduced once adjusted (aOR=0.50, 95% CI 0.21-1.20).</w:t>
      </w:r>
      <w:r w:rsidR="00E006BC">
        <w:rPr>
          <w:color w:val="000000" w:themeColor="text1"/>
        </w:rPr>
        <w:t xml:space="preserve"> </w:t>
      </w:r>
      <w:r w:rsidR="00344840">
        <w:rPr>
          <w:color w:val="000000" w:themeColor="text1"/>
        </w:rPr>
        <w:t xml:space="preserve">FSW who had experienced client violence in the past month were also less likely to report condom adherence (crude OR=0.46, 95% CI 0.23-0.92) but after adjustment, the evidence for this association also reduced (aOR=0.51, 95% CI 0.25-1.23). </w:t>
      </w:r>
    </w:p>
    <w:p w14:paraId="37C04225" w14:textId="77777777" w:rsidR="00142CBA" w:rsidRPr="004032BE" w:rsidRDefault="00142CBA" w:rsidP="00C95E18">
      <w:pPr>
        <w:spacing w:line="480" w:lineRule="auto"/>
        <w:rPr>
          <w:color w:val="000000" w:themeColor="text1"/>
        </w:rPr>
      </w:pPr>
    </w:p>
    <w:p w14:paraId="6447BCF4" w14:textId="0FD783FC" w:rsidR="00491554" w:rsidRPr="004032BE" w:rsidRDefault="005B460E" w:rsidP="00C95E18">
      <w:pPr>
        <w:spacing w:line="480" w:lineRule="auto"/>
        <w:rPr>
          <w:color w:val="000000" w:themeColor="text1"/>
        </w:rPr>
      </w:pPr>
      <w:r w:rsidRPr="004032BE">
        <w:rPr>
          <w:color w:val="000000" w:themeColor="text1"/>
        </w:rPr>
        <w:t>Frequency of a</w:t>
      </w:r>
      <w:r w:rsidR="00323CC5" w:rsidRPr="004032BE">
        <w:rPr>
          <w:color w:val="000000" w:themeColor="text1"/>
        </w:rPr>
        <w:t>lcohol consumption,</w:t>
      </w:r>
      <w:r w:rsidRPr="004032BE">
        <w:rPr>
          <w:color w:val="000000" w:themeColor="text1"/>
        </w:rPr>
        <w:t xml:space="preserve"> though not binge drinking,</w:t>
      </w:r>
      <w:r w:rsidR="00323CC5" w:rsidRPr="004032BE">
        <w:rPr>
          <w:color w:val="000000" w:themeColor="text1"/>
        </w:rPr>
        <w:t xml:space="preserve"> was associated with decreased condom adherence.</w:t>
      </w:r>
      <w:r w:rsidRPr="004032BE">
        <w:rPr>
          <w:color w:val="000000" w:themeColor="text1"/>
        </w:rPr>
        <w:t xml:space="preserve"> </w:t>
      </w:r>
      <w:r w:rsidR="00BA47AC" w:rsidRPr="004032BE">
        <w:rPr>
          <w:color w:val="000000" w:themeColor="text1"/>
        </w:rPr>
        <w:t>After adjustment, women who reported that a client’s drinking h</w:t>
      </w:r>
      <w:r w:rsidR="00F1505B" w:rsidRPr="004032BE">
        <w:rPr>
          <w:color w:val="000000" w:themeColor="text1"/>
        </w:rPr>
        <w:t>ad prevented condom use had 0</w:t>
      </w:r>
      <w:r w:rsidR="00BD2391">
        <w:rPr>
          <w:color w:val="000000" w:themeColor="text1"/>
        </w:rPr>
        <w:t>.</w:t>
      </w:r>
      <w:r w:rsidR="00F1505B" w:rsidRPr="004032BE">
        <w:rPr>
          <w:color w:val="000000" w:themeColor="text1"/>
        </w:rPr>
        <w:t>22</w:t>
      </w:r>
      <w:r w:rsidR="00BA47AC" w:rsidRPr="004032BE">
        <w:rPr>
          <w:color w:val="000000" w:themeColor="text1"/>
        </w:rPr>
        <w:t xml:space="preserve"> times the odds of adherence</w:t>
      </w:r>
      <w:r w:rsidR="00142CBA" w:rsidRPr="004032BE">
        <w:rPr>
          <w:color w:val="000000" w:themeColor="text1"/>
        </w:rPr>
        <w:t xml:space="preserve"> compared to those who did not report this</w:t>
      </w:r>
      <w:r w:rsidR="00F1505B" w:rsidRPr="004032BE">
        <w:rPr>
          <w:color w:val="000000" w:themeColor="text1"/>
        </w:rPr>
        <w:t xml:space="preserve"> (95%</w:t>
      </w:r>
      <w:r w:rsidR="00CB577F" w:rsidRPr="004032BE">
        <w:rPr>
          <w:color w:val="000000" w:themeColor="text1"/>
        </w:rPr>
        <w:t xml:space="preserve"> </w:t>
      </w:r>
      <w:r w:rsidR="00F1505B" w:rsidRPr="004032BE">
        <w:rPr>
          <w:color w:val="000000" w:themeColor="text1"/>
        </w:rPr>
        <w:t>CI 0</w:t>
      </w:r>
      <w:r w:rsidR="00BD2391">
        <w:rPr>
          <w:color w:val="000000" w:themeColor="text1"/>
        </w:rPr>
        <w:t>.</w:t>
      </w:r>
      <w:r w:rsidR="00F1505B" w:rsidRPr="004032BE">
        <w:rPr>
          <w:color w:val="000000" w:themeColor="text1"/>
        </w:rPr>
        <w:t>07-0</w:t>
      </w:r>
      <w:r w:rsidR="00BD2391">
        <w:rPr>
          <w:color w:val="000000" w:themeColor="text1"/>
        </w:rPr>
        <w:t>.</w:t>
      </w:r>
      <w:r w:rsidR="00F1505B" w:rsidRPr="004032BE">
        <w:rPr>
          <w:color w:val="000000" w:themeColor="text1"/>
        </w:rPr>
        <w:t>64)</w:t>
      </w:r>
      <w:r w:rsidR="00BA47AC" w:rsidRPr="004032BE">
        <w:rPr>
          <w:color w:val="000000" w:themeColor="text1"/>
        </w:rPr>
        <w:t xml:space="preserve">. </w:t>
      </w:r>
      <w:r w:rsidR="00B64627" w:rsidRPr="004032BE">
        <w:rPr>
          <w:color w:val="000000" w:themeColor="text1"/>
        </w:rPr>
        <w:t>W</w:t>
      </w:r>
      <w:r w:rsidR="00323CC5" w:rsidRPr="004032BE">
        <w:rPr>
          <w:color w:val="000000" w:themeColor="text1"/>
        </w:rPr>
        <w:t xml:space="preserve">omen who </w:t>
      </w:r>
      <w:r w:rsidR="00F161D9" w:rsidRPr="004032BE">
        <w:rPr>
          <w:color w:val="000000" w:themeColor="text1"/>
        </w:rPr>
        <w:t>reported drinking alcohol</w:t>
      </w:r>
      <w:r w:rsidR="00763631" w:rsidRPr="004032BE">
        <w:rPr>
          <w:color w:val="000000" w:themeColor="text1"/>
        </w:rPr>
        <w:t xml:space="preserve"> </w:t>
      </w:r>
      <w:r w:rsidR="00F1505B" w:rsidRPr="004032BE">
        <w:rPr>
          <w:color w:val="000000" w:themeColor="text1"/>
        </w:rPr>
        <w:t xml:space="preserve">two to </w:t>
      </w:r>
      <w:r w:rsidR="00763631" w:rsidRPr="004032BE">
        <w:rPr>
          <w:color w:val="000000" w:themeColor="text1"/>
        </w:rPr>
        <w:t>three</w:t>
      </w:r>
      <w:r w:rsidR="00F161D9" w:rsidRPr="004032BE">
        <w:rPr>
          <w:color w:val="000000" w:themeColor="text1"/>
        </w:rPr>
        <w:t xml:space="preserve"> </w:t>
      </w:r>
      <w:r w:rsidR="00763631" w:rsidRPr="004032BE">
        <w:rPr>
          <w:color w:val="000000" w:themeColor="text1"/>
        </w:rPr>
        <w:t>times</w:t>
      </w:r>
      <w:r w:rsidR="00F161D9" w:rsidRPr="004032BE">
        <w:rPr>
          <w:color w:val="000000" w:themeColor="text1"/>
        </w:rPr>
        <w:t xml:space="preserve"> </w:t>
      </w:r>
      <w:r w:rsidR="00B51401" w:rsidRPr="004032BE">
        <w:rPr>
          <w:color w:val="000000" w:themeColor="text1"/>
        </w:rPr>
        <w:t>or four or more times per week</w:t>
      </w:r>
      <w:r w:rsidR="00F161D9" w:rsidRPr="004032BE">
        <w:rPr>
          <w:color w:val="000000" w:themeColor="text1"/>
        </w:rPr>
        <w:t xml:space="preserve"> were also less likely to be adherent,</w:t>
      </w:r>
      <w:r w:rsidR="00CF2478" w:rsidRPr="004032BE">
        <w:rPr>
          <w:color w:val="000000" w:themeColor="text1"/>
        </w:rPr>
        <w:t xml:space="preserve"> </w:t>
      </w:r>
      <w:r w:rsidR="00F1505B" w:rsidRPr="004032BE">
        <w:rPr>
          <w:color w:val="000000" w:themeColor="text1"/>
        </w:rPr>
        <w:t>(aOR 0</w:t>
      </w:r>
      <w:r w:rsidR="00BD2391">
        <w:rPr>
          <w:color w:val="000000" w:themeColor="text1"/>
        </w:rPr>
        <w:t>.</w:t>
      </w:r>
      <w:r w:rsidR="00F1505B" w:rsidRPr="004032BE">
        <w:rPr>
          <w:color w:val="000000" w:themeColor="text1"/>
        </w:rPr>
        <w:t>34, 95% CI 0</w:t>
      </w:r>
      <w:r w:rsidR="00BD2391">
        <w:rPr>
          <w:color w:val="000000" w:themeColor="text1"/>
        </w:rPr>
        <w:t>.</w:t>
      </w:r>
      <w:r w:rsidR="00F1505B" w:rsidRPr="004032BE">
        <w:rPr>
          <w:color w:val="000000" w:themeColor="text1"/>
        </w:rPr>
        <w:t>16-0</w:t>
      </w:r>
      <w:r w:rsidR="00BD2391">
        <w:rPr>
          <w:color w:val="000000" w:themeColor="text1"/>
        </w:rPr>
        <w:t>.</w:t>
      </w:r>
      <w:r w:rsidR="00F1505B" w:rsidRPr="004032BE">
        <w:rPr>
          <w:color w:val="000000" w:themeColor="text1"/>
        </w:rPr>
        <w:t>69 for four</w:t>
      </w:r>
      <w:r w:rsidR="00CB577F" w:rsidRPr="004032BE">
        <w:rPr>
          <w:color w:val="000000" w:themeColor="text1"/>
        </w:rPr>
        <w:t xml:space="preserve"> or more times</w:t>
      </w:r>
      <w:r w:rsidR="00512FB6" w:rsidRPr="004032BE">
        <w:rPr>
          <w:color w:val="000000" w:themeColor="text1"/>
        </w:rPr>
        <w:t>, compared to no drinking</w:t>
      </w:r>
      <w:r w:rsidR="00F161D9" w:rsidRPr="004032BE">
        <w:rPr>
          <w:color w:val="000000" w:themeColor="text1"/>
        </w:rPr>
        <w:t xml:space="preserve">). </w:t>
      </w:r>
    </w:p>
    <w:p w14:paraId="06BE7877" w14:textId="77777777" w:rsidR="007A4E4C" w:rsidRPr="004032BE" w:rsidRDefault="007A4E4C" w:rsidP="00C95E18">
      <w:pPr>
        <w:spacing w:line="480" w:lineRule="auto"/>
        <w:rPr>
          <w:color w:val="000000" w:themeColor="text1"/>
        </w:rPr>
      </w:pPr>
    </w:p>
    <w:p w14:paraId="522FE5F3" w14:textId="6A2824C0" w:rsidR="00E21B2A" w:rsidRPr="004032BE" w:rsidRDefault="0046541A" w:rsidP="00C95E18">
      <w:pPr>
        <w:spacing w:line="480" w:lineRule="auto"/>
        <w:rPr>
          <w:color w:val="000000" w:themeColor="text1"/>
        </w:rPr>
      </w:pPr>
      <w:r w:rsidRPr="004032BE">
        <w:rPr>
          <w:color w:val="000000" w:themeColor="text1"/>
        </w:rPr>
        <w:t>W</w:t>
      </w:r>
      <w:r w:rsidR="007A4E4C" w:rsidRPr="004032BE">
        <w:rPr>
          <w:color w:val="000000" w:themeColor="text1"/>
        </w:rPr>
        <w:t xml:space="preserve">omen who had received condoms from a peer educator were more likely to be adherent </w:t>
      </w:r>
      <w:r w:rsidR="00B64627" w:rsidRPr="004032BE">
        <w:rPr>
          <w:color w:val="000000" w:themeColor="text1"/>
        </w:rPr>
        <w:t>than those</w:t>
      </w:r>
      <w:r w:rsidRPr="004032BE">
        <w:rPr>
          <w:color w:val="000000" w:themeColor="text1"/>
        </w:rPr>
        <w:t xml:space="preserve"> who </w:t>
      </w:r>
      <w:r w:rsidR="00CD7731" w:rsidRPr="004032BE">
        <w:rPr>
          <w:color w:val="000000" w:themeColor="text1"/>
        </w:rPr>
        <w:t>had not</w:t>
      </w:r>
      <w:r w:rsidRPr="004032BE">
        <w:rPr>
          <w:color w:val="000000" w:themeColor="text1"/>
        </w:rPr>
        <w:t xml:space="preserve"> </w:t>
      </w:r>
      <w:r w:rsidR="00F66391" w:rsidRPr="004032BE">
        <w:rPr>
          <w:color w:val="000000" w:themeColor="text1"/>
        </w:rPr>
        <w:t>(aOR=1</w:t>
      </w:r>
      <w:r w:rsidR="00BD2391">
        <w:rPr>
          <w:color w:val="000000" w:themeColor="text1"/>
        </w:rPr>
        <w:t>.</w:t>
      </w:r>
      <w:r w:rsidR="00F66391" w:rsidRPr="004032BE">
        <w:rPr>
          <w:color w:val="000000" w:themeColor="text1"/>
        </w:rPr>
        <w:t>64, 95% CI 1</w:t>
      </w:r>
      <w:r w:rsidR="00BD2391">
        <w:rPr>
          <w:color w:val="000000" w:themeColor="text1"/>
        </w:rPr>
        <w:t>.</w:t>
      </w:r>
      <w:r w:rsidR="00F66391" w:rsidRPr="004032BE">
        <w:rPr>
          <w:color w:val="000000" w:themeColor="text1"/>
        </w:rPr>
        <w:t>01-2</w:t>
      </w:r>
      <w:r w:rsidR="00BD2391">
        <w:rPr>
          <w:color w:val="000000" w:themeColor="text1"/>
        </w:rPr>
        <w:t>.</w:t>
      </w:r>
      <w:r w:rsidR="00F66391" w:rsidRPr="004032BE">
        <w:rPr>
          <w:color w:val="000000" w:themeColor="text1"/>
        </w:rPr>
        <w:t>65</w:t>
      </w:r>
      <w:r w:rsidR="007A4E4C" w:rsidRPr="004032BE">
        <w:rPr>
          <w:color w:val="000000" w:themeColor="text1"/>
        </w:rPr>
        <w:t>)</w:t>
      </w:r>
      <w:r w:rsidR="00142CBA" w:rsidRPr="004032BE">
        <w:rPr>
          <w:color w:val="000000" w:themeColor="text1"/>
        </w:rPr>
        <w:t>.</w:t>
      </w:r>
      <w:r w:rsidR="007A4E4C" w:rsidRPr="004032BE">
        <w:rPr>
          <w:color w:val="000000" w:themeColor="text1"/>
        </w:rPr>
        <w:t xml:space="preserve"> </w:t>
      </w:r>
      <w:r w:rsidR="00142CBA" w:rsidRPr="004032BE">
        <w:rPr>
          <w:color w:val="000000" w:themeColor="text1"/>
        </w:rPr>
        <w:t>W</w:t>
      </w:r>
      <w:r w:rsidR="00686D80" w:rsidRPr="004032BE">
        <w:rPr>
          <w:color w:val="000000" w:themeColor="text1"/>
        </w:rPr>
        <w:t xml:space="preserve">omen who </w:t>
      </w:r>
      <w:r w:rsidR="00142CBA" w:rsidRPr="004032BE">
        <w:rPr>
          <w:color w:val="000000" w:themeColor="text1"/>
        </w:rPr>
        <w:t>reported using</w:t>
      </w:r>
      <w:r w:rsidR="00686D80" w:rsidRPr="004032BE">
        <w:rPr>
          <w:color w:val="000000" w:themeColor="text1"/>
        </w:rPr>
        <w:t xml:space="preserve"> condom</w:t>
      </w:r>
      <w:r w:rsidR="00142CBA" w:rsidRPr="004032BE">
        <w:rPr>
          <w:color w:val="000000" w:themeColor="text1"/>
        </w:rPr>
        <w:t>s</w:t>
      </w:r>
      <w:r w:rsidR="00686D80" w:rsidRPr="004032BE">
        <w:rPr>
          <w:color w:val="000000" w:themeColor="text1"/>
        </w:rPr>
        <w:t xml:space="preserve"> brought by clients were less likely to adhere to them</w:t>
      </w:r>
      <w:r w:rsidR="00CD7731" w:rsidRPr="004032BE">
        <w:rPr>
          <w:color w:val="000000" w:themeColor="text1"/>
        </w:rPr>
        <w:t xml:space="preserve"> than those who did not, </w:t>
      </w:r>
      <w:r w:rsidR="00F66391" w:rsidRPr="004032BE">
        <w:rPr>
          <w:color w:val="000000" w:themeColor="text1"/>
        </w:rPr>
        <w:t>(aOR=0</w:t>
      </w:r>
      <w:r w:rsidR="00BD2391">
        <w:rPr>
          <w:color w:val="000000" w:themeColor="text1"/>
        </w:rPr>
        <w:t>.</w:t>
      </w:r>
      <w:r w:rsidR="00F66391" w:rsidRPr="004032BE">
        <w:rPr>
          <w:color w:val="000000" w:themeColor="text1"/>
        </w:rPr>
        <w:t>48, 95% CI 0</w:t>
      </w:r>
      <w:r w:rsidR="00BD2391">
        <w:rPr>
          <w:color w:val="000000" w:themeColor="text1"/>
        </w:rPr>
        <w:t>.</w:t>
      </w:r>
      <w:r w:rsidR="00F66391" w:rsidRPr="004032BE">
        <w:rPr>
          <w:color w:val="000000" w:themeColor="text1"/>
        </w:rPr>
        <w:t>30-0</w:t>
      </w:r>
      <w:r w:rsidR="00BD2391">
        <w:rPr>
          <w:color w:val="000000" w:themeColor="text1"/>
        </w:rPr>
        <w:t>.</w:t>
      </w:r>
      <w:r w:rsidR="00F66391" w:rsidRPr="004032BE">
        <w:rPr>
          <w:color w:val="000000" w:themeColor="text1"/>
        </w:rPr>
        <w:t>7</w:t>
      </w:r>
      <w:r w:rsidR="00686D80" w:rsidRPr="004032BE">
        <w:rPr>
          <w:color w:val="000000" w:themeColor="text1"/>
        </w:rPr>
        <w:t xml:space="preserve">8). </w:t>
      </w:r>
    </w:p>
    <w:p w14:paraId="2EE25BF8" w14:textId="77777777" w:rsidR="00323CC5" w:rsidRPr="004032BE" w:rsidRDefault="00323CC5" w:rsidP="00C95E18">
      <w:pPr>
        <w:spacing w:line="480" w:lineRule="auto"/>
        <w:rPr>
          <w:b/>
          <w:color w:val="000000" w:themeColor="text1"/>
        </w:rPr>
      </w:pPr>
    </w:p>
    <w:p w14:paraId="0902C880" w14:textId="2C4BB3B6" w:rsidR="00F65E5B" w:rsidRPr="004032BE" w:rsidRDefault="00491554" w:rsidP="00C95E18">
      <w:pPr>
        <w:pStyle w:val="Heading3"/>
        <w:spacing w:line="480" w:lineRule="auto"/>
        <w:rPr>
          <w:color w:val="000000" w:themeColor="text1"/>
        </w:rPr>
      </w:pPr>
      <w:r w:rsidRPr="004032BE">
        <w:rPr>
          <w:color w:val="000000" w:themeColor="text1"/>
        </w:rPr>
        <w:t>Factors associated with adherence to PrEP</w:t>
      </w:r>
    </w:p>
    <w:p w14:paraId="4AD28268" w14:textId="294D4D51" w:rsidR="00F65E5B" w:rsidRPr="004032BE" w:rsidRDefault="001A59C2" w:rsidP="00C95E18">
      <w:pPr>
        <w:spacing w:line="480" w:lineRule="auto"/>
        <w:rPr>
          <w:color w:val="000000" w:themeColor="text1"/>
        </w:rPr>
      </w:pPr>
      <w:r w:rsidRPr="004032BE">
        <w:rPr>
          <w:color w:val="000000" w:themeColor="text1"/>
        </w:rPr>
        <w:t>Women reporting adherent use of PrEP</w:t>
      </w:r>
      <w:r w:rsidR="0084712C" w:rsidRPr="004032BE">
        <w:rPr>
          <w:color w:val="000000" w:themeColor="text1"/>
        </w:rPr>
        <w:t xml:space="preserve"> were m</w:t>
      </w:r>
      <w:r w:rsidR="00BA0C21" w:rsidRPr="004032BE">
        <w:rPr>
          <w:color w:val="000000" w:themeColor="text1"/>
        </w:rPr>
        <w:t>ore likely to be older, aOR=1.05 for each</w:t>
      </w:r>
      <w:r w:rsidR="00BD400A" w:rsidRPr="004032BE">
        <w:rPr>
          <w:color w:val="000000" w:themeColor="text1"/>
        </w:rPr>
        <w:t xml:space="preserve"> additional</w:t>
      </w:r>
      <w:r w:rsidR="00BA0C21" w:rsidRPr="004032BE">
        <w:rPr>
          <w:color w:val="000000" w:themeColor="text1"/>
        </w:rPr>
        <w:t xml:space="preserve"> year</w:t>
      </w:r>
      <w:r w:rsidR="00BD400A" w:rsidRPr="004032BE">
        <w:rPr>
          <w:color w:val="000000" w:themeColor="text1"/>
        </w:rPr>
        <w:t xml:space="preserve"> of age</w:t>
      </w:r>
      <w:r w:rsidR="00BA0C21" w:rsidRPr="004032BE">
        <w:rPr>
          <w:color w:val="000000" w:themeColor="text1"/>
        </w:rPr>
        <w:t xml:space="preserve"> (95% CI 1</w:t>
      </w:r>
      <w:r w:rsidR="000B1763">
        <w:rPr>
          <w:color w:val="000000" w:themeColor="text1"/>
        </w:rPr>
        <w:t>.</w:t>
      </w:r>
      <w:r w:rsidR="00BA0C21" w:rsidRPr="004032BE">
        <w:rPr>
          <w:color w:val="000000" w:themeColor="text1"/>
        </w:rPr>
        <w:t>01-1</w:t>
      </w:r>
      <w:r w:rsidR="000B1763">
        <w:rPr>
          <w:color w:val="000000" w:themeColor="text1"/>
        </w:rPr>
        <w:t>.</w:t>
      </w:r>
      <w:r w:rsidR="00BA0C21" w:rsidRPr="004032BE">
        <w:rPr>
          <w:color w:val="000000" w:themeColor="text1"/>
        </w:rPr>
        <w:t>10</w:t>
      </w:r>
      <w:r w:rsidR="0084712C" w:rsidRPr="004032BE">
        <w:rPr>
          <w:color w:val="000000" w:themeColor="text1"/>
        </w:rPr>
        <w:t>)</w:t>
      </w:r>
      <w:r w:rsidR="00B64627" w:rsidRPr="004032BE">
        <w:rPr>
          <w:color w:val="000000" w:themeColor="text1"/>
        </w:rPr>
        <w:t>,</w:t>
      </w:r>
      <w:r w:rsidR="0084712C" w:rsidRPr="004032BE">
        <w:rPr>
          <w:color w:val="000000" w:themeColor="text1"/>
        </w:rPr>
        <w:t xml:space="preserve"> but to have begun sex work at a young</w:t>
      </w:r>
      <w:r w:rsidR="00BD400A" w:rsidRPr="004032BE">
        <w:rPr>
          <w:color w:val="000000" w:themeColor="text1"/>
        </w:rPr>
        <w:t>er</w:t>
      </w:r>
      <w:r w:rsidR="0084712C" w:rsidRPr="004032BE">
        <w:rPr>
          <w:color w:val="000000" w:themeColor="text1"/>
        </w:rPr>
        <w:t xml:space="preserve"> age</w:t>
      </w:r>
      <w:r w:rsidR="00F9385D" w:rsidRPr="004032BE">
        <w:rPr>
          <w:color w:val="000000" w:themeColor="text1"/>
        </w:rPr>
        <w:t>, aOR=0</w:t>
      </w:r>
      <w:r w:rsidR="000B1763">
        <w:rPr>
          <w:color w:val="000000" w:themeColor="text1"/>
        </w:rPr>
        <w:t>.</w:t>
      </w:r>
      <w:r w:rsidR="00F9385D" w:rsidRPr="004032BE">
        <w:rPr>
          <w:color w:val="000000" w:themeColor="text1"/>
        </w:rPr>
        <w:t>94 (95% CI 0</w:t>
      </w:r>
      <w:r w:rsidR="000B1763">
        <w:rPr>
          <w:color w:val="000000" w:themeColor="text1"/>
        </w:rPr>
        <w:t>.</w:t>
      </w:r>
      <w:r w:rsidR="00F9385D" w:rsidRPr="004032BE">
        <w:rPr>
          <w:color w:val="000000" w:themeColor="text1"/>
        </w:rPr>
        <w:t>89-0</w:t>
      </w:r>
      <w:r w:rsidR="000B1763">
        <w:rPr>
          <w:color w:val="000000" w:themeColor="text1"/>
        </w:rPr>
        <w:t>.</w:t>
      </w:r>
      <w:r w:rsidR="00F9385D" w:rsidRPr="004032BE">
        <w:rPr>
          <w:color w:val="000000" w:themeColor="text1"/>
        </w:rPr>
        <w:t>99)</w:t>
      </w:r>
      <w:r w:rsidR="00D20AC2" w:rsidRPr="004032BE">
        <w:rPr>
          <w:color w:val="000000" w:themeColor="text1"/>
        </w:rPr>
        <w:t xml:space="preserve"> for each year</w:t>
      </w:r>
      <w:r w:rsidR="0084712C" w:rsidRPr="004032BE">
        <w:rPr>
          <w:color w:val="000000" w:themeColor="text1"/>
        </w:rPr>
        <w:t xml:space="preserve">; </w:t>
      </w:r>
      <w:r w:rsidR="006105A2" w:rsidRPr="004032BE">
        <w:rPr>
          <w:color w:val="000000" w:themeColor="text1"/>
        </w:rPr>
        <w:t>indicating they</w:t>
      </w:r>
      <w:r w:rsidR="0084712C" w:rsidRPr="004032BE">
        <w:rPr>
          <w:color w:val="000000" w:themeColor="text1"/>
        </w:rPr>
        <w:t xml:space="preserve"> had a longer duration of sex work than those non-adherent to PrEP</w:t>
      </w:r>
      <w:r w:rsidR="00051B32" w:rsidRPr="004032BE">
        <w:rPr>
          <w:color w:val="000000" w:themeColor="text1"/>
        </w:rPr>
        <w:t>, Table</w:t>
      </w:r>
      <w:r w:rsidR="00942D78" w:rsidRPr="004032BE">
        <w:rPr>
          <w:color w:val="000000" w:themeColor="text1"/>
        </w:rPr>
        <w:t xml:space="preserve"> </w:t>
      </w:r>
      <w:r w:rsidR="00051B32" w:rsidRPr="004032BE">
        <w:rPr>
          <w:color w:val="000000" w:themeColor="text1"/>
        </w:rPr>
        <w:t>3</w:t>
      </w:r>
      <w:r w:rsidR="0084712C" w:rsidRPr="004032BE">
        <w:rPr>
          <w:color w:val="000000" w:themeColor="text1"/>
        </w:rPr>
        <w:t xml:space="preserve">. </w:t>
      </w:r>
    </w:p>
    <w:p w14:paraId="4D0F4347" w14:textId="77777777" w:rsidR="004E27CB" w:rsidRPr="004032BE" w:rsidRDefault="004E27CB" w:rsidP="00C95E18">
      <w:pPr>
        <w:spacing w:line="480" w:lineRule="auto"/>
        <w:rPr>
          <w:color w:val="000000" w:themeColor="text1"/>
        </w:rPr>
      </w:pPr>
    </w:p>
    <w:p w14:paraId="5D94D023" w14:textId="0D79D837" w:rsidR="004E27CB" w:rsidRPr="004032BE" w:rsidRDefault="004E27CB" w:rsidP="00C95E18">
      <w:pPr>
        <w:spacing w:line="480" w:lineRule="auto"/>
        <w:rPr>
          <w:color w:val="000000" w:themeColor="text1"/>
        </w:rPr>
      </w:pPr>
      <w:r w:rsidRPr="004032BE">
        <w:rPr>
          <w:color w:val="000000" w:themeColor="text1"/>
        </w:rPr>
        <w:t xml:space="preserve">Women who had alcohol </w:t>
      </w:r>
      <w:r w:rsidR="00295634" w:rsidRPr="004032BE">
        <w:rPr>
          <w:color w:val="000000" w:themeColor="text1"/>
        </w:rPr>
        <w:t>two to three</w:t>
      </w:r>
      <w:r w:rsidRPr="004032BE">
        <w:rPr>
          <w:color w:val="000000" w:themeColor="text1"/>
        </w:rPr>
        <w:t xml:space="preserve"> time</w:t>
      </w:r>
      <w:r w:rsidR="00412956" w:rsidRPr="004032BE">
        <w:rPr>
          <w:color w:val="000000" w:themeColor="text1"/>
        </w:rPr>
        <w:t>s</w:t>
      </w:r>
      <w:r w:rsidRPr="004032BE">
        <w:rPr>
          <w:color w:val="000000" w:themeColor="text1"/>
        </w:rPr>
        <w:t xml:space="preserve"> per week were less likely to adhere to </w:t>
      </w:r>
      <w:r w:rsidR="004112FC" w:rsidRPr="004032BE">
        <w:rPr>
          <w:color w:val="000000" w:themeColor="text1"/>
        </w:rPr>
        <w:t>PrEP</w:t>
      </w:r>
      <w:r w:rsidRPr="004032BE">
        <w:rPr>
          <w:color w:val="000000" w:themeColor="text1"/>
        </w:rPr>
        <w:t xml:space="preserve"> than those who never drank (aOR=0</w:t>
      </w:r>
      <w:r w:rsidR="000B1763">
        <w:rPr>
          <w:color w:val="000000" w:themeColor="text1"/>
        </w:rPr>
        <w:t>.</w:t>
      </w:r>
      <w:r w:rsidRPr="004032BE">
        <w:rPr>
          <w:color w:val="000000" w:themeColor="text1"/>
        </w:rPr>
        <w:t>3</w:t>
      </w:r>
      <w:r w:rsidR="00BA1DED" w:rsidRPr="004032BE">
        <w:rPr>
          <w:color w:val="000000" w:themeColor="text1"/>
        </w:rPr>
        <w:t>8,</w:t>
      </w:r>
      <w:r w:rsidR="000B1763">
        <w:rPr>
          <w:color w:val="000000" w:themeColor="text1"/>
        </w:rPr>
        <w:t xml:space="preserve"> </w:t>
      </w:r>
      <w:r w:rsidR="00BA1DED" w:rsidRPr="004032BE">
        <w:rPr>
          <w:color w:val="000000" w:themeColor="text1"/>
        </w:rPr>
        <w:t>95% CI 0</w:t>
      </w:r>
      <w:r w:rsidR="000B1763">
        <w:rPr>
          <w:color w:val="000000" w:themeColor="text1"/>
        </w:rPr>
        <w:t>.</w:t>
      </w:r>
      <w:r w:rsidR="00BA1DED" w:rsidRPr="004032BE">
        <w:rPr>
          <w:color w:val="000000" w:themeColor="text1"/>
        </w:rPr>
        <w:t>15</w:t>
      </w:r>
      <w:r w:rsidRPr="004032BE">
        <w:rPr>
          <w:color w:val="000000" w:themeColor="text1"/>
        </w:rPr>
        <w:t>-0</w:t>
      </w:r>
      <w:r w:rsidR="000B1763">
        <w:rPr>
          <w:color w:val="000000" w:themeColor="text1"/>
        </w:rPr>
        <w:t>.</w:t>
      </w:r>
      <w:r w:rsidRPr="004032BE">
        <w:rPr>
          <w:color w:val="000000" w:themeColor="text1"/>
        </w:rPr>
        <w:t>9</w:t>
      </w:r>
      <w:r w:rsidR="00BA1DED" w:rsidRPr="004032BE">
        <w:rPr>
          <w:color w:val="000000" w:themeColor="text1"/>
        </w:rPr>
        <w:t>6</w:t>
      </w:r>
      <w:r w:rsidRPr="004032BE">
        <w:rPr>
          <w:color w:val="000000" w:themeColor="text1"/>
        </w:rPr>
        <w:t>)</w:t>
      </w:r>
      <w:r w:rsidR="00BA2FCA" w:rsidRPr="004032BE">
        <w:rPr>
          <w:color w:val="000000" w:themeColor="text1"/>
        </w:rPr>
        <w:t>,</w:t>
      </w:r>
      <w:r w:rsidRPr="004032BE">
        <w:rPr>
          <w:color w:val="000000" w:themeColor="text1"/>
        </w:rPr>
        <w:t xml:space="preserve"> though there was not a clear dose response</w:t>
      </w:r>
      <w:r w:rsidR="004112FC" w:rsidRPr="004032BE">
        <w:rPr>
          <w:color w:val="000000" w:themeColor="text1"/>
        </w:rPr>
        <w:t xml:space="preserve"> relationship</w:t>
      </w:r>
      <w:r w:rsidR="005B460E" w:rsidRPr="004032BE">
        <w:rPr>
          <w:color w:val="000000" w:themeColor="text1"/>
        </w:rPr>
        <w:t xml:space="preserve"> and ther</w:t>
      </w:r>
      <w:r w:rsidR="009245D7" w:rsidRPr="004032BE">
        <w:rPr>
          <w:color w:val="000000" w:themeColor="text1"/>
        </w:rPr>
        <w:t>e was no evidence for decreased</w:t>
      </w:r>
      <w:r w:rsidR="005B460E" w:rsidRPr="004032BE">
        <w:rPr>
          <w:color w:val="000000" w:themeColor="text1"/>
        </w:rPr>
        <w:t xml:space="preserve"> adherence among those</w:t>
      </w:r>
      <w:r w:rsidR="00B64627" w:rsidRPr="004032BE">
        <w:rPr>
          <w:color w:val="000000" w:themeColor="text1"/>
        </w:rPr>
        <w:t xml:space="preserve"> </w:t>
      </w:r>
      <w:r w:rsidR="005B460E" w:rsidRPr="004032BE">
        <w:rPr>
          <w:color w:val="000000" w:themeColor="text1"/>
        </w:rPr>
        <w:t>report</w:t>
      </w:r>
      <w:r w:rsidR="00B64627" w:rsidRPr="004032BE">
        <w:rPr>
          <w:color w:val="000000" w:themeColor="text1"/>
        </w:rPr>
        <w:t>ing</w:t>
      </w:r>
      <w:r w:rsidR="005B460E" w:rsidRPr="004032BE">
        <w:rPr>
          <w:color w:val="000000" w:themeColor="text1"/>
        </w:rPr>
        <w:t xml:space="preserve"> binge drinking compared to those who drank alcohol but </w:t>
      </w:r>
      <w:r w:rsidR="00E33BB5" w:rsidRPr="004032BE">
        <w:rPr>
          <w:color w:val="000000" w:themeColor="text1"/>
        </w:rPr>
        <w:t>who did not report binge drinking</w:t>
      </w:r>
      <w:r w:rsidRPr="004032BE">
        <w:rPr>
          <w:color w:val="000000" w:themeColor="text1"/>
        </w:rPr>
        <w:t xml:space="preserve">. </w:t>
      </w:r>
      <w:r w:rsidR="00AD0CAA" w:rsidRPr="004032BE">
        <w:rPr>
          <w:color w:val="000000" w:themeColor="text1"/>
        </w:rPr>
        <w:t>Adherence to condoms with all partners or with clients only was not associated with PrEP adherence. However, among those women w</w:t>
      </w:r>
      <w:r w:rsidR="00BA2FCA" w:rsidRPr="004032BE">
        <w:rPr>
          <w:color w:val="000000" w:themeColor="text1"/>
        </w:rPr>
        <w:t>ho had steady partners,</w:t>
      </w:r>
      <w:r w:rsidR="00275448" w:rsidRPr="004032BE">
        <w:rPr>
          <w:color w:val="000000" w:themeColor="text1"/>
        </w:rPr>
        <w:t xml:space="preserve"> </w:t>
      </w:r>
      <w:r w:rsidR="00AD0CAA" w:rsidRPr="004032BE">
        <w:rPr>
          <w:color w:val="000000" w:themeColor="text1"/>
        </w:rPr>
        <w:t xml:space="preserve">reported adherence to condoms with those partners was associated with </w:t>
      </w:r>
      <w:r w:rsidR="00325AB2" w:rsidRPr="004032BE">
        <w:rPr>
          <w:color w:val="000000" w:themeColor="text1"/>
        </w:rPr>
        <w:t>increased likelihood of also being adherent to PrEP (aOR=6</w:t>
      </w:r>
      <w:r w:rsidR="000B1763">
        <w:rPr>
          <w:color w:val="000000" w:themeColor="text1"/>
        </w:rPr>
        <w:t>.</w:t>
      </w:r>
      <w:r w:rsidR="00325AB2" w:rsidRPr="004032BE">
        <w:rPr>
          <w:color w:val="000000" w:themeColor="text1"/>
        </w:rPr>
        <w:t>86, 95%CI 1</w:t>
      </w:r>
      <w:r w:rsidR="000B1763">
        <w:rPr>
          <w:color w:val="000000" w:themeColor="text1"/>
        </w:rPr>
        <w:t>.</w:t>
      </w:r>
      <w:r w:rsidR="00325AB2" w:rsidRPr="004032BE">
        <w:rPr>
          <w:color w:val="000000" w:themeColor="text1"/>
        </w:rPr>
        <w:t>90-24</w:t>
      </w:r>
      <w:r w:rsidR="000B1763">
        <w:rPr>
          <w:color w:val="000000" w:themeColor="text1"/>
        </w:rPr>
        <w:t>.</w:t>
      </w:r>
      <w:r w:rsidR="00325AB2" w:rsidRPr="004032BE">
        <w:rPr>
          <w:color w:val="000000" w:themeColor="text1"/>
        </w:rPr>
        <w:t>74)</w:t>
      </w:r>
      <w:r w:rsidR="00412956" w:rsidRPr="004032BE">
        <w:rPr>
          <w:color w:val="000000" w:themeColor="text1"/>
        </w:rPr>
        <w:t>, Appendix 2,</w:t>
      </w:r>
      <w:r w:rsidR="00B24B1B">
        <w:rPr>
          <w:color w:val="000000" w:themeColor="text1"/>
        </w:rPr>
        <w:t xml:space="preserve"> Supplemental Digital Content 1,</w:t>
      </w:r>
      <w:r w:rsidR="00412956" w:rsidRPr="004032BE">
        <w:rPr>
          <w:color w:val="000000" w:themeColor="text1"/>
        </w:rPr>
        <w:t xml:space="preserve"> Table 4</w:t>
      </w:r>
      <w:r w:rsidR="00325AB2" w:rsidRPr="004032BE">
        <w:rPr>
          <w:color w:val="000000" w:themeColor="text1"/>
        </w:rPr>
        <w:t>.</w:t>
      </w:r>
    </w:p>
    <w:p w14:paraId="2F987E6E" w14:textId="77777777" w:rsidR="006963B1" w:rsidRPr="004032BE" w:rsidRDefault="006963B1" w:rsidP="00C95E18">
      <w:pPr>
        <w:spacing w:line="480" w:lineRule="auto"/>
        <w:rPr>
          <w:b/>
          <w:color w:val="000000" w:themeColor="text1"/>
        </w:rPr>
      </w:pPr>
    </w:p>
    <w:p w14:paraId="7F2FD026" w14:textId="5A74BC27" w:rsidR="00843C40" w:rsidRPr="004032BE" w:rsidRDefault="006963B1" w:rsidP="00C95E18">
      <w:pPr>
        <w:pStyle w:val="Heading3"/>
        <w:spacing w:line="480" w:lineRule="auto"/>
        <w:rPr>
          <w:color w:val="000000" w:themeColor="text1"/>
        </w:rPr>
      </w:pPr>
      <w:r w:rsidRPr="004032BE">
        <w:rPr>
          <w:color w:val="000000" w:themeColor="text1"/>
        </w:rPr>
        <w:lastRenderedPageBreak/>
        <w:t xml:space="preserve">Sensitivity </w:t>
      </w:r>
      <w:r w:rsidR="00A123A5" w:rsidRPr="004032BE">
        <w:rPr>
          <w:color w:val="000000" w:themeColor="text1"/>
        </w:rPr>
        <w:t>analyses</w:t>
      </w:r>
      <w:r w:rsidRPr="004032BE">
        <w:rPr>
          <w:color w:val="000000" w:themeColor="text1"/>
        </w:rPr>
        <w:t xml:space="preserve"> </w:t>
      </w:r>
    </w:p>
    <w:p w14:paraId="2F8C8FBF" w14:textId="2863FCBC" w:rsidR="00066FC0" w:rsidRPr="004032BE" w:rsidRDefault="00A41196" w:rsidP="00C95E18">
      <w:pPr>
        <w:spacing w:line="480" w:lineRule="auto"/>
        <w:rPr>
          <w:color w:val="000000" w:themeColor="text1"/>
        </w:rPr>
      </w:pPr>
      <w:r w:rsidRPr="004032BE">
        <w:rPr>
          <w:color w:val="000000" w:themeColor="text1"/>
        </w:rPr>
        <w:t xml:space="preserve">There were 47 women </w:t>
      </w:r>
      <w:r w:rsidR="00A83B43" w:rsidRPr="004032BE">
        <w:rPr>
          <w:color w:val="000000" w:themeColor="text1"/>
        </w:rPr>
        <w:t>missing responses</w:t>
      </w:r>
      <w:r w:rsidRPr="004032BE">
        <w:rPr>
          <w:color w:val="000000" w:themeColor="text1"/>
        </w:rPr>
        <w:t xml:space="preserve"> to frequency of condom use with clients in the past month, which appeared to be differential by PrEP adherence. </w:t>
      </w:r>
      <w:r w:rsidR="00862F03" w:rsidRPr="004032BE">
        <w:rPr>
          <w:color w:val="000000" w:themeColor="text1"/>
        </w:rPr>
        <w:t>W</w:t>
      </w:r>
      <w:r w:rsidR="00C53713" w:rsidRPr="004032BE">
        <w:rPr>
          <w:color w:val="000000" w:themeColor="text1"/>
        </w:rPr>
        <w:t xml:space="preserve">e repeated our analyses 1) without weighting participant respondents by normalised inverse degree; 2) with a different treatment for a missing condom use variable; 3) examining condom adherence with clients and steady partners separately. These results are reported </w:t>
      </w:r>
      <w:r w:rsidRPr="004032BE">
        <w:rPr>
          <w:color w:val="000000" w:themeColor="text1"/>
        </w:rPr>
        <w:t xml:space="preserve">in full </w:t>
      </w:r>
      <w:r w:rsidR="00C53713" w:rsidRPr="004032BE">
        <w:rPr>
          <w:color w:val="000000" w:themeColor="text1"/>
        </w:rPr>
        <w:t xml:space="preserve">in Appendix </w:t>
      </w:r>
      <w:r w:rsidR="00AF5AAB" w:rsidRPr="004032BE">
        <w:rPr>
          <w:color w:val="000000" w:themeColor="text1"/>
        </w:rPr>
        <w:t>2</w:t>
      </w:r>
      <w:r w:rsidRPr="004032BE">
        <w:rPr>
          <w:color w:val="000000" w:themeColor="text1"/>
        </w:rPr>
        <w:t>,</w:t>
      </w:r>
      <w:r w:rsidR="00B24B1B">
        <w:rPr>
          <w:color w:val="000000" w:themeColor="text1"/>
        </w:rPr>
        <w:t xml:space="preserve"> Supplemental Digital Content 1,</w:t>
      </w:r>
      <w:r w:rsidRPr="004032BE">
        <w:rPr>
          <w:color w:val="000000" w:themeColor="text1"/>
        </w:rPr>
        <w:t xml:space="preserve"> but did not alter </w:t>
      </w:r>
      <w:r w:rsidR="00DD2BDB" w:rsidRPr="004032BE">
        <w:rPr>
          <w:color w:val="000000" w:themeColor="text1"/>
        </w:rPr>
        <w:t>the</w:t>
      </w:r>
      <w:r w:rsidRPr="004032BE">
        <w:rPr>
          <w:color w:val="000000" w:themeColor="text1"/>
        </w:rPr>
        <w:t xml:space="preserve"> overall conclusions from the primary analysis.</w:t>
      </w:r>
    </w:p>
    <w:p w14:paraId="7901C58E" w14:textId="77777777" w:rsidR="000617D7" w:rsidRPr="004032BE" w:rsidRDefault="000617D7" w:rsidP="00C95E18">
      <w:pPr>
        <w:spacing w:line="480" w:lineRule="auto"/>
        <w:rPr>
          <w:b/>
          <w:color w:val="000000" w:themeColor="text1"/>
        </w:rPr>
        <w:sectPr w:rsidR="000617D7" w:rsidRPr="004032BE" w:rsidSect="00EC43EC">
          <w:pgSz w:w="11900" w:h="16840"/>
          <w:pgMar w:top="1440" w:right="1440" w:bottom="1440" w:left="1440" w:header="720" w:footer="720" w:gutter="0"/>
          <w:cols w:space="720"/>
          <w:docGrid w:linePitch="360"/>
        </w:sectPr>
      </w:pPr>
    </w:p>
    <w:p w14:paraId="50DB1FA4" w14:textId="67898C47" w:rsidR="00EB2CAE" w:rsidRPr="00657A77" w:rsidRDefault="00BC4243" w:rsidP="00657A77">
      <w:pPr>
        <w:pStyle w:val="Heading2"/>
        <w:spacing w:line="480" w:lineRule="auto"/>
        <w:rPr>
          <w:color w:val="000000" w:themeColor="text1"/>
        </w:rPr>
      </w:pPr>
      <w:r w:rsidRPr="004032BE">
        <w:rPr>
          <w:color w:val="000000" w:themeColor="text1"/>
        </w:rPr>
        <w:lastRenderedPageBreak/>
        <w:t>Discussion</w:t>
      </w:r>
    </w:p>
    <w:p w14:paraId="3D507135" w14:textId="4C3F7F86" w:rsidR="00913CE5" w:rsidRPr="004032BE" w:rsidRDefault="00913CE5" w:rsidP="00C95E18">
      <w:pPr>
        <w:spacing w:line="480" w:lineRule="auto"/>
        <w:rPr>
          <w:color w:val="000000" w:themeColor="text1"/>
        </w:rPr>
      </w:pPr>
      <w:r w:rsidRPr="004032BE">
        <w:rPr>
          <w:color w:val="000000" w:themeColor="text1"/>
        </w:rPr>
        <w:t>We</w:t>
      </w:r>
      <w:r w:rsidR="00634353" w:rsidRPr="004032BE">
        <w:rPr>
          <w:color w:val="000000" w:themeColor="text1"/>
        </w:rPr>
        <w:t xml:space="preserve"> use</w:t>
      </w:r>
      <w:r w:rsidRPr="004032BE">
        <w:rPr>
          <w:color w:val="000000" w:themeColor="text1"/>
        </w:rPr>
        <w:t>d</w:t>
      </w:r>
      <w:r w:rsidR="00634353" w:rsidRPr="004032BE">
        <w:rPr>
          <w:color w:val="000000" w:themeColor="text1"/>
        </w:rPr>
        <w:t xml:space="preserve"> a</w:t>
      </w:r>
      <w:r w:rsidR="00B56658">
        <w:rPr>
          <w:color w:val="000000" w:themeColor="text1"/>
        </w:rPr>
        <w:t>n</w:t>
      </w:r>
      <w:r w:rsidR="00A10B2C" w:rsidRPr="004032BE">
        <w:rPr>
          <w:color w:val="000000" w:themeColor="text1"/>
        </w:rPr>
        <w:t xml:space="preserve"> </w:t>
      </w:r>
      <w:r w:rsidR="00F24426" w:rsidRPr="004032BE">
        <w:rPr>
          <w:color w:val="000000" w:themeColor="text1"/>
        </w:rPr>
        <w:t>HIV prevention</w:t>
      </w:r>
      <w:r w:rsidR="00A10B2C" w:rsidRPr="004032BE">
        <w:rPr>
          <w:color w:val="000000" w:themeColor="text1"/>
        </w:rPr>
        <w:t xml:space="preserve"> </w:t>
      </w:r>
      <w:r w:rsidR="001703F5" w:rsidRPr="004032BE">
        <w:rPr>
          <w:color w:val="000000" w:themeColor="text1"/>
        </w:rPr>
        <w:t xml:space="preserve">cascade </w:t>
      </w:r>
      <w:r w:rsidR="00F24426" w:rsidRPr="004032BE">
        <w:rPr>
          <w:color w:val="000000" w:themeColor="text1"/>
        </w:rPr>
        <w:t>framework</w:t>
      </w:r>
      <w:r w:rsidR="00A10B2C" w:rsidRPr="004032BE">
        <w:rPr>
          <w:color w:val="000000" w:themeColor="text1"/>
        </w:rPr>
        <w:fldChar w:fldCharType="begin"/>
      </w:r>
      <w:r w:rsidR="00AA0172">
        <w:rPr>
          <w:color w:val="000000" w:themeColor="text1"/>
        </w:rPr>
        <w:instrText xml:space="preserve"> ADDIN EN.CITE &lt;EndNote&gt;&lt;Cite&gt;&lt;Author&gt;Hargreaves&lt;/Author&gt;&lt;Year&gt;2016&lt;/Year&gt;&lt;RecNum&gt;345&lt;/RecNum&gt;&lt;DisplayText&gt;&lt;style face="superscript"&gt;11&lt;/style&gt;&lt;/DisplayText&gt;&lt;record&gt;&lt;rec-number&gt;345&lt;/rec-number&gt;&lt;foreign-keys&gt;&lt;key app="EN" db-id="szdtrr2w6pp0tde0vap5xa0vwrvrwf0xvtzs" timestamp="1489152407"&gt;345&lt;/key&gt;&lt;/foreign-keys&gt;&lt;ref-type name="Journal Article"&gt;17&lt;/ref-type&gt;&lt;contributors&gt;&lt;authors&gt;&lt;author&gt;Hargreaves, J. R.&lt;/author&gt;&lt;author&gt;Delany-Moretlwe, S.&lt;/author&gt;&lt;author&gt;Hallett, T. B.&lt;/author&gt;&lt;author&gt;Johnson, S.&lt;/author&gt;&lt;author&gt;Kapiga, S.&lt;/author&gt;&lt;author&gt;Bhattacharjee, P.&lt;/author&gt;&lt;author&gt;Dallabetta, G.&lt;/author&gt;&lt;author&gt;Garnett, G. P.&lt;/author&gt;&lt;/authors&gt;&lt;/contributors&gt;&lt;auth-address&gt;London School of Hygiene &amp;amp; Tropical Medicine, London, UK.&amp;#xD;Wits Reproductive Health and HIV Institute, University of the Witwatersrand, Johannesburg, South Africa.&amp;#xD;Imperial College, London, UK.&amp;#xD;Genesis Analytics, Johannesburg, South Africa.&amp;#xD;Mwanza Intervention Trials Unit, Mwanza, Tanzania.&amp;#xD;University of Manitoba, Winnipeg, MB, Canada.&amp;#xD;Bill &amp;amp; Melinda Gates Foundation, Seattle, WA, USA.&lt;/auth-address&gt;&lt;titles&gt;&lt;title&gt;The HIV prevention cascade: integrating theories of epidemiological, behavioural, and social science into programme design and monitoring&lt;/title&gt;&lt;secondary-title&gt;Lancet HIV&lt;/secondary-title&gt;&lt;/titles&gt;&lt;periodical&gt;&lt;full-title&gt;Lancet HIV&lt;/full-title&gt;&lt;/periodical&gt;&lt;pages&gt;e318-22&lt;/pages&gt;&lt;volume&gt;3&lt;/volume&gt;&lt;number&gt;7&lt;/number&gt;&lt;dates&gt;&lt;year&gt;2016&lt;/year&gt;&lt;pub-dates&gt;&lt;date&gt;Jul&lt;/date&gt;&lt;/pub-dates&gt;&lt;/dates&gt;&lt;isbn&gt;2352-3018 (Electronic)&amp;#xD;2352-3018 (Linking)&lt;/isbn&gt;&lt;accession-num&gt;27365206&lt;/accession-num&gt;&lt;urls&gt;&lt;related-urls&gt;&lt;url&gt;https://www.ncbi.nlm.nih.gov/pubmed/27365206&lt;/url&gt;&lt;/related-urls&gt;&lt;/urls&gt;&lt;electronic-resource-num&gt;10.1016/S2352-3018(16)30063-7&lt;/electronic-resource-num&gt;&lt;/record&gt;&lt;/Cite&gt;&lt;/EndNote&gt;</w:instrText>
      </w:r>
      <w:r w:rsidR="00A10B2C" w:rsidRPr="004032BE">
        <w:rPr>
          <w:color w:val="000000" w:themeColor="text1"/>
        </w:rPr>
        <w:fldChar w:fldCharType="separate"/>
      </w:r>
      <w:r w:rsidR="00AA0172" w:rsidRPr="00AA0172">
        <w:rPr>
          <w:noProof/>
          <w:color w:val="000000" w:themeColor="text1"/>
          <w:vertAlign w:val="superscript"/>
        </w:rPr>
        <w:t>11</w:t>
      </w:r>
      <w:r w:rsidR="00A10B2C" w:rsidRPr="004032BE">
        <w:rPr>
          <w:color w:val="000000" w:themeColor="text1"/>
        </w:rPr>
        <w:fldChar w:fldCharType="end"/>
      </w:r>
      <w:r w:rsidR="00F24426" w:rsidRPr="004032BE">
        <w:rPr>
          <w:color w:val="000000" w:themeColor="text1"/>
        </w:rPr>
        <w:t xml:space="preserve"> to investigate</w:t>
      </w:r>
      <w:r w:rsidR="00832861" w:rsidRPr="004032BE">
        <w:rPr>
          <w:color w:val="000000" w:themeColor="text1"/>
        </w:rPr>
        <w:t xml:space="preserve"> levels </w:t>
      </w:r>
      <w:r w:rsidR="007C3B36" w:rsidRPr="004032BE">
        <w:rPr>
          <w:color w:val="000000" w:themeColor="text1"/>
        </w:rPr>
        <w:t xml:space="preserve">of </w:t>
      </w:r>
      <w:r w:rsidR="00EE6036" w:rsidRPr="004032BE">
        <w:rPr>
          <w:color w:val="000000" w:themeColor="text1"/>
        </w:rPr>
        <w:t>prevention coverage among HIV-</w:t>
      </w:r>
      <w:r w:rsidR="00832861" w:rsidRPr="004032BE">
        <w:rPr>
          <w:color w:val="000000" w:themeColor="text1"/>
        </w:rPr>
        <w:t>negative FSW at seven sites in Zimbabwe</w:t>
      </w:r>
      <w:r w:rsidR="00BD400A" w:rsidRPr="004032BE">
        <w:rPr>
          <w:color w:val="000000" w:themeColor="text1"/>
        </w:rPr>
        <w:t xml:space="preserve"> in 2016</w:t>
      </w:r>
      <w:r w:rsidR="00832861" w:rsidRPr="004032BE">
        <w:rPr>
          <w:color w:val="000000" w:themeColor="text1"/>
        </w:rPr>
        <w:t>.</w:t>
      </w:r>
      <w:r w:rsidR="000D3943" w:rsidRPr="004032BE">
        <w:rPr>
          <w:color w:val="000000" w:themeColor="text1"/>
        </w:rPr>
        <w:t xml:space="preserve"> </w:t>
      </w:r>
      <w:r w:rsidR="00940DD7">
        <w:rPr>
          <w:color w:val="000000" w:themeColor="text1"/>
        </w:rPr>
        <w:t>A</w:t>
      </w:r>
      <w:r w:rsidR="00EE6036" w:rsidRPr="004032BE">
        <w:rPr>
          <w:color w:val="000000" w:themeColor="text1"/>
        </w:rPr>
        <w:t>pproximately half of</w:t>
      </w:r>
      <w:r w:rsidR="009B45EF" w:rsidRPr="004032BE">
        <w:rPr>
          <w:color w:val="000000" w:themeColor="text1"/>
        </w:rPr>
        <w:t xml:space="preserve"> </w:t>
      </w:r>
      <w:r w:rsidR="00332D7F" w:rsidRPr="004032BE">
        <w:rPr>
          <w:color w:val="000000" w:themeColor="text1"/>
        </w:rPr>
        <w:t>HIV-negative</w:t>
      </w:r>
      <w:r w:rsidR="005671A4" w:rsidRPr="004032BE">
        <w:rPr>
          <w:color w:val="000000" w:themeColor="text1"/>
        </w:rPr>
        <w:t xml:space="preserve"> FSW </w:t>
      </w:r>
      <w:r w:rsidR="00940DD7">
        <w:rPr>
          <w:color w:val="000000" w:themeColor="text1"/>
        </w:rPr>
        <w:t>we</w:t>
      </w:r>
      <w:r w:rsidR="005671A4" w:rsidRPr="004032BE">
        <w:rPr>
          <w:color w:val="000000" w:themeColor="text1"/>
        </w:rPr>
        <w:t>re currently a</w:t>
      </w:r>
      <w:r w:rsidR="00761302" w:rsidRPr="004032BE">
        <w:rPr>
          <w:color w:val="000000" w:themeColor="text1"/>
        </w:rPr>
        <w:t>dherent</w:t>
      </w:r>
      <w:r w:rsidR="005671A4" w:rsidRPr="004032BE">
        <w:rPr>
          <w:color w:val="000000" w:themeColor="text1"/>
        </w:rPr>
        <w:t xml:space="preserve"> to</w:t>
      </w:r>
      <w:r w:rsidRPr="004032BE">
        <w:rPr>
          <w:color w:val="000000" w:themeColor="text1"/>
        </w:rPr>
        <w:t xml:space="preserve"> </w:t>
      </w:r>
      <w:r w:rsidR="00EE6036" w:rsidRPr="004032BE">
        <w:rPr>
          <w:color w:val="000000" w:themeColor="text1"/>
        </w:rPr>
        <w:t xml:space="preserve">condoms </w:t>
      </w:r>
      <w:r w:rsidRPr="004032BE">
        <w:rPr>
          <w:color w:val="000000" w:themeColor="text1"/>
        </w:rPr>
        <w:t>and/or to PrEP</w:t>
      </w:r>
      <w:r w:rsidR="00F465BA">
        <w:rPr>
          <w:color w:val="000000" w:themeColor="text1"/>
        </w:rPr>
        <w:t>; almost</w:t>
      </w:r>
      <w:r w:rsidR="00940DD7">
        <w:rPr>
          <w:color w:val="000000" w:themeColor="text1"/>
        </w:rPr>
        <w:t xml:space="preserve"> h</w:t>
      </w:r>
      <w:r w:rsidR="00EE6036" w:rsidRPr="004032BE">
        <w:rPr>
          <w:color w:val="000000" w:themeColor="text1"/>
        </w:rPr>
        <w:t>alf of HIV-</w:t>
      </w:r>
      <w:r w:rsidRPr="004032BE">
        <w:rPr>
          <w:color w:val="000000" w:themeColor="text1"/>
        </w:rPr>
        <w:t xml:space="preserve">negative </w:t>
      </w:r>
      <w:r w:rsidR="00B56658">
        <w:rPr>
          <w:color w:val="000000" w:themeColor="text1"/>
        </w:rPr>
        <w:t>FSW</w:t>
      </w:r>
      <w:r w:rsidRPr="004032BE">
        <w:rPr>
          <w:color w:val="000000" w:themeColor="text1"/>
        </w:rPr>
        <w:t xml:space="preserve"> are in need of </w:t>
      </w:r>
      <w:r w:rsidR="00940DD7">
        <w:rPr>
          <w:color w:val="000000" w:themeColor="text1"/>
        </w:rPr>
        <w:t xml:space="preserve">additional </w:t>
      </w:r>
      <w:r w:rsidR="00F465BA">
        <w:rPr>
          <w:color w:val="000000" w:themeColor="text1"/>
        </w:rPr>
        <w:t>s</w:t>
      </w:r>
      <w:r w:rsidRPr="004032BE">
        <w:rPr>
          <w:color w:val="000000" w:themeColor="text1"/>
        </w:rPr>
        <w:t>trategies to prevent</w:t>
      </w:r>
      <w:r w:rsidR="004112FC" w:rsidRPr="004032BE">
        <w:rPr>
          <w:color w:val="000000" w:themeColor="text1"/>
        </w:rPr>
        <w:t xml:space="preserve"> them from </w:t>
      </w:r>
      <w:r w:rsidR="006105A2" w:rsidRPr="004032BE">
        <w:rPr>
          <w:color w:val="000000" w:themeColor="text1"/>
        </w:rPr>
        <w:t>acquiring</w:t>
      </w:r>
      <w:r w:rsidR="004112FC" w:rsidRPr="004032BE">
        <w:rPr>
          <w:color w:val="000000" w:themeColor="text1"/>
        </w:rPr>
        <w:t xml:space="preserve"> HIV</w:t>
      </w:r>
      <w:r w:rsidRPr="004032BE">
        <w:rPr>
          <w:color w:val="000000" w:themeColor="text1"/>
        </w:rPr>
        <w:t xml:space="preserve">. </w:t>
      </w:r>
    </w:p>
    <w:p w14:paraId="5B3C8615" w14:textId="77777777" w:rsidR="00913CE5" w:rsidRPr="004032BE" w:rsidRDefault="00913CE5" w:rsidP="00C95E18">
      <w:pPr>
        <w:spacing w:line="480" w:lineRule="auto"/>
        <w:rPr>
          <w:color w:val="000000" w:themeColor="text1"/>
        </w:rPr>
      </w:pPr>
    </w:p>
    <w:p w14:paraId="386D16D4" w14:textId="66D130F7" w:rsidR="00C242C0" w:rsidRPr="00347D78" w:rsidRDefault="00A84C3F" w:rsidP="00C95E18">
      <w:pPr>
        <w:spacing w:line="480" w:lineRule="auto"/>
        <w:rPr>
          <w:color w:val="000000" w:themeColor="text1"/>
        </w:rPr>
      </w:pPr>
      <w:r w:rsidRPr="004032BE">
        <w:rPr>
          <w:color w:val="000000" w:themeColor="text1"/>
        </w:rPr>
        <w:t xml:space="preserve">Nearly all FSW </w:t>
      </w:r>
      <w:r w:rsidR="003C435A" w:rsidRPr="004032BE">
        <w:rPr>
          <w:color w:val="000000" w:themeColor="text1"/>
        </w:rPr>
        <w:t xml:space="preserve">were aware that condoms could prevent HIV, an aspect of demand, and were able to access condoms when </w:t>
      </w:r>
      <w:r w:rsidR="00347D78">
        <w:rPr>
          <w:color w:val="000000" w:themeColor="text1"/>
        </w:rPr>
        <w:t>needed</w:t>
      </w:r>
      <w:r w:rsidR="003C435A" w:rsidRPr="004032BE">
        <w:rPr>
          <w:color w:val="000000" w:themeColor="text1"/>
        </w:rPr>
        <w:t>, supply.</w:t>
      </w:r>
      <w:r w:rsidR="0096065B" w:rsidRPr="004032BE">
        <w:rPr>
          <w:color w:val="000000" w:themeColor="text1"/>
        </w:rPr>
        <w:t xml:space="preserve"> </w:t>
      </w:r>
      <w:r w:rsidR="002C1182" w:rsidRPr="004032BE">
        <w:rPr>
          <w:color w:val="000000" w:themeColor="text1"/>
        </w:rPr>
        <w:t>However, t</w:t>
      </w:r>
      <w:r w:rsidRPr="004032BE">
        <w:rPr>
          <w:color w:val="000000" w:themeColor="text1"/>
        </w:rPr>
        <w:t xml:space="preserve">here </w:t>
      </w:r>
      <w:r w:rsidR="00196A30" w:rsidRPr="004032BE">
        <w:rPr>
          <w:color w:val="000000" w:themeColor="text1"/>
        </w:rPr>
        <w:t>were</w:t>
      </w:r>
      <w:r w:rsidRPr="004032BE">
        <w:rPr>
          <w:color w:val="000000" w:themeColor="text1"/>
        </w:rPr>
        <w:t xml:space="preserve"> gaps in a</w:t>
      </w:r>
      <w:r w:rsidR="009236C8" w:rsidRPr="004032BE">
        <w:rPr>
          <w:color w:val="000000" w:themeColor="text1"/>
        </w:rPr>
        <w:t>dher</w:t>
      </w:r>
      <w:r w:rsidRPr="004032BE">
        <w:rPr>
          <w:color w:val="000000" w:themeColor="text1"/>
        </w:rPr>
        <w:t>e</w:t>
      </w:r>
      <w:r w:rsidR="00592287" w:rsidRPr="004032BE">
        <w:rPr>
          <w:color w:val="000000" w:themeColor="text1"/>
        </w:rPr>
        <w:t>nce</w:t>
      </w:r>
      <w:r w:rsidRPr="004032BE">
        <w:rPr>
          <w:color w:val="000000" w:themeColor="text1"/>
        </w:rPr>
        <w:t>: condom use at all occasions</w:t>
      </w:r>
      <w:r w:rsidR="00C456B6" w:rsidRPr="004032BE">
        <w:rPr>
          <w:color w:val="000000" w:themeColor="text1"/>
        </w:rPr>
        <w:t>,</w:t>
      </w:r>
      <w:r w:rsidRPr="004032BE">
        <w:rPr>
          <w:color w:val="000000" w:themeColor="text1"/>
        </w:rPr>
        <w:t xml:space="preserve"> except with a steady partner </w:t>
      </w:r>
      <w:r w:rsidR="0093475C" w:rsidRPr="004032BE">
        <w:rPr>
          <w:color w:val="000000" w:themeColor="text1"/>
        </w:rPr>
        <w:t>believed</w:t>
      </w:r>
      <w:r w:rsidRPr="004032BE">
        <w:rPr>
          <w:color w:val="000000" w:themeColor="text1"/>
        </w:rPr>
        <w:t xml:space="preserve"> to be </w:t>
      </w:r>
      <w:r w:rsidR="00332D7F" w:rsidRPr="004032BE">
        <w:rPr>
          <w:color w:val="000000" w:themeColor="text1"/>
        </w:rPr>
        <w:t>HIV-negative</w:t>
      </w:r>
      <w:r w:rsidR="00C456B6" w:rsidRPr="004032BE">
        <w:rPr>
          <w:color w:val="000000" w:themeColor="text1"/>
        </w:rPr>
        <w:t>,</w:t>
      </w:r>
      <w:r w:rsidRPr="004032BE">
        <w:rPr>
          <w:color w:val="000000" w:themeColor="text1"/>
        </w:rPr>
        <w:t xml:space="preserve"> was reported </w:t>
      </w:r>
      <w:r w:rsidR="00546F9E" w:rsidRPr="004032BE">
        <w:rPr>
          <w:color w:val="000000" w:themeColor="text1"/>
        </w:rPr>
        <w:t>by less than half of women (45</w:t>
      </w:r>
      <w:r w:rsidR="000B1763">
        <w:rPr>
          <w:color w:val="000000" w:themeColor="text1"/>
        </w:rPr>
        <w:t>.</w:t>
      </w:r>
      <w:r w:rsidR="00546F9E" w:rsidRPr="004032BE">
        <w:rPr>
          <w:color w:val="000000" w:themeColor="text1"/>
        </w:rPr>
        <w:t>5</w:t>
      </w:r>
      <w:r w:rsidRPr="004032BE">
        <w:rPr>
          <w:color w:val="000000" w:themeColor="text1"/>
        </w:rPr>
        <w:t>%).</w:t>
      </w:r>
      <w:r w:rsidR="00840E06" w:rsidRPr="004032BE">
        <w:rPr>
          <w:color w:val="000000" w:themeColor="text1"/>
        </w:rPr>
        <w:t xml:space="preserve"> </w:t>
      </w:r>
      <w:r w:rsidR="00347D78">
        <w:rPr>
          <w:color w:val="000000" w:themeColor="text1"/>
        </w:rPr>
        <w:t>A</w:t>
      </w:r>
      <w:r w:rsidR="00AD4209" w:rsidRPr="004032BE">
        <w:rPr>
          <w:color w:val="000000" w:themeColor="text1"/>
        </w:rPr>
        <w:t xml:space="preserve"> minority of women reported h</w:t>
      </w:r>
      <w:r w:rsidR="009236C8" w:rsidRPr="004032BE">
        <w:rPr>
          <w:color w:val="000000" w:themeColor="text1"/>
        </w:rPr>
        <w:t>igh alcohol consumption</w:t>
      </w:r>
      <w:r w:rsidR="00C91599" w:rsidRPr="004032BE">
        <w:rPr>
          <w:color w:val="000000" w:themeColor="text1"/>
        </w:rPr>
        <w:t>,</w:t>
      </w:r>
      <w:r w:rsidR="007C644C">
        <w:rPr>
          <w:color w:val="000000" w:themeColor="text1"/>
        </w:rPr>
        <w:t xml:space="preserve"> </w:t>
      </w:r>
      <w:r w:rsidR="00840E06" w:rsidRPr="004032BE">
        <w:rPr>
          <w:color w:val="000000" w:themeColor="text1"/>
        </w:rPr>
        <w:t xml:space="preserve">but </w:t>
      </w:r>
      <w:r w:rsidR="00B47175">
        <w:rPr>
          <w:color w:val="000000" w:themeColor="text1"/>
        </w:rPr>
        <w:t>this</w:t>
      </w:r>
      <w:r w:rsidR="00840E06" w:rsidRPr="004032BE">
        <w:rPr>
          <w:color w:val="000000" w:themeColor="text1"/>
        </w:rPr>
        <w:t xml:space="preserve"> was </w:t>
      </w:r>
      <w:r w:rsidR="00840E06" w:rsidRPr="004032BE">
        <w:rPr>
          <w:rFonts w:ascii="Calibri" w:hAnsi="Calibri"/>
          <w:color w:val="000000" w:themeColor="text1"/>
        </w:rPr>
        <w:t>associated with non-adherence to condoms</w:t>
      </w:r>
      <w:r w:rsidR="00B47175">
        <w:rPr>
          <w:rFonts w:ascii="Calibri" w:hAnsi="Calibri"/>
          <w:color w:val="000000" w:themeColor="text1"/>
        </w:rPr>
        <w:t xml:space="preserve"> and some sex workers reported that own or client </w:t>
      </w:r>
      <w:r w:rsidR="00366FA3">
        <w:rPr>
          <w:rFonts w:ascii="Calibri" w:hAnsi="Calibri"/>
          <w:color w:val="000000" w:themeColor="text1"/>
        </w:rPr>
        <w:t>alcohol</w:t>
      </w:r>
      <w:r w:rsidR="00B47175">
        <w:rPr>
          <w:rFonts w:ascii="Calibri" w:hAnsi="Calibri"/>
          <w:color w:val="000000" w:themeColor="text1"/>
        </w:rPr>
        <w:t xml:space="preserve"> use had caused them to have sex without a condom in the past year</w:t>
      </w:r>
      <w:r w:rsidR="00840E06" w:rsidRPr="004032BE">
        <w:rPr>
          <w:rFonts w:ascii="Calibri" w:hAnsi="Calibri"/>
          <w:color w:val="000000" w:themeColor="text1"/>
        </w:rPr>
        <w:t>.</w:t>
      </w:r>
      <w:r w:rsidR="007C644C">
        <w:rPr>
          <w:rFonts w:ascii="Calibri" w:hAnsi="Calibri"/>
          <w:color w:val="000000" w:themeColor="text1"/>
        </w:rPr>
        <w:t xml:space="preserve"> </w:t>
      </w:r>
      <w:r w:rsidR="00940DD7">
        <w:rPr>
          <w:rFonts w:ascii="Calibri" w:hAnsi="Calibri"/>
          <w:color w:val="000000" w:themeColor="text1"/>
        </w:rPr>
        <w:t xml:space="preserve"> </w:t>
      </w:r>
      <w:r w:rsidR="00F465BA">
        <w:rPr>
          <w:rFonts w:ascii="Calibri" w:hAnsi="Calibri"/>
          <w:color w:val="000000" w:themeColor="text1"/>
        </w:rPr>
        <w:t>Am</w:t>
      </w:r>
      <w:r w:rsidR="00FB3692" w:rsidRPr="004032BE">
        <w:rPr>
          <w:rFonts w:ascii="Calibri" w:hAnsi="Calibri"/>
          <w:color w:val="000000" w:themeColor="text1"/>
        </w:rPr>
        <w:t xml:space="preserve">ong Kenyan </w:t>
      </w:r>
      <w:r w:rsidR="00347D78">
        <w:rPr>
          <w:rFonts w:ascii="Calibri" w:hAnsi="Calibri"/>
          <w:color w:val="000000" w:themeColor="text1"/>
        </w:rPr>
        <w:t>FSW</w:t>
      </w:r>
      <w:r w:rsidR="00366FA3">
        <w:rPr>
          <w:rFonts w:ascii="Calibri" w:hAnsi="Calibri"/>
          <w:color w:val="000000" w:themeColor="text1"/>
        </w:rPr>
        <w:t>,</w:t>
      </w:r>
      <w:r w:rsidR="00FB3692" w:rsidRPr="004032BE">
        <w:rPr>
          <w:rFonts w:ascii="Calibri" w:hAnsi="Calibri"/>
          <w:color w:val="000000" w:themeColor="text1"/>
        </w:rPr>
        <w:t xml:space="preserve"> </w:t>
      </w:r>
      <w:r w:rsidR="006B701C" w:rsidRPr="004032BE">
        <w:rPr>
          <w:rFonts w:ascii="Calibri" w:hAnsi="Calibri"/>
          <w:color w:val="000000" w:themeColor="text1"/>
        </w:rPr>
        <w:t>an adaptation of</w:t>
      </w:r>
      <w:r w:rsidR="001A30CA" w:rsidRPr="004032BE">
        <w:rPr>
          <w:rFonts w:ascii="Calibri" w:hAnsi="Calibri"/>
          <w:color w:val="000000" w:themeColor="text1"/>
        </w:rPr>
        <w:t xml:space="preserve"> </w:t>
      </w:r>
      <w:r w:rsidR="001A30CA" w:rsidRPr="004032BE">
        <w:rPr>
          <w:rFonts w:ascii="Calibri" w:eastAsia="Times New Roman" w:hAnsi="Calibri" w:cs="Times New Roman"/>
          <w:color w:val="000000" w:themeColor="text1"/>
          <w:lang w:eastAsia="en-GB"/>
        </w:rPr>
        <w:t>WHO's Brief Intervention for Hazardous and Harmful Drinking</w:t>
      </w:r>
      <w:r w:rsidR="001A30CA" w:rsidRPr="004032BE">
        <w:rPr>
          <w:rFonts w:ascii="Calibri" w:hAnsi="Calibri"/>
          <w:color w:val="000000" w:themeColor="text1"/>
        </w:rPr>
        <w:t xml:space="preserve"> reduce</w:t>
      </w:r>
      <w:r w:rsidR="00940DD7">
        <w:rPr>
          <w:rFonts w:ascii="Calibri" w:hAnsi="Calibri"/>
          <w:color w:val="000000" w:themeColor="text1"/>
        </w:rPr>
        <w:t>d</w:t>
      </w:r>
      <w:r w:rsidR="001A30CA" w:rsidRPr="004032BE">
        <w:rPr>
          <w:rFonts w:ascii="Calibri" w:hAnsi="Calibri"/>
          <w:color w:val="000000" w:themeColor="text1"/>
        </w:rPr>
        <w:t xml:space="preserve"> alcohol use</w:t>
      </w:r>
      <w:r w:rsidR="001A30CA" w:rsidRPr="00E61650">
        <w:rPr>
          <w:rFonts w:ascii="Calibri" w:eastAsia="Times New Roman" w:hAnsi="Calibri" w:cs="Times New Roman"/>
          <w:color w:val="000000" w:themeColor="text1"/>
          <w:lang w:eastAsia="en-GB"/>
        </w:rPr>
        <w:fldChar w:fldCharType="begin"/>
      </w:r>
      <w:r w:rsidR="001522D7">
        <w:rPr>
          <w:rFonts w:ascii="Calibri" w:eastAsia="Times New Roman" w:hAnsi="Calibri" w:cs="Times New Roman"/>
          <w:color w:val="000000" w:themeColor="text1"/>
          <w:lang w:eastAsia="en-GB"/>
        </w:rPr>
        <w:instrText xml:space="preserve"> ADDIN EN.CITE &lt;EndNote&gt;&lt;Cite&gt;&lt;Author&gt;L’Engle&lt;/Author&gt;&lt;Year&gt;2014&lt;/Year&gt;&lt;RecNum&gt;401&lt;/RecNum&gt;&lt;DisplayText&gt;&lt;style face="superscript"&gt;32&lt;/style&gt;&lt;/DisplayText&gt;&lt;record&gt;&lt;rec-number&gt;401&lt;/rec-number&gt;&lt;foreign-keys&gt;&lt;key app="EN" db-id="szdtrr2w6pp0tde0vap5xa0vwrvrwf0xvtzs" timestamp="1509382668"&gt;401&lt;/key&gt;&lt;/foreign-keys&gt;&lt;ref-type name="Journal Article"&gt;17&lt;/ref-type&gt;&lt;contributors&gt;&lt;authors&gt;&lt;author&gt;L’Engle, K. L.&lt;/author&gt;&lt;author&gt;Mwarogo, P.&lt;/author&gt;&lt;author&gt;Kingola, N.&lt;/author&gt;&lt;author&gt;Sinkele, W.&lt;/author&gt;&lt;author&gt;Weiner, D.H.&lt;/author&gt;&lt;/authors&gt;&lt;/contributors&gt;&lt;titles&gt;&lt;title&gt;A randomized controlled trial of a brief intervention to reduce alcohol use among female sex workers in Mombasa, Kenya&lt;/title&gt;&lt;secondary-title&gt;Journal of Acquired Immune Deficiency Syndromes: JAIDS&lt;/secondary-title&gt;&lt;/titles&gt;&lt;periodical&gt;&lt;full-title&gt;Journal of Acquired Immune Deficiency Syndromes: JAIDS&lt;/full-title&gt;&lt;/periodical&gt;&lt;pages&gt;446-53&lt;/pages&gt;&lt;volume&gt;67&lt;/volume&gt;&lt;number&gt;4&lt;/number&gt;&lt;dates&gt;&lt;year&gt;2014&lt;/year&gt;&lt;/dates&gt;&lt;urls&gt;&lt;/urls&gt;&lt;electronic-resource-num&gt;10.1097/QAI.0000000000000335&lt;/electronic-resource-num&gt;&lt;/record&gt;&lt;/Cite&gt;&lt;/EndNote&gt;</w:instrText>
      </w:r>
      <w:r w:rsidR="001A30CA" w:rsidRPr="00E61650">
        <w:rPr>
          <w:rFonts w:ascii="Calibri" w:eastAsia="Times New Roman" w:hAnsi="Calibri" w:cs="Times New Roman"/>
          <w:color w:val="000000" w:themeColor="text1"/>
          <w:lang w:eastAsia="en-GB"/>
        </w:rPr>
        <w:fldChar w:fldCharType="separate"/>
      </w:r>
      <w:r w:rsidR="001522D7" w:rsidRPr="001522D7">
        <w:rPr>
          <w:rFonts w:ascii="Calibri" w:eastAsia="Times New Roman" w:hAnsi="Calibri" w:cs="Times New Roman"/>
          <w:noProof/>
          <w:color w:val="000000" w:themeColor="text1"/>
          <w:vertAlign w:val="superscript"/>
          <w:lang w:eastAsia="en-GB"/>
        </w:rPr>
        <w:t>32</w:t>
      </w:r>
      <w:r w:rsidR="001A30CA" w:rsidRPr="00E61650">
        <w:rPr>
          <w:rFonts w:ascii="Calibri" w:eastAsia="Times New Roman" w:hAnsi="Calibri" w:cs="Times New Roman"/>
          <w:color w:val="000000" w:themeColor="text1"/>
          <w:lang w:eastAsia="en-GB"/>
        </w:rPr>
        <w:fldChar w:fldCharType="end"/>
      </w:r>
      <w:r w:rsidR="001A30CA" w:rsidRPr="004032BE">
        <w:rPr>
          <w:rFonts w:ascii="Calibri" w:hAnsi="Calibri"/>
          <w:color w:val="000000" w:themeColor="text1"/>
        </w:rPr>
        <w:t xml:space="preserve"> and experience of client violence</w:t>
      </w:r>
      <w:r w:rsidR="00D520A0" w:rsidRPr="004032BE">
        <w:rPr>
          <w:rFonts w:ascii="Calibri" w:hAnsi="Calibri"/>
          <w:color w:val="000000" w:themeColor="text1"/>
        </w:rPr>
        <w:t xml:space="preserve">, which could be </w:t>
      </w:r>
      <w:r w:rsidR="00B64627" w:rsidRPr="004032BE">
        <w:rPr>
          <w:rFonts w:ascii="Calibri" w:hAnsi="Calibri"/>
          <w:color w:val="000000" w:themeColor="text1"/>
        </w:rPr>
        <w:t xml:space="preserve">applicable for </w:t>
      </w:r>
      <w:r w:rsidR="00D520A0" w:rsidRPr="004032BE">
        <w:rPr>
          <w:rFonts w:ascii="Calibri" w:hAnsi="Calibri"/>
          <w:color w:val="000000" w:themeColor="text1"/>
        </w:rPr>
        <w:t xml:space="preserve"> FSW in Zimbabwe</w:t>
      </w:r>
      <w:r w:rsidR="001A30CA" w:rsidRPr="00E61650">
        <w:rPr>
          <w:rFonts w:ascii="Calibri" w:eastAsia="Times New Roman" w:hAnsi="Calibri" w:cs="Times New Roman"/>
          <w:color w:val="000000" w:themeColor="text1"/>
          <w:lang w:eastAsia="en-GB"/>
        </w:rPr>
        <w:fldChar w:fldCharType="begin">
          <w:fldData xml:space="preserve">PEVuZE5vdGU+PENpdGU+PEF1dGhvcj5QYXJjZXNlcGU8L0F1dGhvcj48WWVhcj4yMDE2PC9ZZWFy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</w:fldData>
        </w:fldChar>
      </w:r>
      <w:r w:rsidR="001522D7">
        <w:rPr>
          <w:rFonts w:ascii="Calibri" w:eastAsia="Times New Roman" w:hAnsi="Calibri" w:cs="Times New Roman"/>
          <w:color w:val="000000" w:themeColor="text1"/>
          <w:lang w:eastAsia="en-GB"/>
        </w:rPr>
        <w:instrText xml:space="preserve"> ADDIN EN.CITE </w:instrText>
      </w:r>
      <w:r w:rsidR="001522D7">
        <w:rPr>
          <w:rFonts w:ascii="Calibri" w:eastAsia="Times New Roman" w:hAnsi="Calibri" w:cs="Times New Roman"/>
          <w:color w:val="000000" w:themeColor="text1"/>
          <w:lang w:eastAsia="en-GB"/>
        </w:rPr>
        <w:fldChar w:fldCharType="begin">
          <w:fldData xml:space="preserve">PEVuZE5vdGU+PENpdGU+PEF1dGhvcj5QYXJjZXNlcGU8L0F1dGhvcj48WWVhcj4yMDE2PC9ZZWFy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</w:fldData>
        </w:fldChar>
      </w:r>
      <w:r w:rsidR="001522D7">
        <w:rPr>
          <w:rFonts w:ascii="Calibri" w:eastAsia="Times New Roman" w:hAnsi="Calibri" w:cs="Times New Roman"/>
          <w:color w:val="000000" w:themeColor="text1"/>
          <w:lang w:eastAsia="en-GB"/>
        </w:rPr>
        <w:instrText xml:space="preserve"> ADDIN EN.CITE.DATA </w:instrText>
      </w:r>
      <w:r w:rsidR="001522D7">
        <w:rPr>
          <w:rFonts w:ascii="Calibri" w:eastAsia="Times New Roman" w:hAnsi="Calibri" w:cs="Times New Roman"/>
          <w:color w:val="000000" w:themeColor="text1"/>
          <w:lang w:eastAsia="en-GB"/>
        </w:rPr>
      </w:r>
      <w:r w:rsidR="001522D7">
        <w:rPr>
          <w:rFonts w:ascii="Calibri" w:eastAsia="Times New Roman" w:hAnsi="Calibri" w:cs="Times New Roman"/>
          <w:color w:val="000000" w:themeColor="text1"/>
          <w:lang w:eastAsia="en-GB"/>
        </w:rPr>
        <w:fldChar w:fldCharType="end"/>
      </w:r>
      <w:r w:rsidR="001A30CA" w:rsidRPr="00E61650">
        <w:rPr>
          <w:rFonts w:ascii="Calibri" w:eastAsia="Times New Roman" w:hAnsi="Calibri" w:cs="Times New Roman"/>
          <w:color w:val="000000" w:themeColor="text1"/>
          <w:lang w:eastAsia="en-GB"/>
        </w:rPr>
      </w:r>
      <w:r w:rsidR="001A30CA" w:rsidRPr="00E61650">
        <w:rPr>
          <w:rFonts w:ascii="Calibri" w:eastAsia="Times New Roman" w:hAnsi="Calibri" w:cs="Times New Roman"/>
          <w:color w:val="000000" w:themeColor="text1"/>
          <w:lang w:eastAsia="en-GB"/>
        </w:rPr>
        <w:fldChar w:fldCharType="separate"/>
      </w:r>
      <w:r w:rsidR="001522D7" w:rsidRPr="001522D7">
        <w:rPr>
          <w:rFonts w:ascii="Calibri" w:eastAsia="Times New Roman" w:hAnsi="Calibri" w:cs="Times New Roman"/>
          <w:noProof/>
          <w:color w:val="000000" w:themeColor="text1"/>
          <w:vertAlign w:val="superscript"/>
          <w:lang w:eastAsia="en-GB"/>
        </w:rPr>
        <w:t>33</w:t>
      </w:r>
      <w:r w:rsidR="001A30CA" w:rsidRPr="00E61650">
        <w:rPr>
          <w:rFonts w:ascii="Calibri" w:eastAsia="Times New Roman" w:hAnsi="Calibri" w:cs="Times New Roman"/>
          <w:color w:val="000000" w:themeColor="text1"/>
          <w:lang w:eastAsia="en-GB"/>
        </w:rPr>
        <w:fldChar w:fldCharType="end"/>
      </w:r>
      <w:r w:rsidR="00E61650">
        <w:rPr>
          <w:rFonts w:ascii="Calibri" w:eastAsia="Times New Roman" w:hAnsi="Calibri" w:cs="Times New Roman"/>
          <w:color w:val="000000" w:themeColor="text1"/>
          <w:lang w:eastAsia="en-GB"/>
        </w:rPr>
        <w:t>.</w:t>
      </w:r>
      <w:r w:rsidR="001A30CA" w:rsidRPr="004032BE">
        <w:rPr>
          <w:rFonts w:ascii="Calibri" w:hAnsi="Calibri"/>
          <w:color w:val="000000" w:themeColor="text1"/>
        </w:rPr>
        <w:t xml:space="preserve"> </w:t>
      </w:r>
      <w:r w:rsidR="00347D78">
        <w:rPr>
          <w:rFonts w:ascii="Calibri" w:hAnsi="Calibri"/>
          <w:color w:val="000000" w:themeColor="text1"/>
        </w:rPr>
        <w:t xml:space="preserve">Programming </w:t>
      </w:r>
      <w:r w:rsidR="007C644C">
        <w:rPr>
          <w:rFonts w:ascii="Calibri" w:hAnsi="Calibri"/>
          <w:color w:val="000000" w:themeColor="text1"/>
        </w:rPr>
        <w:t>c</w:t>
      </w:r>
      <w:r w:rsidR="00BD2142" w:rsidRPr="004032BE">
        <w:rPr>
          <w:rFonts w:ascii="Calibri" w:hAnsi="Calibri"/>
          <w:color w:val="000000" w:themeColor="text1"/>
        </w:rPr>
        <w:t>ould consider how to support women to use condoms even in situations where they and/or their clients are drinking</w:t>
      </w:r>
      <w:r w:rsidR="005D4B5D" w:rsidRPr="004032BE">
        <w:rPr>
          <w:rFonts w:ascii="Calibri" w:hAnsi="Calibri"/>
          <w:color w:val="000000" w:themeColor="text1"/>
        </w:rPr>
        <w:t>.</w:t>
      </w:r>
      <w:r w:rsidR="00B47175">
        <w:rPr>
          <w:rFonts w:ascii="Calibri" w:hAnsi="Calibri"/>
          <w:color w:val="000000" w:themeColor="text1"/>
        </w:rPr>
        <w:t xml:space="preserve"> While our study found weak statistical evidence for an association between condom adherence</w:t>
      </w:r>
      <w:r w:rsidR="00951B57">
        <w:rPr>
          <w:rFonts w:ascii="Calibri" w:hAnsi="Calibri"/>
          <w:color w:val="000000" w:themeColor="text1"/>
        </w:rPr>
        <w:t xml:space="preserve"> and experience of violence</w:t>
      </w:r>
      <w:r w:rsidR="00B47175">
        <w:rPr>
          <w:rFonts w:ascii="Calibri" w:hAnsi="Calibri"/>
          <w:color w:val="000000" w:themeColor="text1"/>
        </w:rPr>
        <w:t xml:space="preserve"> and police harassment, alcohol consumption and experiencing violence and harassment have been found to be related in other FSW populations</w:t>
      </w:r>
      <w:r w:rsidR="00951B57">
        <w:rPr>
          <w:rFonts w:ascii="Calibri" w:hAnsi="Calibri"/>
          <w:color w:val="000000" w:themeColor="text1"/>
        </w:rPr>
        <w:fldChar w:fldCharType="begin">
          <w:fldData xml:space="preserve">PEVuZE5vdGU+PENpdGU+PEF1dGhvcj5EZWVyaW5nPC9BdXRob3I+PFllYXI+MjAxNDwvWWVhcj48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</w:fldData>
        </w:fldChar>
      </w:r>
      <w:r w:rsidR="00951B57">
        <w:rPr>
          <w:rFonts w:ascii="Calibri" w:hAnsi="Calibri"/>
          <w:color w:val="000000" w:themeColor="text1"/>
        </w:rPr>
        <w:instrText xml:space="preserve"> ADDIN EN.CITE </w:instrText>
      </w:r>
      <w:r w:rsidR="00951B57">
        <w:rPr>
          <w:rFonts w:ascii="Calibri" w:hAnsi="Calibri"/>
          <w:color w:val="000000" w:themeColor="text1"/>
        </w:rPr>
        <w:fldChar w:fldCharType="begin">
          <w:fldData xml:space="preserve">PEVuZE5vdGU+PENpdGU+PEF1dGhvcj5EZWVyaW5nPC9BdXRob3I+PFllYXI+MjAxNDwvWWVhcj48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</w:fldData>
        </w:fldChar>
      </w:r>
      <w:r w:rsidR="00951B57">
        <w:rPr>
          <w:rFonts w:ascii="Calibri" w:hAnsi="Calibri"/>
          <w:color w:val="000000" w:themeColor="text1"/>
        </w:rPr>
        <w:instrText xml:space="preserve"> ADDIN EN.CITE.DATA </w:instrText>
      </w:r>
      <w:r w:rsidR="00951B57">
        <w:rPr>
          <w:rFonts w:ascii="Calibri" w:hAnsi="Calibri"/>
          <w:color w:val="000000" w:themeColor="text1"/>
        </w:rPr>
      </w:r>
      <w:r w:rsidR="00951B57">
        <w:rPr>
          <w:rFonts w:ascii="Calibri" w:hAnsi="Calibri"/>
          <w:color w:val="000000" w:themeColor="text1"/>
        </w:rPr>
        <w:fldChar w:fldCharType="end"/>
      </w:r>
      <w:r w:rsidR="00951B57">
        <w:rPr>
          <w:rFonts w:ascii="Calibri" w:hAnsi="Calibri"/>
          <w:color w:val="000000" w:themeColor="text1"/>
        </w:rPr>
      </w:r>
      <w:r w:rsidR="00951B57">
        <w:rPr>
          <w:rFonts w:ascii="Calibri" w:hAnsi="Calibri"/>
          <w:color w:val="000000" w:themeColor="text1"/>
        </w:rPr>
        <w:fldChar w:fldCharType="separate"/>
      </w:r>
      <w:r w:rsidR="00951B57" w:rsidRPr="00951B57">
        <w:rPr>
          <w:rFonts w:ascii="Calibri" w:hAnsi="Calibri"/>
          <w:noProof/>
          <w:color w:val="000000" w:themeColor="text1"/>
          <w:vertAlign w:val="superscript"/>
        </w:rPr>
        <w:t>34</w:t>
      </w:r>
      <w:r w:rsidR="00951B57">
        <w:rPr>
          <w:rFonts w:ascii="Calibri" w:hAnsi="Calibri"/>
          <w:color w:val="000000" w:themeColor="text1"/>
        </w:rPr>
        <w:fldChar w:fldCharType="end"/>
      </w:r>
      <w:r w:rsidR="00B47175">
        <w:rPr>
          <w:rFonts w:ascii="Calibri" w:hAnsi="Calibri"/>
          <w:color w:val="000000" w:themeColor="text1"/>
        </w:rPr>
        <w:t>, and should be explored further.</w:t>
      </w:r>
    </w:p>
    <w:p w14:paraId="63335B8D" w14:textId="77777777" w:rsidR="00C242C0" w:rsidRPr="004032BE" w:rsidRDefault="00C242C0" w:rsidP="00C95E18">
      <w:pPr>
        <w:spacing w:line="480" w:lineRule="auto"/>
        <w:rPr>
          <w:rFonts w:ascii="Times New Roman" w:eastAsia="Times New Roman" w:hAnsi="Times New Roman" w:cs="Times New Roman"/>
          <w:color w:val="000000" w:themeColor="text1"/>
          <w:lang w:eastAsia="en-GB"/>
        </w:rPr>
      </w:pPr>
    </w:p>
    <w:p w14:paraId="48B16CD4" w14:textId="134BD19A" w:rsidR="00F9352F" w:rsidRPr="004032BE" w:rsidRDefault="0073341E" w:rsidP="00C95E18">
      <w:pPr>
        <w:spacing w:line="480" w:lineRule="auto"/>
        <w:rPr>
          <w:color w:val="000000" w:themeColor="text1"/>
        </w:rPr>
      </w:pPr>
      <w:r>
        <w:rPr>
          <w:color w:val="000000" w:themeColor="text1"/>
        </w:rPr>
        <w:t>W</w:t>
      </w:r>
      <w:r w:rsidR="002D3B34" w:rsidRPr="004032BE">
        <w:rPr>
          <w:color w:val="000000" w:themeColor="text1"/>
        </w:rPr>
        <w:t>omen who</w:t>
      </w:r>
      <w:r w:rsidR="002C1182" w:rsidRPr="004032BE">
        <w:rPr>
          <w:color w:val="000000" w:themeColor="text1"/>
        </w:rPr>
        <w:t xml:space="preserve">se clients provided condoms </w:t>
      </w:r>
      <w:r w:rsidR="002D3B34" w:rsidRPr="004032BE">
        <w:rPr>
          <w:color w:val="000000" w:themeColor="text1"/>
        </w:rPr>
        <w:t xml:space="preserve">were less likely to be adherent </w:t>
      </w:r>
      <w:r w:rsidR="008C7E9A" w:rsidRPr="004032BE">
        <w:rPr>
          <w:color w:val="000000" w:themeColor="text1"/>
        </w:rPr>
        <w:t xml:space="preserve">than </w:t>
      </w:r>
      <w:r w:rsidR="002D3B34" w:rsidRPr="004032BE">
        <w:rPr>
          <w:color w:val="000000" w:themeColor="text1"/>
        </w:rPr>
        <w:t xml:space="preserve">those who did not, while women who received condoms from a peer educator were more likely to be adherent. </w:t>
      </w:r>
      <w:r>
        <w:rPr>
          <w:color w:val="000000" w:themeColor="text1"/>
        </w:rPr>
        <w:t>FSW</w:t>
      </w:r>
      <w:r w:rsidR="00EE6036" w:rsidRPr="004032BE">
        <w:rPr>
          <w:color w:val="000000" w:themeColor="text1"/>
        </w:rPr>
        <w:t xml:space="preserve"> depending</w:t>
      </w:r>
      <w:r w:rsidR="001B756D" w:rsidRPr="004032BE">
        <w:rPr>
          <w:color w:val="000000" w:themeColor="text1"/>
        </w:rPr>
        <w:t xml:space="preserve"> more</w:t>
      </w:r>
      <w:r w:rsidR="002D3B34" w:rsidRPr="004032BE">
        <w:rPr>
          <w:color w:val="000000" w:themeColor="text1"/>
        </w:rPr>
        <w:t xml:space="preserve"> on clients could have</w:t>
      </w:r>
      <w:r w:rsidR="001B756D" w:rsidRPr="004032BE">
        <w:rPr>
          <w:color w:val="000000" w:themeColor="text1"/>
        </w:rPr>
        <w:t xml:space="preserve"> had</w:t>
      </w:r>
      <w:r w:rsidR="002D3B34" w:rsidRPr="004032BE">
        <w:rPr>
          <w:color w:val="000000" w:themeColor="text1"/>
        </w:rPr>
        <w:t xml:space="preserve"> a less reliable </w:t>
      </w:r>
      <w:r w:rsidR="00262C1C" w:rsidRPr="004032BE">
        <w:rPr>
          <w:color w:val="000000" w:themeColor="text1"/>
        </w:rPr>
        <w:t xml:space="preserve">and trustworthy </w:t>
      </w:r>
      <w:r w:rsidR="002D3B34" w:rsidRPr="004032BE">
        <w:rPr>
          <w:color w:val="000000" w:themeColor="text1"/>
        </w:rPr>
        <w:lastRenderedPageBreak/>
        <w:t>supply</w:t>
      </w:r>
      <w:r w:rsidR="00E16299" w:rsidRPr="004032BE">
        <w:rPr>
          <w:color w:val="000000" w:themeColor="text1"/>
        </w:rPr>
        <w:t xml:space="preserve"> in practice</w:t>
      </w:r>
      <w:r w:rsidR="002D3B34" w:rsidRPr="004032BE">
        <w:rPr>
          <w:color w:val="000000" w:themeColor="text1"/>
        </w:rPr>
        <w:t xml:space="preserve">. Women who meet peer educators </w:t>
      </w:r>
      <w:r w:rsidR="001B0DA5" w:rsidRPr="004032BE">
        <w:rPr>
          <w:color w:val="000000" w:themeColor="text1"/>
        </w:rPr>
        <w:t>are</w:t>
      </w:r>
      <w:r w:rsidR="003C435A" w:rsidRPr="004032BE">
        <w:rPr>
          <w:color w:val="000000" w:themeColor="text1"/>
        </w:rPr>
        <w:t xml:space="preserve"> given condom negotiation training and education</w:t>
      </w:r>
      <w:r w:rsidR="008C7E9A" w:rsidRPr="004032BE">
        <w:rPr>
          <w:color w:val="000000" w:themeColor="text1"/>
        </w:rPr>
        <w:t>,</w:t>
      </w:r>
      <w:r w:rsidR="002D3B34" w:rsidRPr="004032BE">
        <w:rPr>
          <w:color w:val="000000" w:themeColor="text1"/>
        </w:rPr>
        <w:t xml:space="preserve"> which could additionally benefit their </w:t>
      </w:r>
      <w:r w:rsidR="000D455A" w:rsidRPr="004032BE">
        <w:rPr>
          <w:color w:val="000000" w:themeColor="text1"/>
        </w:rPr>
        <w:t xml:space="preserve">condom </w:t>
      </w:r>
      <w:r w:rsidR="002D3B34" w:rsidRPr="004032BE">
        <w:rPr>
          <w:color w:val="000000" w:themeColor="text1"/>
        </w:rPr>
        <w:t xml:space="preserve">adherence. </w:t>
      </w:r>
    </w:p>
    <w:p w14:paraId="3B50C348" w14:textId="77777777" w:rsidR="00B31855" w:rsidRPr="004032BE" w:rsidRDefault="00B31855" w:rsidP="00C95E18">
      <w:pPr>
        <w:spacing w:line="480" w:lineRule="auto"/>
        <w:rPr>
          <w:color w:val="000000" w:themeColor="text1"/>
        </w:rPr>
      </w:pPr>
    </w:p>
    <w:p w14:paraId="2D41B9A8" w14:textId="79B3823A" w:rsidR="00D74EAA" w:rsidRPr="004032BE" w:rsidRDefault="000D455A" w:rsidP="00C95E18">
      <w:pPr>
        <w:spacing w:line="480" w:lineRule="auto"/>
        <w:rPr>
          <w:color w:val="000000" w:themeColor="text1"/>
        </w:rPr>
      </w:pPr>
      <w:r w:rsidRPr="004032BE">
        <w:rPr>
          <w:color w:val="000000" w:themeColor="text1"/>
        </w:rPr>
        <w:t>Our measurement of condom adherence</w:t>
      </w:r>
      <w:r w:rsidR="00F76F66" w:rsidRPr="004032BE">
        <w:rPr>
          <w:color w:val="000000" w:themeColor="text1"/>
        </w:rPr>
        <w:t xml:space="preserve"> </w:t>
      </w:r>
      <w:r w:rsidR="006F55D1" w:rsidRPr="004032BE">
        <w:rPr>
          <w:color w:val="000000" w:themeColor="text1"/>
        </w:rPr>
        <w:t>confirms</w:t>
      </w:r>
      <w:r w:rsidR="00D74EAA" w:rsidRPr="004032BE">
        <w:rPr>
          <w:color w:val="000000" w:themeColor="text1"/>
        </w:rPr>
        <w:t xml:space="preserve"> the </w:t>
      </w:r>
      <w:r w:rsidR="00984264" w:rsidRPr="004032BE">
        <w:rPr>
          <w:color w:val="000000" w:themeColor="text1"/>
        </w:rPr>
        <w:t>recommendation to use</w:t>
      </w:r>
      <w:r w:rsidR="00D74EAA" w:rsidRPr="004032BE">
        <w:rPr>
          <w:color w:val="000000" w:themeColor="text1"/>
        </w:rPr>
        <w:t xml:space="preserve"> </w:t>
      </w:r>
      <w:r w:rsidR="0008065D" w:rsidRPr="004032BE">
        <w:rPr>
          <w:color w:val="000000" w:themeColor="text1"/>
        </w:rPr>
        <w:t xml:space="preserve">multiple questions </w:t>
      </w:r>
      <w:r w:rsidR="00EE6036" w:rsidRPr="004032BE">
        <w:rPr>
          <w:color w:val="000000" w:themeColor="text1"/>
        </w:rPr>
        <w:t>in measuring coverage</w:t>
      </w:r>
      <w:r w:rsidR="00F76F66" w:rsidRPr="004032BE">
        <w:rPr>
          <w:color w:val="000000" w:themeColor="text1"/>
        </w:rPr>
        <w:t xml:space="preserve"> of condom use</w:t>
      </w:r>
      <w:r w:rsidR="00525382" w:rsidRPr="00E61650">
        <w:rPr>
          <w:color w:val="000000" w:themeColor="text1"/>
        </w:rPr>
        <w:fldChar w:fldCharType="begin"/>
      </w:r>
      <w:r w:rsidR="00951B57">
        <w:rPr>
          <w:color w:val="000000" w:themeColor="text1"/>
        </w:rPr>
        <w:instrText xml:space="preserve"> ADDIN EN.CITE &lt;EndNote&gt;&lt;Cite&gt;&lt;Author&gt;Fonner&lt;/Author&gt;&lt;Year&gt;2014&lt;/Year&gt;&lt;RecNum&gt;362&lt;/RecNum&gt;&lt;DisplayText&gt;&lt;style face="superscript"&gt;35&lt;/style&gt;&lt;/DisplayText&gt;&lt;record&gt;&lt;rec-number&gt;362&lt;/rec-number&gt;&lt;foreign-keys&gt;&lt;key app="EN" db-id="szdtrr2w6pp0tde0vap5xa0vwrvrwf0xvtzs" timestamp="1499091075"&gt;362&lt;/key&gt;&lt;/foreign-keys&gt;&lt;ref-type name="Journal Article"&gt;17&lt;/ref-type&gt;&lt;contributors&gt;&lt;authors&gt;&lt;author&gt;Fonner, V. A.&lt;/author&gt;&lt;author&gt;Kennedy, C. E.&lt;/author&gt;&lt;author&gt;O&amp;apos;Reilly, K. R.&lt;/author&gt;&lt;author&gt;Sweat, M. D.&lt;/author&gt;&lt;/authors&gt;&lt;/contributors&gt;&lt;auth-address&gt;Department of International Health, Johns Hopkins Bloomberg School of Public Health, 615 N. Wolfe St., E5037, Baltimore, MD, 21205, USA, vtedrow@jhsph.edu.&lt;/auth-address&gt;&lt;titles&gt;&lt;title&gt;Systematic assessment of condom use measurement in evaluation of HIV prevention interventions: need for standardization of measures&lt;/title&gt;&lt;secondary-title&gt;AIDS Behav&lt;/secondary-title&gt;&lt;/titles&gt;&lt;periodical&gt;&lt;full-title&gt;AIDS Behav&lt;/full-title&gt;&lt;/periodical&gt;&lt;pages&gt;2374-86&lt;/pages&gt;&lt;volume&gt;18&lt;/volume&gt;&lt;number&gt;12&lt;/number&gt;&lt;keywords&gt;&lt;keyword&gt;Condoms/*utilization&lt;/keyword&gt;&lt;keyword&gt;HIV Infections/*prevention &amp;amp; control/transmission&lt;/keyword&gt;&lt;keyword&gt;Health Services Needs and Demand&lt;/keyword&gt;&lt;keyword&gt;Humans&lt;/keyword&gt;&lt;keyword&gt;Reference Standards&lt;/keyword&gt;&lt;keyword&gt;Risk-Taking&lt;/keyword&gt;&lt;keyword&gt;*Safe Sex&lt;/keyword&gt;&lt;keyword&gt;Sexual Behavior/*statistics &amp;amp; numerical data&lt;/keyword&gt;&lt;keyword&gt;*Sexual Partners&lt;/keyword&gt;&lt;/keywords&gt;&lt;dates&gt;&lt;year&gt;2014&lt;/year&gt;&lt;pub-dates&gt;&lt;date&gt;Dec&lt;/date&gt;&lt;/pub-dates&gt;&lt;/dates&gt;&lt;isbn&gt;1573-3254 (Electronic)&amp;#xD;1090-7165 (Linking)&lt;/isbn&gt;&lt;accession-num&gt;24197972&lt;/accession-num&gt;&lt;urls&gt;&lt;related-urls&gt;&lt;url&gt;https://www.ncbi.nlm.nih.gov/pubmed/24197972&lt;/url&gt;&lt;/related-urls&gt;&lt;/urls&gt;&lt;custom2&gt;PMC4013255&lt;/custom2&gt;&lt;electronic-resource-num&gt;10.1007/s10461-013-0655-1&lt;/electronic-resource-num&gt;&lt;/record&gt;&lt;/Cite&gt;&lt;/EndNote&gt;</w:instrText>
      </w:r>
      <w:r w:rsidR="00525382" w:rsidRPr="00E61650">
        <w:rPr>
          <w:color w:val="000000" w:themeColor="text1"/>
        </w:rPr>
        <w:fldChar w:fldCharType="separate"/>
      </w:r>
      <w:r w:rsidR="00951B57" w:rsidRPr="00951B57">
        <w:rPr>
          <w:noProof/>
          <w:color w:val="000000" w:themeColor="text1"/>
          <w:vertAlign w:val="superscript"/>
        </w:rPr>
        <w:t>35</w:t>
      </w:r>
      <w:r w:rsidR="00525382" w:rsidRPr="00E61650">
        <w:rPr>
          <w:color w:val="000000" w:themeColor="text1"/>
        </w:rPr>
        <w:fldChar w:fldCharType="end"/>
      </w:r>
      <w:r w:rsidR="00E61650">
        <w:rPr>
          <w:color w:val="000000" w:themeColor="text1"/>
        </w:rPr>
        <w:t>.</w:t>
      </w:r>
      <w:r w:rsidR="0008065D" w:rsidRPr="004032BE">
        <w:rPr>
          <w:color w:val="000000" w:themeColor="text1"/>
        </w:rPr>
        <w:t xml:space="preserve"> </w:t>
      </w:r>
      <w:r w:rsidR="00C91599" w:rsidRPr="004032BE">
        <w:rPr>
          <w:color w:val="000000" w:themeColor="text1"/>
        </w:rPr>
        <w:t>T</w:t>
      </w:r>
      <w:r w:rsidR="00B31855" w:rsidRPr="004032BE">
        <w:rPr>
          <w:color w:val="000000" w:themeColor="text1"/>
        </w:rPr>
        <w:t>he UN</w:t>
      </w:r>
      <w:r w:rsidR="00BE1F71" w:rsidRPr="004032BE">
        <w:rPr>
          <w:color w:val="000000" w:themeColor="text1"/>
        </w:rPr>
        <w:t xml:space="preserve">AIDS Global AIDS Monitoring </w:t>
      </w:r>
      <w:r w:rsidR="00B31855" w:rsidRPr="004032BE">
        <w:rPr>
          <w:color w:val="000000" w:themeColor="text1"/>
        </w:rPr>
        <w:t>indicator of condom use</w:t>
      </w:r>
      <w:r w:rsidR="00BE1F71" w:rsidRPr="004032BE">
        <w:rPr>
          <w:color w:val="000000" w:themeColor="text1"/>
        </w:rPr>
        <w:t xml:space="preserve"> among FSW</w:t>
      </w:r>
      <w:r w:rsidR="000E5FA7" w:rsidRPr="004032BE">
        <w:rPr>
          <w:color w:val="000000" w:themeColor="text1"/>
        </w:rPr>
        <w:t xml:space="preserve"> - </w:t>
      </w:r>
      <w:r w:rsidR="00433FDE" w:rsidRPr="004032BE">
        <w:rPr>
          <w:color w:val="000000" w:themeColor="text1"/>
        </w:rPr>
        <w:t>condom use at last sex with a client</w:t>
      </w:r>
      <w:r w:rsidR="00C91599" w:rsidRPr="00E61650">
        <w:rPr>
          <w:color w:val="000000" w:themeColor="text1"/>
        </w:rPr>
        <w:fldChar w:fldCharType="begin">
          <w:fldData xml:space="preserve">PEVuZE5vdGU+PENpdGU+PFllYXI+MjAxNzwvWWVhcj48UmVjTnVtPjM4MzwvUmVjTnVtPjxEaXNw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</w:fldData>
        </w:fldChar>
      </w:r>
      <w:r w:rsidR="00951B57">
        <w:rPr>
          <w:color w:val="000000" w:themeColor="text1"/>
        </w:rPr>
        <w:instrText xml:space="preserve"> ADDIN EN.CITE </w:instrText>
      </w:r>
      <w:r w:rsidR="00951B57">
        <w:rPr>
          <w:color w:val="000000" w:themeColor="text1"/>
        </w:rPr>
        <w:fldChar w:fldCharType="begin">
          <w:fldData xml:space="preserve">PEVuZE5vdGU+PENpdGU+PFllYXI+MjAxNzwvWWVhcj48UmVjTnVtPjM4MzwvUmVjTnVtPjxEaXNw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</w:fldData>
        </w:fldChar>
      </w:r>
      <w:r w:rsidR="00951B57">
        <w:rPr>
          <w:color w:val="000000" w:themeColor="text1"/>
        </w:rPr>
        <w:instrText xml:space="preserve"> ADDIN EN.CITE.DATA </w:instrText>
      </w:r>
      <w:r w:rsidR="00951B57">
        <w:rPr>
          <w:color w:val="000000" w:themeColor="text1"/>
        </w:rPr>
      </w:r>
      <w:r w:rsidR="00951B57">
        <w:rPr>
          <w:color w:val="000000" w:themeColor="text1"/>
        </w:rPr>
        <w:fldChar w:fldCharType="end"/>
      </w:r>
      <w:r w:rsidR="00C91599" w:rsidRPr="00E61650">
        <w:rPr>
          <w:color w:val="000000" w:themeColor="text1"/>
        </w:rPr>
      </w:r>
      <w:r w:rsidR="00C91599" w:rsidRPr="00E61650">
        <w:rPr>
          <w:color w:val="000000" w:themeColor="text1"/>
        </w:rPr>
        <w:fldChar w:fldCharType="separate"/>
      </w:r>
      <w:r w:rsidR="00951B57" w:rsidRPr="00951B57">
        <w:rPr>
          <w:noProof/>
          <w:color w:val="000000" w:themeColor="text1"/>
          <w:vertAlign w:val="superscript"/>
        </w:rPr>
        <w:t>36</w:t>
      </w:r>
      <w:r w:rsidR="00C91599" w:rsidRPr="00E61650">
        <w:rPr>
          <w:color w:val="000000" w:themeColor="text1"/>
        </w:rPr>
        <w:fldChar w:fldCharType="end"/>
      </w:r>
      <w:r w:rsidR="00E61650">
        <w:rPr>
          <w:color w:val="000000" w:themeColor="text1"/>
        </w:rPr>
        <w:t>-</w:t>
      </w:r>
      <w:r w:rsidR="00331D12" w:rsidRPr="004032BE">
        <w:rPr>
          <w:color w:val="000000" w:themeColor="text1"/>
        </w:rPr>
        <w:t xml:space="preserve"> </w:t>
      </w:r>
      <w:r w:rsidR="001E765B" w:rsidRPr="004032BE">
        <w:rPr>
          <w:color w:val="000000" w:themeColor="text1"/>
        </w:rPr>
        <w:t>measured adherence at 96</w:t>
      </w:r>
      <w:r w:rsidR="0096065B" w:rsidRPr="004032BE">
        <w:rPr>
          <w:color w:val="000000" w:themeColor="text1"/>
        </w:rPr>
        <w:t xml:space="preserve">%, whereas this dropped </w:t>
      </w:r>
      <w:r w:rsidR="001E765B" w:rsidRPr="004032BE">
        <w:rPr>
          <w:color w:val="000000" w:themeColor="text1"/>
        </w:rPr>
        <w:t>to 48%</w:t>
      </w:r>
      <w:r w:rsidR="00B31855" w:rsidRPr="004032BE">
        <w:rPr>
          <w:color w:val="000000" w:themeColor="text1"/>
        </w:rPr>
        <w:t xml:space="preserve"> when asking </w:t>
      </w:r>
      <w:r w:rsidR="004A1EFC" w:rsidRPr="004032BE">
        <w:rPr>
          <w:color w:val="000000" w:themeColor="text1"/>
        </w:rPr>
        <w:t>whether women had always used condoms in the</w:t>
      </w:r>
      <w:r w:rsidR="00B31855" w:rsidRPr="004032BE">
        <w:rPr>
          <w:color w:val="000000" w:themeColor="text1"/>
        </w:rPr>
        <w:t xml:space="preserve"> previous mon</w:t>
      </w:r>
      <w:r w:rsidR="0096065B" w:rsidRPr="004032BE">
        <w:rPr>
          <w:color w:val="000000" w:themeColor="text1"/>
        </w:rPr>
        <w:t xml:space="preserve">th. </w:t>
      </w:r>
      <w:r w:rsidR="003F20A1" w:rsidRPr="004032BE">
        <w:rPr>
          <w:color w:val="000000" w:themeColor="text1"/>
        </w:rPr>
        <w:t xml:space="preserve">Our findings point to the need for caution </w:t>
      </w:r>
      <w:r w:rsidR="00B90BA6" w:rsidRPr="004032BE">
        <w:rPr>
          <w:color w:val="000000" w:themeColor="text1"/>
        </w:rPr>
        <w:t xml:space="preserve">when applying this </w:t>
      </w:r>
      <w:r w:rsidR="00501E03" w:rsidRPr="004032BE">
        <w:rPr>
          <w:color w:val="000000" w:themeColor="text1"/>
        </w:rPr>
        <w:t xml:space="preserve">indicator </w:t>
      </w:r>
      <w:r w:rsidR="00B90BA6" w:rsidRPr="004032BE">
        <w:rPr>
          <w:color w:val="000000" w:themeColor="text1"/>
        </w:rPr>
        <w:t xml:space="preserve">to </w:t>
      </w:r>
      <w:r w:rsidR="003F20A1" w:rsidRPr="004032BE">
        <w:rPr>
          <w:color w:val="000000" w:themeColor="text1"/>
        </w:rPr>
        <w:t xml:space="preserve">constructing prevention cascades for FSW, which </w:t>
      </w:r>
      <w:r w:rsidR="000E5FA7" w:rsidRPr="004032BE">
        <w:rPr>
          <w:color w:val="000000" w:themeColor="text1"/>
        </w:rPr>
        <w:t>could</w:t>
      </w:r>
      <w:r w:rsidR="00D37F2F" w:rsidRPr="004032BE">
        <w:rPr>
          <w:color w:val="000000" w:themeColor="text1"/>
        </w:rPr>
        <w:t xml:space="preserve"> </w:t>
      </w:r>
      <w:r w:rsidR="003F20A1" w:rsidRPr="004032BE">
        <w:rPr>
          <w:color w:val="000000" w:themeColor="text1"/>
        </w:rPr>
        <w:t xml:space="preserve">give </w:t>
      </w:r>
      <w:r w:rsidR="000E5FA7" w:rsidRPr="004032BE">
        <w:rPr>
          <w:color w:val="000000" w:themeColor="text1"/>
        </w:rPr>
        <w:t>a false</w:t>
      </w:r>
      <w:r w:rsidR="003F20A1" w:rsidRPr="004032BE">
        <w:rPr>
          <w:color w:val="000000" w:themeColor="text1"/>
        </w:rPr>
        <w:t xml:space="preserve"> impression of high condom adherence</w:t>
      </w:r>
      <w:r w:rsidR="00501E03" w:rsidRPr="004032BE">
        <w:rPr>
          <w:color w:val="000000" w:themeColor="text1"/>
        </w:rPr>
        <w:t>.</w:t>
      </w:r>
      <w:r w:rsidR="005440C1" w:rsidRPr="004032BE">
        <w:rPr>
          <w:color w:val="000000" w:themeColor="text1"/>
        </w:rPr>
        <w:t xml:space="preserve"> </w:t>
      </w:r>
    </w:p>
    <w:p w14:paraId="570CDB36" w14:textId="77777777" w:rsidR="008038E5" w:rsidRPr="004032BE" w:rsidRDefault="008038E5" w:rsidP="00C95E18">
      <w:pPr>
        <w:spacing w:line="480" w:lineRule="auto"/>
        <w:rPr>
          <w:color w:val="000000" w:themeColor="text1"/>
        </w:rPr>
      </w:pPr>
    </w:p>
    <w:p w14:paraId="5A67C25A" w14:textId="2F9D0C64" w:rsidR="0065450B" w:rsidRPr="004032BE" w:rsidRDefault="008038E5" w:rsidP="00C95E18">
      <w:pPr>
        <w:spacing w:line="480" w:lineRule="auto"/>
        <w:rPr>
          <w:color w:val="000000" w:themeColor="text1"/>
        </w:rPr>
      </w:pPr>
      <w:r w:rsidRPr="004032BE">
        <w:rPr>
          <w:color w:val="000000" w:themeColor="text1"/>
        </w:rPr>
        <w:t>For PrEP,</w:t>
      </w:r>
      <w:r w:rsidR="00F9352F" w:rsidRPr="004032BE">
        <w:rPr>
          <w:color w:val="000000" w:themeColor="text1"/>
        </w:rPr>
        <w:t xml:space="preserve"> </w:t>
      </w:r>
      <w:r w:rsidR="00724E08" w:rsidRPr="004032BE">
        <w:rPr>
          <w:color w:val="000000" w:themeColor="text1"/>
        </w:rPr>
        <w:t xml:space="preserve">as expected for </w:t>
      </w:r>
      <w:r w:rsidR="00525382" w:rsidRPr="004032BE">
        <w:rPr>
          <w:color w:val="000000" w:themeColor="text1"/>
        </w:rPr>
        <w:t xml:space="preserve">a </w:t>
      </w:r>
      <w:r w:rsidR="00862E87" w:rsidRPr="004032BE">
        <w:rPr>
          <w:color w:val="000000" w:themeColor="text1"/>
        </w:rPr>
        <w:t>new</w:t>
      </w:r>
      <w:r w:rsidR="00525382" w:rsidRPr="004032BE">
        <w:rPr>
          <w:color w:val="000000" w:themeColor="text1"/>
        </w:rPr>
        <w:t xml:space="preserve"> </w:t>
      </w:r>
      <w:r w:rsidR="00562D28" w:rsidRPr="004032BE">
        <w:rPr>
          <w:color w:val="000000" w:themeColor="text1"/>
        </w:rPr>
        <w:t xml:space="preserve">tool </w:t>
      </w:r>
      <w:r w:rsidR="00F37271" w:rsidRPr="004032BE">
        <w:rPr>
          <w:color w:val="000000" w:themeColor="text1"/>
        </w:rPr>
        <w:t>(and in this case available only as part of a trial)</w:t>
      </w:r>
      <w:r w:rsidR="00525382" w:rsidRPr="004032BE">
        <w:rPr>
          <w:color w:val="000000" w:themeColor="text1"/>
        </w:rPr>
        <w:t xml:space="preserve">, </w:t>
      </w:r>
      <w:r w:rsidR="00F9352F" w:rsidRPr="004032BE">
        <w:rPr>
          <w:color w:val="000000" w:themeColor="text1"/>
        </w:rPr>
        <w:t>there were</w:t>
      </w:r>
      <w:r w:rsidRPr="004032BE">
        <w:rPr>
          <w:color w:val="000000" w:themeColor="text1"/>
        </w:rPr>
        <w:t xml:space="preserve"> gaps across demand, supply and adhere</w:t>
      </w:r>
      <w:r w:rsidR="001903B1" w:rsidRPr="004032BE">
        <w:rPr>
          <w:color w:val="000000" w:themeColor="text1"/>
        </w:rPr>
        <w:t>nce.</w:t>
      </w:r>
      <w:r w:rsidR="006F4A9D" w:rsidRPr="004032BE">
        <w:rPr>
          <w:color w:val="000000" w:themeColor="text1"/>
        </w:rPr>
        <w:t xml:space="preserve"> </w:t>
      </w:r>
      <w:r w:rsidR="00515AC0" w:rsidRPr="004032BE">
        <w:rPr>
          <w:color w:val="000000" w:themeColor="text1"/>
        </w:rPr>
        <w:t>P</w:t>
      </w:r>
      <w:r w:rsidR="00627B34" w:rsidRPr="004032BE">
        <w:rPr>
          <w:color w:val="000000" w:themeColor="text1"/>
        </w:rPr>
        <w:t>rogrammes might need to</w:t>
      </w:r>
      <w:r w:rsidR="00E953D3" w:rsidRPr="004032BE">
        <w:rPr>
          <w:color w:val="000000" w:themeColor="text1"/>
        </w:rPr>
        <w:t xml:space="preserve"> support </w:t>
      </w:r>
      <w:r w:rsidR="008C7E9A" w:rsidRPr="004032BE">
        <w:rPr>
          <w:color w:val="000000" w:themeColor="text1"/>
        </w:rPr>
        <w:t>younger and newe</w:t>
      </w:r>
      <w:r w:rsidR="00515AC0" w:rsidRPr="004032BE">
        <w:rPr>
          <w:color w:val="000000" w:themeColor="text1"/>
        </w:rPr>
        <w:t>r entrants to sex work</w:t>
      </w:r>
      <w:r w:rsidR="008C7E9A" w:rsidRPr="004032BE">
        <w:rPr>
          <w:color w:val="000000" w:themeColor="text1"/>
        </w:rPr>
        <w:t xml:space="preserve"> to </w:t>
      </w:r>
      <w:r w:rsidR="00E953D3" w:rsidRPr="004032BE">
        <w:rPr>
          <w:color w:val="000000" w:themeColor="text1"/>
        </w:rPr>
        <w:t xml:space="preserve">take-up and adhere </w:t>
      </w:r>
      <w:r w:rsidR="008C7E9A" w:rsidRPr="004032BE">
        <w:rPr>
          <w:color w:val="000000" w:themeColor="text1"/>
        </w:rPr>
        <w:t>to</w:t>
      </w:r>
      <w:r w:rsidR="00F9352F" w:rsidRPr="004032BE">
        <w:rPr>
          <w:color w:val="000000" w:themeColor="text1"/>
        </w:rPr>
        <w:t xml:space="preserve"> </w:t>
      </w:r>
      <w:r w:rsidR="00891BDC" w:rsidRPr="004032BE">
        <w:rPr>
          <w:color w:val="000000" w:themeColor="text1"/>
        </w:rPr>
        <w:t>PrEP</w:t>
      </w:r>
      <w:r w:rsidR="00F9352F" w:rsidRPr="004032BE">
        <w:rPr>
          <w:color w:val="000000" w:themeColor="text1"/>
        </w:rPr>
        <w:t xml:space="preserve">, </w:t>
      </w:r>
      <w:r w:rsidR="008C7E9A" w:rsidRPr="004032BE">
        <w:rPr>
          <w:color w:val="000000" w:themeColor="text1"/>
        </w:rPr>
        <w:t xml:space="preserve">as well as </w:t>
      </w:r>
      <w:r w:rsidR="00F9352F" w:rsidRPr="004032BE">
        <w:rPr>
          <w:color w:val="000000" w:themeColor="text1"/>
        </w:rPr>
        <w:t xml:space="preserve">those women </w:t>
      </w:r>
      <w:r w:rsidR="00515AC0" w:rsidRPr="004032BE">
        <w:rPr>
          <w:color w:val="000000" w:themeColor="text1"/>
        </w:rPr>
        <w:t>with</w:t>
      </w:r>
      <w:r w:rsidR="002653E5" w:rsidRPr="004032BE">
        <w:rPr>
          <w:color w:val="000000" w:themeColor="text1"/>
        </w:rPr>
        <w:t xml:space="preserve"> a higher </w:t>
      </w:r>
      <w:r w:rsidR="00515AC0" w:rsidRPr="004032BE">
        <w:rPr>
          <w:color w:val="000000" w:themeColor="text1"/>
        </w:rPr>
        <w:t xml:space="preserve">alcohol </w:t>
      </w:r>
      <w:r w:rsidR="002653E5" w:rsidRPr="004032BE">
        <w:rPr>
          <w:color w:val="000000" w:themeColor="text1"/>
        </w:rPr>
        <w:t>consumption</w:t>
      </w:r>
      <w:r w:rsidR="008D5FCC" w:rsidRPr="004032BE">
        <w:rPr>
          <w:color w:val="000000" w:themeColor="text1"/>
        </w:rPr>
        <w:t xml:space="preserve">, </w:t>
      </w:r>
      <w:r w:rsidR="00CD5664" w:rsidRPr="004032BE">
        <w:rPr>
          <w:color w:val="000000" w:themeColor="text1"/>
        </w:rPr>
        <w:t>the latter</w:t>
      </w:r>
      <w:r w:rsidR="008D5FCC" w:rsidRPr="004032BE">
        <w:rPr>
          <w:color w:val="000000" w:themeColor="text1"/>
        </w:rPr>
        <w:t xml:space="preserve"> also a concern identified by FSW in Kenya</w:t>
      </w:r>
      <w:r w:rsidR="00195F1F" w:rsidRPr="00E61650">
        <w:rPr>
          <w:color w:val="000000" w:themeColor="text1"/>
        </w:rPr>
        <w:fldChar w:fldCharType="begin">
          <w:fldData xml:space="preserve">PEVuZE5vdGU+PENpdGU+PEF1dGhvcj5NYWNrPC9BdXRob3I+PFllYXI+MjAxNDwvWWVhcj48UmVj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</w:fldData>
        </w:fldChar>
      </w:r>
      <w:r w:rsidR="00951B57">
        <w:rPr>
          <w:color w:val="000000" w:themeColor="text1"/>
        </w:rPr>
        <w:instrText xml:space="preserve"> ADDIN EN.CITE </w:instrText>
      </w:r>
      <w:r w:rsidR="00951B57">
        <w:rPr>
          <w:color w:val="000000" w:themeColor="text1"/>
        </w:rPr>
        <w:fldChar w:fldCharType="begin">
          <w:fldData xml:space="preserve">PEVuZE5vdGU+PENpdGU+PEF1dGhvcj5NYWNrPC9BdXRob3I+PFllYXI+MjAxNDwvWWVhcj48UmVj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</w:fldData>
        </w:fldChar>
      </w:r>
      <w:r w:rsidR="00951B57">
        <w:rPr>
          <w:color w:val="000000" w:themeColor="text1"/>
        </w:rPr>
        <w:instrText xml:space="preserve"> ADDIN EN.CITE.DATA </w:instrText>
      </w:r>
      <w:r w:rsidR="00951B57">
        <w:rPr>
          <w:color w:val="000000" w:themeColor="text1"/>
        </w:rPr>
      </w:r>
      <w:r w:rsidR="00951B57">
        <w:rPr>
          <w:color w:val="000000" w:themeColor="text1"/>
        </w:rPr>
        <w:fldChar w:fldCharType="end"/>
      </w:r>
      <w:r w:rsidR="00195F1F" w:rsidRPr="00E61650">
        <w:rPr>
          <w:color w:val="000000" w:themeColor="text1"/>
        </w:rPr>
      </w:r>
      <w:r w:rsidR="00195F1F" w:rsidRPr="00E61650">
        <w:rPr>
          <w:color w:val="000000" w:themeColor="text1"/>
        </w:rPr>
        <w:fldChar w:fldCharType="separate"/>
      </w:r>
      <w:r w:rsidR="00951B57" w:rsidRPr="00951B57">
        <w:rPr>
          <w:noProof/>
          <w:color w:val="000000" w:themeColor="text1"/>
          <w:vertAlign w:val="superscript"/>
        </w:rPr>
        <w:t>37</w:t>
      </w:r>
      <w:r w:rsidR="00195F1F" w:rsidRPr="00E61650">
        <w:rPr>
          <w:color w:val="000000" w:themeColor="text1"/>
        </w:rPr>
        <w:fldChar w:fldCharType="end"/>
      </w:r>
      <w:r w:rsidR="00E61650">
        <w:rPr>
          <w:color w:val="000000" w:themeColor="text1"/>
        </w:rPr>
        <w:t>.</w:t>
      </w:r>
      <w:r w:rsidR="002653E5" w:rsidRPr="004032BE">
        <w:rPr>
          <w:color w:val="000000" w:themeColor="text1"/>
        </w:rPr>
        <w:t xml:space="preserve"> </w:t>
      </w:r>
      <w:r w:rsidR="006766BF" w:rsidRPr="004032BE">
        <w:rPr>
          <w:color w:val="000000" w:themeColor="text1"/>
        </w:rPr>
        <w:t xml:space="preserve">PrEP is more likely than condoms to be taken at a time other than when alcohol is being consumed, which might be an advantage. </w:t>
      </w:r>
      <w:r w:rsidR="0024794D" w:rsidRPr="004032BE">
        <w:rPr>
          <w:color w:val="000000" w:themeColor="text1"/>
        </w:rPr>
        <w:t xml:space="preserve">However, </w:t>
      </w:r>
      <w:r w:rsidR="006766BF" w:rsidRPr="004032BE">
        <w:rPr>
          <w:color w:val="000000" w:themeColor="text1"/>
        </w:rPr>
        <w:t xml:space="preserve">our </w:t>
      </w:r>
      <w:r w:rsidR="0024794D" w:rsidRPr="004032BE">
        <w:rPr>
          <w:color w:val="000000" w:themeColor="text1"/>
        </w:rPr>
        <w:t xml:space="preserve">data </w:t>
      </w:r>
      <w:r w:rsidR="00515AC0" w:rsidRPr="004032BE">
        <w:rPr>
          <w:color w:val="000000" w:themeColor="text1"/>
        </w:rPr>
        <w:t>uses a cross-sectional measure of adherence</w:t>
      </w:r>
      <w:r w:rsidR="0024794D" w:rsidRPr="004032BE">
        <w:rPr>
          <w:color w:val="000000" w:themeColor="text1"/>
        </w:rPr>
        <w:t>, and while other studies of FSW have found strong interest in PrEP once FSW are made aware of it, they highlight the need for long-term support to take it</w:t>
      </w:r>
      <w:r w:rsidR="0014764C" w:rsidRPr="00E61650">
        <w:rPr>
          <w:color w:val="000000" w:themeColor="text1"/>
        </w:rPr>
        <w:fldChar w:fldCharType="begin">
          <w:fldData xml:space="preserve">PEVuZE5vdGU+PENpdGU+PEF1dGhvcj5FYWtsZTwvQXV0aG9yPjxZZWFyPjIwMTc8L1llYXI+PFJl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</w:fldData>
        </w:fldChar>
      </w:r>
      <w:r w:rsidR="00951B57">
        <w:rPr>
          <w:color w:val="000000" w:themeColor="text1"/>
        </w:rPr>
        <w:instrText xml:space="preserve"> ADDIN EN.CITE </w:instrText>
      </w:r>
      <w:r w:rsidR="00951B57">
        <w:rPr>
          <w:color w:val="000000" w:themeColor="text1"/>
        </w:rPr>
        <w:fldChar w:fldCharType="begin">
          <w:fldData xml:space="preserve">PEVuZE5vdGU+PENpdGU+PEF1dGhvcj5FYWtsZTwvQXV0aG9yPjxZZWFyPjIwMTc8L1llYXI+PFJl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</w:fldData>
        </w:fldChar>
      </w:r>
      <w:r w:rsidR="00951B57">
        <w:rPr>
          <w:color w:val="000000" w:themeColor="text1"/>
        </w:rPr>
        <w:instrText xml:space="preserve"> ADDIN EN.CITE.DATA </w:instrText>
      </w:r>
      <w:r w:rsidR="00951B57">
        <w:rPr>
          <w:color w:val="000000" w:themeColor="text1"/>
        </w:rPr>
      </w:r>
      <w:r w:rsidR="00951B57">
        <w:rPr>
          <w:color w:val="000000" w:themeColor="text1"/>
        </w:rPr>
        <w:fldChar w:fldCharType="end"/>
      </w:r>
      <w:r w:rsidR="0014764C" w:rsidRPr="00E61650">
        <w:rPr>
          <w:color w:val="000000" w:themeColor="text1"/>
        </w:rPr>
      </w:r>
      <w:r w:rsidR="0014764C" w:rsidRPr="00E61650">
        <w:rPr>
          <w:color w:val="000000" w:themeColor="text1"/>
        </w:rPr>
        <w:fldChar w:fldCharType="separate"/>
      </w:r>
      <w:r w:rsidR="00951B57" w:rsidRPr="00951B57">
        <w:rPr>
          <w:noProof/>
          <w:color w:val="000000" w:themeColor="text1"/>
          <w:vertAlign w:val="superscript"/>
        </w:rPr>
        <w:t>38,39</w:t>
      </w:r>
      <w:r w:rsidR="0014764C" w:rsidRPr="00E61650">
        <w:rPr>
          <w:color w:val="000000" w:themeColor="text1"/>
        </w:rPr>
        <w:fldChar w:fldCharType="end"/>
      </w:r>
      <w:r w:rsidR="00E61650">
        <w:rPr>
          <w:color w:val="000000" w:themeColor="text1"/>
        </w:rPr>
        <w:t>.</w:t>
      </w:r>
    </w:p>
    <w:p w14:paraId="2FC62DD7" w14:textId="77777777" w:rsidR="0065450B" w:rsidRPr="004032BE" w:rsidRDefault="0065450B" w:rsidP="00C95E18">
      <w:pPr>
        <w:spacing w:line="480" w:lineRule="auto"/>
        <w:rPr>
          <w:color w:val="000000" w:themeColor="text1"/>
        </w:rPr>
      </w:pPr>
    </w:p>
    <w:p w14:paraId="2342918B" w14:textId="40F347DA" w:rsidR="008038E5" w:rsidRPr="004032BE" w:rsidRDefault="009D5470" w:rsidP="00C95E18">
      <w:pPr>
        <w:spacing w:line="480" w:lineRule="auto"/>
        <w:rPr>
          <w:color w:val="000000" w:themeColor="text1"/>
        </w:rPr>
      </w:pPr>
      <w:r w:rsidRPr="004032BE">
        <w:rPr>
          <w:color w:val="000000" w:themeColor="text1"/>
        </w:rPr>
        <w:t>Our findings point to the importance of considering prev</w:t>
      </w:r>
      <w:r w:rsidR="0071095D" w:rsidRPr="004032BE">
        <w:rPr>
          <w:color w:val="000000" w:themeColor="text1"/>
        </w:rPr>
        <w:t xml:space="preserve">ention </w:t>
      </w:r>
      <w:r w:rsidR="00562D28" w:rsidRPr="004032BE">
        <w:rPr>
          <w:color w:val="000000" w:themeColor="text1"/>
        </w:rPr>
        <w:t xml:space="preserve">tools </w:t>
      </w:r>
      <w:r w:rsidR="00862E87" w:rsidRPr="004032BE">
        <w:rPr>
          <w:color w:val="000000" w:themeColor="text1"/>
        </w:rPr>
        <w:t>together</w:t>
      </w:r>
      <w:r w:rsidR="008462D3" w:rsidRPr="004032BE">
        <w:rPr>
          <w:color w:val="000000" w:themeColor="text1"/>
        </w:rPr>
        <w:t xml:space="preserve"> in</w:t>
      </w:r>
      <w:r w:rsidRPr="004032BE">
        <w:rPr>
          <w:color w:val="000000" w:themeColor="text1"/>
        </w:rPr>
        <w:t xml:space="preserve"> a dual prevention cascade.</w:t>
      </w:r>
      <w:r w:rsidR="00720FC9" w:rsidRPr="004032BE">
        <w:rPr>
          <w:color w:val="000000" w:themeColor="text1"/>
        </w:rPr>
        <w:t xml:space="preserve"> </w:t>
      </w:r>
      <w:r w:rsidR="00E22294">
        <w:rPr>
          <w:color w:val="000000" w:themeColor="text1"/>
        </w:rPr>
        <w:t xml:space="preserve">It </w:t>
      </w:r>
      <w:r w:rsidR="0052782C">
        <w:rPr>
          <w:color w:val="000000" w:themeColor="text1"/>
        </w:rPr>
        <w:t>is important to understand whet</w:t>
      </w:r>
      <w:r w:rsidR="00E22294">
        <w:rPr>
          <w:color w:val="000000" w:themeColor="text1"/>
        </w:rPr>
        <w:t>h</w:t>
      </w:r>
      <w:r w:rsidR="0052782C">
        <w:rPr>
          <w:color w:val="000000" w:themeColor="text1"/>
        </w:rPr>
        <w:t>e</w:t>
      </w:r>
      <w:r w:rsidR="00E22294">
        <w:rPr>
          <w:color w:val="000000" w:themeColor="text1"/>
        </w:rPr>
        <w:t xml:space="preserve">r women who are not able to use condoms consistently are able to use PrEP. </w:t>
      </w:r>
      <w:r w:rsidR="00562F19" w:rsidRPr="004032BE">
        <w:rPr>
          <w:color w:val="000000" w:themeColor="text1"/>
        </w:rPr>
        <w:t xml:space="preserve">There are </w:t>
      </w:r>
      <w:r w:rsidR="0052782C">
        <w:rPr>
          <w:color w:val="000000" w:themeColor="text1"/>
        </w:rPr>
        <w:t>a</w:t>
      </w:r>
      <w:r w:rsidR="00E22294">
        <w:rPr>
          <w:color w:val="000000" w:themeColor="text1"/>
        </w:rPr>
        <w:t xml:space="preserve">lso </w:t>
      </w:r>
      <w:r w:rsidR="00562F19" w:rsidRPr="004032BE">
        <w:rPr>
          <w:color w:val="000000" w:themeColor="text1"/>
        </w:rPr>
        <w:t xml:space="preserve">fears of ‘risk compensation’ in relation to PrEP usage, whereby those on PrEP </w:t>
      </w:r>
      <w:r w:rsidR="004E0D73" w:rsidRPr="004032BE">
        <w:rPr>
          <w:color w:val="000000" w:themeColor="text1"/>
        </w:rPr>
        <w:t xml:space="preserve">increase </w:t>
      </w:r>
      <w:r w:rsidR="00002BC8" w:rsidRPr="004032BE">
        <w:rPr>
          <w:color w:val="000000" w:themeColor="text1"/>
        </w:rPr>
        <w:t xml:space="preserve">their </w:t>
      </w:r>
      <w:r w:rsidR="004E0D73" w:rsidRPr="004032BE">
        <w:rPr>
          <w:color w:val="000000" w:themeColor="text1"/>
        </w:rPr>
        <w:t>frequency of condomless sex</w:t>
      </w:r>
      <w:r w:rsidR="00562F19" w:rsidRPr="004032BE">
        <w:rPr>
          <w:color w:val="000000" w:themeColor="text1"/>
        </w:rPr>
        <w:t xml:space="preserve">, </w:t>
      </w:r>
      <w:r w:rsidR="00562F19" w:rsidRPr="004032BE">
        <w:rPr>
          <w:color w:val="000000" w:themeColor="text1"/>
        </w:rPr>
        <w:lastRenderedPageBreak/>
        <w:t>though the evidence for changes in sexual risk behaviours, reported condom use</w:t>
      </w:r>
      <w:r w:rsidR="007C644C">
        <w:rPr>
          <w:color w:val="000000" w:themeColor="text1"/>
        </w:rPr>
        <w:t>,</w:t>
      </w:r>
      <w:r w:rsidR="00562F19" w:rsidRPr="004032BE">
        <w:rPr>
          <w:color w:val="000000" w:themeColor="text1"/>
        </w:rPr>
        <w:t xml:space="preserve"> and STIs among men who have sex with men and transgender women starting PrEP has been mixed</w:t>
      </w:r>
      <w:r w:rsidR="00562F19" w:rsidRPr="001A6981">
        <w:rPr>
          <w:color w:val="000000" w:themeColor="text1"/>
        </w:rPr>
        <w:fldChar w:fldCharType="begin">
          <w:fldData xml:space="preserve">PEVuZE5vdGU+PENpdGU+PEF1dGhvcj5Ib29ybmVuYm9yZzwvQXV0aG9yPjxZZWFyPjIwMTc8L1ll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</w:fldData>
        </w:fldChar>
      </w:r>
      <w:r w:rsidR="00C37BD3">
        <w:rPr>
          <w:color w:val="000000" w:themeColor="text1"/>
        </w:rPr>
        <w:instrText xml:space="preserve"> ADDIN EN.CITE </w:instrText>
      </w:r>
      <w:r w:rsidR="00C37BD3">
        <w:rPr>
          <w:color w:val="000000" w:themeColor="text1"/>
        </w:rPr>
        <w:fldChar w:fldCharType="begin">
          <w:fldData xml:space="preserve">PEVuZE5vdGU+PENpdGU+PEF1dGhvcj5Ib29ybmVuYm9yZzwvQXV0aG9yPjxZZWFyPjIwMTc8L1ll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</w:fldData>
        </w:fldChar>
      </w:r>
      <w:r w:rsidR="00C37BD3">
        <w:rPr>
          <w:color w:val="000000" w:themeColor="text1"/>
        </w:rPr>
        <w:instrText xml:space="preserve"> ADDIN EN.CITE.DATA </w:instrText>
      </w:r>
      <w:r w:rsidR="00C37BD3">
        <w:rPr>
          <w:color w:val="000000" w:themeColor="text1"/>
        </w:rPr>
      </w:r>
      <w:r w:rsidR="00C37BD3">
        <w:rPr>
          <w:color w:val="000000" w:themeColor="text1"/>
        </w:rPr>
        <w:fldChar w:fldCharType="end"/>
      </w:r>
      <w:r w:rsidR="00562F19" w:rsidRPr="001A6981">
        <w:rPr>
          <w:color w:val="000000" w:themeColor="text1"/>
        </w:rPr>
      </w:r>
      <w:r w:rsidR="00562F19" w:rsidRPr="001A6981">
        <w:rPr>
          <w:color w:val="000000" w:themeColor="text1"/>
        </w:rPr>
        <w:fldChar w:fldCharType="separate"/>
      </w:r>
      <w:r w:rsidR="00C37BD3" w:rsidRPr="00C37BD3">
        <w:rPr>
          <w:noProof/>
          <w:color w:val="000000" w:themeColor="text1"/>
          <w:vertAlign w:val="superscript"/>
        </w:rPr>
        <w:t>23,40-42</w:t>
      </w:r>
      <w:r w:rsidR="00562F19" w:rsidRPr="001A6981">
        <w:rPr>
          <w:color w:val="000000" w:themeColor="text1"/>
        </w:rPr>
        <w:fldChar w:fldCharType="end"/>
      </w:r>
      <w:r w:rsidR="001A6981" w:rsidRPr="001A6981">
        <w:rPr>
          <w:color w:val="000000" w:themeColor="text1"/>
        </w:rPr>
        <w:t>.</w:t>
      </w:r>
      <w:r w:rsidR="00002BC8" w:rsidRPr="004032BE">
        <w:rPr>
          <w:color w:val="000000" w:themeColor="text1"/>
        </w:rPr>
        <w:t xml:space="preserve"> </w:t>
      </w:r>
      <w:r w:rsidR="00E22294">
        <w:rPr>
          <w:color w:val="000000" w:themeColor="text1"/>
        </w:rPr>
        <w:t>Overall, we did not find a statistically significant relationship between condom and PrEP adherence except a</w:t>
      </w:r>
      <w:r w:rsidR="001903B1" w:rsidRPr="004032BE">
        <w:rPr>
          <w:color w:val="000000" w:themeColor="text1"/>
        </w:rPr>
        <w:t>mong women with steady par</w:t>
      </w:r>
      <w:r w:rsidR="00BA5A5D" w:rsidRPr="004032BE">
        <w:rPr>
          <w:color w:val="000000" w:themeColor="text1"/>
        </w:rPr>
        <w:t>tners</w:t>
      </w:r>
      <w:r w:rsidR="00562F19" w:rsidRPr="004032BE">
        <w:rPr>
          <w:color w:val="000000" w:themeColor="text1"/>
        </w:rPr>
        <w:t xml:space="preserve"> in our study</w:t>
      </w:r>
      <w:r w:rsidR="00BA5A5D" w:rsidRPr="004032BE">
        <w:rPr>
          <w:color w:val="000000" w:themeColor="text1"/>
        </w:rPr>
        <w:t xml:space="preserve">, </w:t>
      </w:r>
      <w:r w:rsidR="00E22294">
        <w:rPr>
          <w:color w:val="000000" w:themeColor="text1"/>
        </w:rPr>
        <w:t xml:space="preserve">where </w:t>
      </w:r>
      <w:r w:rsidR="00BA5A5D" w:rsidRPr="004032BE">
        <w:rPr>
          <w:color w:val="000000" w:themeColor="text1"/>
        </w:rPr>
        <w:t xml:space="preserve">condom adherence with </w:t>
      </w:r>
      <w:r w:rsidR="001903B1" w:rsidRPr="004032BE">
        <w:rPr>
          <w:color w:val="000000" w:themeColor="text1"/>
        </w:rPr>
        <w:t>partners</w:t>
      </w:r>
      <w:r w:rsidR="00BA5A5D" w:rsidRPr="004032BE">
        <w:rPr>
          <w:color w:val="000000" w:themeColor="text1"/>
        </w:rPr>
        <w:t xml:space="preserve"> not </w:t>
      </w:r>
      <w:r w:rsidR="005572FD" w:rsidRPr="004032BE">
        <w:rPr>
          <w:color w:val="000000" w:themeColor="text1"/>
        </w:rPr>
        <w:t xml:space="preserve">known </w:t>
      </w:r>
      <w:r w:rsidR="00BA5A5D" w:rsidRPr="004032BE">
        <w:rPr>
          <w:color w:val="000000" w:themeColor="text1"/>
        </w:rPr>
        <w:t xml:space="preserve">to be </w:t>
      </w:r>
      <w:r w:rsidR="007566B1" w:rsidRPr="004032BE">
        <w:rPr>
          <w:color w:val="000000" w:themeColor="text1"/>
        </w:rPr>
        <w:t>HIV-</w:t>
      </w:r>
      <w:r w:rsidR="00BA5A5D" w:rsidRPr="004032BE">
        <w:rPr>
          <w:color w:val="000000" w:themeColor="text1"/>
        </w:rPr>
        <w:t>negative was a</w:t>
      </w:r>
      <w:r w:rsidR="001903B1" w:rsidRPr="004032BE">
        <w:rPr>
          <w:color w:val="000000" w:themeColor="text1"/>
        </w:rPr>
        <w:t xml:space="preserve">ssociated with a </w:t>
      </w:r>
      <w:r w:rsidR="00A83B43" w:rsidRPr="004032BE">
        <w:rPr>
          <w:color w:val="000000" w:themeColor="text1"/>
        </w:rPr>
        <w:t>higher</w:t>
      </w:r>
      <w:r w:rsidR="001903B1" w:rsidRPr="004032BE">
        <w:rPr>
          <w:color w:val="000000" w:themeColor="text1"/>
        </w:rPr>
        <w:t xml:space="preserve"> likelihood of PrEP </w:t>
      </w:r>
      <w:r w:rsidR="00E22294">
        <w:rPr>
          <w:color w:val="000000" w:themeColor="text1"/>
        </w:rPr>
        <w:t>adherence</w:t>
      </w:r>
      <w:r w:rsidR="0014764C" w:rsidRPr="004032BE">
        <w:rPr>
          <w:color w:val="000000" w:themeColor="text1"/>
        </w:rPr>
        <w:t xml:space="preserve"> than condom non-adherence</w:t>
      </w:r>
      <w:r w:rsidR="00562F19" w:rsidRPr="004032BE">
        <w:rPr>
          <w:color w:val="000000" w:themeColor="text1"/>
        </w:rPr>
        <w:t xml:space="preserve">. </w:t>
      </w:r>
      <w:r w:rsidR="00720FC9" w:rsidRPr="004032BE">
        <w:rPr>
          <w:color w:val="000000" w:themeColor="text1"/>
        </w:rPr>
        <w:t>T</w:t>
      </w:r>
      <w:r w:rsidR="001903B1" w:rsidRPr="004032BE">
        <w:rPr>
          <w:color w:val="000000" w:themeColor="text1"/>
        </w:rPr>
        <w:t xml:space="preserve">hese women </w:t>
      </w:r>
      <w:r w:rsidR="00720FC9" w:rsidRPr="004032BE">
        <w:rPr>
          <w:color w:val="000000" w:themeColor="text1"/>
        </w:rPr>
        <w:t>might have been</w:t>
      </w:r>
      <w:r w:rsidR="001903B1" w:rsidRPr="004032BE">
        <w:rPr>
          <w:color w:val="000000" w:themeColor="text1"/>
        </w:rPr>
        <w:t xml:space="preserve"> more capable of adhering to prevention</w:t>
      </w:r>
      <w:r w:rsidR="00720FC9" w:rsidRPr="004032BE">
        <w:rPr>
          <w:color w:val="000000" w:themeColor="text1"/>
        </w:rPr>
        <w:t xml:space="preserve"> in general</w:t>
      </w:r>
      <w:r w:rsidR="001903B1" w:rsidRPr="004032BE">
        <w:rPr>
          <w:color w:val="000000" w:themeColor="text1"/>
        </w:rPr>
        <w:t xml:space="preserve">. </w:t>
      </w:r>
      <w:r w:rsidR="006C65DA" w:rsidRPr="004032BE">
        <w:rPr>
          <w:color w:val="000000" w:themeColor="text1"/>
        </w:rPr>
        <w:t>However, t</w:t>
      </w:r>
      <w:r w:rsidR="00BD7D3E" w:rsidRPr="004032BE">
        <w:rPr>
          <w:color w:val="000000" w:themeColor="text1"/>
        </w:rPr>
        <w:t>here was possible</w:t>
      </w:r>
      <w:r w:rsidR="00400CE7" w:rsidRPr="004032BE">
        <w:rPr>
          <w:color w:val="000000" w:themeColor="text1"/>
        </w:rPr>
        <w:t xml:space="preserve"> differential </w:t>
      </w:r>
      <w:r w:rsidR="00BD7D3E" w:rsidRPr="004032BE">
        <w:rPr>
          <w:color w:val="000000" w:themeColor="text1"/>
        </w:rPr>
        <w:t xml:space="preserve">condom use </w:t>
      </w:r>
      <w:r w:rsidR="00400CE7" w:rsidRPr="004032BE">
        <w:rPr>
          <w:color w:val="000000" w:themeColor="text1"/>
        </w:rPr>
        <w:t>reporting bias</w:t>
      </w:r>
      <w:r w:rsidR="00BD7D3E" w:rsidRPr="004032BE">
        <w:rPr>
          <w:color w:val="000000" w:themeColor="text1"/>
        </w:rPr>
        <w:t xml:space="preserve"> by PrEP adherence status, making conclusions about how PrEP and condom</w:t>
      </w:r>
      <w:r w:rsidR="00262D97" w:rsidRPr="004032BE">
        <w:rPr>
          <w:color w:val="000000" w:themeColor="text1"/>
        </w:rPr>
        <w:t xml:space="preserve"> use</w:t>
      </w:r>
      <w:r w:rsidR="00BD7D3E" w:rsidRPr="004032BE">
        <w:rPr>
          <w:color w:val="000000" w:themeColor="text1"/>
        </w:rPr>
        <w:t xml:space="preserve"> interact</w:t>
      </w:r>
      <w:r w:rsidR="00562F19" w:rsidRPr="004032BE">
        <w:rPr>
          <w:color w:val="000000" w:themeColor="text1"/>
        </w:rPr>
        <w:t xml:space="preserve"> difficult</w:t>
      </w:r>
      <w:r w:rsidR="00400CE7" w:rsidRPr="004032BE">
        <w:rPr>
          <w:color w:val="000000" w:themeColor="text1"/>
        </w:rPr>
        <w:t xml:space="preserve">. </w:t>
      </w:r>
      <w:r w:rsidRPr="004032BE">
        <w:rPr>
          <w:color w:val="000000" w:themeColor="text1"/>
        </w:rPr>
        <w:t>We need longitudinal cohort studies and ongoing monitoring to</w:t>
      </w:r>
      <w:r w:rsidR="00400CE7" w:rsidRPr="004032BE">
        <w:rPr>
          <w:color w:val="000000" w:themeColor="text1"/>
        </w:rPr>
        <w:t xml:space="preserve"> better determine </w:t>
      </w:r>
      <w:r w:rsidR="008462D3" w:rsidRPr="004032BE">
        <w:rPr>
          <w:color w:val="000000" w:themeColor="text1"/>
        </w:rPr>
        <w:t>how women use condoms and PrEP</w:t>
      </w:r>
      <w:r w:rsidR="006155BB" w:rsidRPr="004032BE">
        <w:rPr>
          <w:color w:val="000000" w:themeColor="text1"/>
        </w:rPr>
        <w:t>,</w:t>
      </w:r>
      <w:r w:rsidR="002637BB">
        <w:rPr>
          <w:color w:val="000000" w:themeColor="text1"/>
        </w:rPr>
        <w:t xml:space="preserve"> why they choose on</w:t>
      </w:r>
      <w:r w:rsidR="00DB2298">
        <w:rPr>
          <w:color w:val="000000" w:themeColor="text1"/>
        </w:rPr>
        <w:t>e</w:t>
      </w:r>
      <w:r w:rsidR="002637BB">
        <w:rPr>
          <w:color w:val="000000" w:themeColor="text1"/>
        </w:rPr>
        <w:t xml:space="preserve"> or the other,</w:t>
      </w:r>
      <w:r w:rsidR="008462D3" w:rsidRPr="004032BE">
        <w:rPr>
          <w:color w:val="000000" w:themeColor="text1"/>
        </w:rPr>
        <w:t xml:space="preserve"> and</w:t>
      </w:r>
      <w:r w:rsidR="00562F19" w:rsidRPr="004032BE">
        <w:rPr>
          <w:color w:val="000000" w:themeColor="text1"/>
        </w:rPr>
        <w:t xml:space="preserve"> whether this varies by partner type </w:t>
      </w:r>
      <w:r w:rsidR="008462D3" w:rsidRPr="004032BE">
        <w:rPr>
          <w:color w:val="000000" w:themeColor="text1"/>
        </w:rPr>
        <w:t>and other circumstances.</w:t>
      </w:r>
    </w:p>
    <w:p w14:paraId="38CF361F" w14:textId="77777777" w:rsidR="0049716B" w:rsidRPr="004032BE" w:rsidRDefault="0049716B" w:rsidP="00C95E18">
      <w:pPr>
        <w:spacing w:line="480" w:lineRule="auto"/>
        <w:rPr>
          <w:color w:val="000000" w:themeColor="text1"/>
        </w:rPr>
      </w:pPr>
    </w:p>
    <w:p w14:paraId="3329CF40" w14:textId="4D1719B8" w:rsidR="003D5F67" w:rsidRDefault="007E184E" w:rsidP="00C95E18">
      <w:pPr>
        <w:spacing w:line="480" w:lineRule="auto"/>
        <w:rPr>
          <w:color w:val="000000" w:themeColor="text1"/>
        </w:rPr>
      </w:pPr>
      <w:r w:rsidRPr="004032BE">
        <w:rPr>
          <w:color w:val="000000" w:themeColor="text1"/>
        </w:rPr>
        <w:t>This is a secondary analysis and there</w:t>
      </w:r>
      <w:r w:rsidR="00BA3875" w:rsidRPr="004032BE">
        <w:rPr>
          <w:color w:val="000000" w:themeColor="text1"/>
        </w:rPr>
        <w:t xml:space="preserve"> are </w:t>
      </w:r>
      <w:r w:rsidR="00A83B43" w:rsidRPr="004032BE">
        <w:rPr>
          <w:color w:val="000000" w:themeColor="text1"/>
        </w:rPr>
        <w:t>limitations</w:t>
      </w:r>
      <w:r w:rsidR="00BA3875" w:rsidRPr="004032BE">
        <w:rPr>
          <w:color w:val="000000" w:themeColor="text1"/>
        </w:rPr>
        <w:t xml:space="preserve"> with </w:t>
      </w:r>
      <w:r w:rsidR="00A83B43" w:rsidRPr="004032BE">
        <w:rPr>
          <w:color w:val="000000" w:themeColor="text1"/>
        </w:rPr>
        <w:t>the application</w:t>
      </w:r>
      <w:r w:rsidR="00BA3875" w:rsidRPr="004032BE">
        <w:rPr>
          <w:color w:val="000000" w:themeColor="text1"/>
        </w:rPr>
        <w:t xml:space="preserve"> of a prevention c</w:t>
      </w:r>
      <w:r w:rsidRPr="004032BE">
        <w:rPr>
          <w:color w:val="000000" w:themeColor="text1"/>
        </w:rPr>
        <w:t>ascades framework to these data</w:t>
      </w:r>
      <w:r w:rsidR="0049716B" w:rsidRPr="004032BE">
        <w:rPr>
          <w:color w:val="000000" w:themeColor="text1"/>
        </w:rPr>
        <w:t xml:space="preserve">. </w:t>
      </w:r>
      <w:r w:rsidR="00940DD7">
        <w:rPr>
          <w:color w:val="000000" w:themeColor="text1"/>
        </w:rPr>
        <w:t>A core aim of our work was to try to operationalise the prevention cascade framework, and to reflect on limitation</w:t>
      </w:r>
      <w:r w:rsidR="007C644C">
        <w:rPr>
          <w:color w:val="000000" w:themeColor="text1"/>
        </w:rPr>
        <w:t>s</w:t>
      </w:r>
      <w:r w:rsidR="00940DD7">
        <w:rPr>
          <w:color w:val="000000" w:themeColor="text1"/>
        </w:rPr>
        <w:t xml:space="preserve"> and suggest improvements for future applications. </w:t>
      </w:r>
      <w:r w:rsidRPr="004032BE">
        <w:rPr>
          <w:color w:val="000000" w:themeColor="text1"/>
        </w:rPr>
        <w:t>C</w:t>
      </w:r>
      <w:r w:rsidR="0049716B" w:rsidRPr="004032BE">
        <w:rPr>
          <w:color w:val="000000" w:themeColor="text1"/>
        </w:rPr>
        <w:t>oncepts of demand and supply are multidimensional and</w:t>
      </w:r>
      <w:r w:rsidR="00675CB4">
        <w:rPr>
          <w:color w:val="000000" w:themeColor="text1"/>
        </w:rPr>
        <w:t xml:space="preserve"> are</w:t>
      </w:r>
      <w:r w:rsidR="0049716B" w:rsidRPr="004032BE">
        <w:rPr>
          <w:color w:val="000000" w:themeColor="text1"/>
        </w:rPr>
        <w:t xml:space="preserve"> not fully described by the variables available here</w:t>
      </w:r>
      <w:r w:rsidR="009E38FE" w:rsidRPr="004032BE">
        <w:rPr>
          <w:color w:val="000000" w:themeColor="text1"/>
        </w:rPr>
        <w:t>.</w:t>
      </w:r>
      <w:r w:rsidR="00225C80" w:rsidRPr="004032BE">
        <w:rPr>
          <w:color w:val="000000" w:themeColor="text1"/>
        </w:rPr>
        <w:t xml:space="preserve"> </w:t>
      </w:r>
      <w:r w:rsidR="005D4C24" w:rsidRPr="004032BE">
        <w:rPr>
          <w:color w:val="000000" w:themeColor="text1"/>
        </w:rPr>
        <w:t xml:space="preserve">We used having </w:t>
      </w:r>
      <w:r w:rsidRPr="004032BE">
        <w:rPr>
          <w:color w:val="000000" w:themeColor="text1"/>
        </w:rPr>
        <w:t>heard of PrEP</w:t>
      </w:r>
      <w:r w:rsidR="005D4C24" w:rsidRPr="004032BE">
        <w:rPr>
          <w:color w:val="000000" w:themeColor="text1"/>
        </w:rPr>
        <w:t xml:space="preserve"> </w:t>
      </w:r>
      <w:r w:rsidR="003028E3" w:rsidRPr="004032BE">
        <w:rPr>
          <w:color w:val="000000" w:themeColor="text1"/>
        </w:rPr>
        <w:t>and awareness of condoms as preventing HIV infection as</w:t>
      </w:r>
      <w:r w:rsidRPr="004032BE">
        <w:rPr>
          <w:color w:val="000000" w:themeColor="text1"/>
        </w:rPr>
        <w:t xml:space="preserve"> necessary</w:t>
      </w:r>
      <w:r w:rsidR="005D4C24" w:rsidRPr="004032BE">
        <w:rPr>
          <w:color w:val="000000" w:themeColor="text1"/>
        </w:rPr>
        <w:t>,</w:t>
      </w:r>
      <w:r w:rsidRPr="004032BE">
        <w:rPr>
          <w:color w:val="000000" w:themeColor="text1"/>
        </w:rPr>
        <w:t xml:space="preserve"> but not sufficient</w:t>
      </w:r>
      <w:r w:rsidR="005D4C24" w:rsidRPr="004032BE">
        <w:rPr>
          <w:color w:val="000000" w:themeColor="text1"/>
        </w:rPr>
        <w:t>,</w:t>
      </w:r>
      <w:r w:rsidRPr="004032BE">
        <w:rPr>
          <w:color w:val="000000" w:themeColor="text1"/>
        </w:rPr>
        <w:t xml:space="preserve"> measure</w:t>
      </w:r>
      <w:r w:rsidR="003028E3" w:rsidRPr="004032BE">
        <w:rPr>
          <w:color w:val="000000" w:themeColor="text1"/>
        </w:rPr>
        <w:t>s</w:t>
      </w:r>
      <w:r w:rsidRPr="004032BE">
        <w:rPr>
          <w:color w:val="000000" w:themeColor="text1"/>
        </w:rPr>
        <w:t xml:space="preserve"> of demand</w:t>
      </w:r>
      <w:r w:rsidR="005D4C24" w:rsidRPr="004032BE">
        <w:rPr>
          <w:color w:val="000000" w:themeColor="text1"/>
        </w:rPr>
        <w:t>.</w:t>
      </w:r>
      <w:r w:rsidR="0046247D" w:rsidRPr="004032BE">
        <w:rPr>
          <w:color w:val="000000" w:themeColor="text1"/>
        </w:rPr>
        <w:t xml:space="preserve"> </w:t>
      </w:r>
      <w:r w:rsidR="005D4C24" w:rsidRPr="004032BE">
        <w:rPr>
          <w:color w:val="000000" w:themeColor="text1"/>
        </w:rPr>
        <w:t>O</w:t>
      </w:r>
      <w:r w:rsidR="003028E3" w:rsidRPr="004032BE">
        <w:rPr>
          <w:color w:val="000000" w:themeColor="text1"/>
        </w:rPr>
        <w:t xml:space="preserve">ther </w:t>
      </w:r>
      <w:r w:rsidR="005D4C24" w:rsidRPr="004032BE">
        <w:rPr>
          <w:color w:val="000000" w:themeColor="text1"/>
        </w:rPr>
        <w:t>factors</w:t>
      </w:r>
      <w:r w:rsidR="003028E3" w:rsidRPr="004032BE">
        <w:rPr>
          <w:color w:val="000000" w:themeColor="text1"/>
        </w:rPr>
        <w:t xml:space="preserve"> hypothesised to affect demand </w:t>
      </w:r>
      <w:r w:rsidR="005D4C24" w:rsidRPr="004032BE">
        <w:rPr>
          <w:color w:val="000000" w:themeColor="text1"/>
        </w:rPr>
        <w:t xml:space="preserve">such as encouragement to take PrEP by other sex workers, are included </w:t>
      </w:r>
      <w:r w:rsidR="003028E3" w:rsidRPr="004032BE">
        <w:rPr>
          <w:color w:val="000000" w:themeColor="text1"/>
        </w:rPr>
        <w:t>in our risk factor analyses</w:t>
      </w:r>
      <w:r w:rsidR="000C44CE" w:rsidRPr="004032BE">
        <w:rPr>
          <w:color w:val="000000" w:themeColor="text1"/>
        </w:rPr>
        <w:t>, but we did not measure</w:t>
      </w:r>
      <w:r w:rsidR="002B2F55" w:rsidRPr="004032BE">
        <w:rPr>
          <w:color w:val="000000" w:themeColor="text1"/>
        </w:rPr>
        <w:t xml:space="preserve"> individual risk perception or make</w:t>
      </w:r>
      <w:r w:rsidR="000C44CE" w:rsidRPr="004032BE">
        <w:rPr>
          <w:color w:val="000000" w:themeColor="text1"/>
        </w:rPr>
        <w:t xml:space="preserve"> more detailed assessment of norms</w:t>
      </w:r>
      <w:r w:rsidR="005F563D" w:rsidRPr="004032BE">
        <w:rPr>
          <w:color w:val="000000" w:themeColor="text1"/>
        </w:rPr>
        <w:t>.</w:t>
      </w:r>
      <w:r w:rsidR="000B0405">
        <w:rPr>
          <w:color w:val="000000" w:themeColor="text1"/>
        </w:rPr>
        <w:t xml:space="preserve"> We considered supply measures from the perspective of individual sex workers</w:t>
      </w:r>
      <w:r w:rsidR="00122214" w:rsidRPr="004032BE">
        <w:rPr>
          <w:color w:val="000000" w:themeColor="text1"/>
        </w:rPr>
        <w:t xml:space="preserve"> </w:t>
      </w:r>
      <w:r w:rsidR="000B0405">
        <w:rPr>
          <w:color w:val="000000" w:themeColor="text1"/>
        </w:rPr>
        <w:t>rather than examining programme outputs for example. In future applications, it could be beneficial to consider programme and user perspectives in tandem</w:t>
      </w:r>
      <w:r w:rsidR="000B0405">
        <w:rPr>
          <w:color w:val="000000" w:themeColor="text1"/>
        </w:rPr>
        <w:fldChar w:fldCharType="begin"/>
      </w:r>
      <w:r w:rsidR="000B0405">
        <w:rPr>
          <w:color w:val="000000" w:themeColor="text1"/>
        </w:rPr>
        <w:instrText xml:space="preserve"> ADDIN EN.CITE &lt;EndNote&gt;&lt;Cite&gt;&lt;Author&gt;Garnett&lt;/Author&gt;&lt;Year&gt;2016&lt;/Year&gt;&lt;RecNum&gt;5&lt;/RecNum&gt;&lt;DisplayText&gt;&lt;style face="superscript"&gt;13&lt;/style&gt;&lt;/DisplayText&gt;&lt;record&gt;&lt;rec-number&gt;5&lt;/rec-number&gt;&lt;foreign-keys&gt;&lt;key app="EN" db-id="9wwwszrzlpzt0oesazbxvrvu99d9fr5f5ppa" timestamp="1544005139"&gt;5&lt;/key&gt;&lt;/foreign-keys&gt;&lt;ref-type name="Journal Article"&gt;17&lt;/ref-type&gt;&lt;contributors&gt;&lt;authors&gt;&lt;author&gt;Garnett, G. P.&lt;/author&gt;&lt;author&gt;Hallett, T. B.&lt;/author&gt;&lt;author&gt;Takaruza, A.&lt;/author&gt;&lt;author&gt;Hargreaves, J.&lt;/author&gt;&lt;author&gt;Rhead, R.&lt;/author&gt;&lt;author&gt;Warren, M.&lt;/author&gt;&lt;author&gt;Nyamukapa, C.&lt;/author&gt;&lt;author&gt;Gregson, S.&lt;/author&gt;&lt;/authors&gt;&lt;/contributors&gt;&lt;auth-address&gt;Bill &amp;amp; Melinda Gates Foundation, Seattle, WA, USA. Electronic address: geoff.garnett@gatesfoundation.org.&amp;#xD;Department of Infectious Disease Epidemiology, Imperial College London School of Public Health, London, UK.&amp;#xD;Biomedical Research and Training Institute, Harare, Zimbabwe.&amp;#xD;London School of Hygiene &amp;amp; Tropical Medicine, London, UK.&amp;#xD;AVAC, New York, NY, USA.&amp;#xD;Department of Infectious Disease Epidemiology, Imperial College London School of Public Health, London, UK; Biomedical Research and Training Institute, Harare, Zimbabwe.&lt;/auth-address&gt;&lt;titles&gt;&lt;title&gt;Providing a conceptual framework for HIV prevention cascades and assessing feasibility of empirical measurement with data from east Zimbabwe: a case study&lt;/title&gt;&lt;secondary-title&gt;Lancet HIV&lt;/secondary-title&gt;&lt;/titles&gt;&lt;pages&gt;e297-306&lt;/pages&gt;&lt;volume&gt;3&lt;/volume&gt;&lt;number&gt;7&lt;/number&gt;&lt;dates&gt;&lt;year&gt;2016&lt;/year&gt;&lt;pub-dates&gt;&lt;date&gt;Jul&lt;/date&gt;&lt;/pub-dates&gt;&lt;/dates&gt;&lt;isbn&gt;2352-3018 (Electronic)&amp;#xD;2352-3018 (Linking)&lt;/isbn&gt;&lt;accession-num&gt;27365204&lt;/accession-num&gt;&lt;urls&gt;&lt;related-urls&gt;&lt;url&gt;https://www.ncbi.nlm.nih.gov/pubmed/27365204&lt;/url&gt;&lt;/related-urls&gt;&lt;/urls&gt;&lt;custom2&gt;PMC4935672&lt;/custom2&gt;&lt;electronic-resource-num&gt;10.1016/S2352-3018(16)30039-X&lt;/electronic-resource-num&gt;&lt;/record&gt;&lt;/Cite&gt;&lt;/EndNote&gt;</w:instrText>
      </w:r>
      <w:r w:rsidR="000B0405">
        <w:rPr>
          <w:color w:val="000000" w:themeColor="text1"/>
        </w:rPr>
        <w:fldChar w:fldCharType="separate"/>
      </w:r>
      <w:r w:rsidR="000B0405" w:rsidRPr="000B0405">
        <w:rPr>
          <w:noProof/>
          <w:color w:val="000000" w:themeColor="text1"/>
          <w:vertAlign w:val="superscript"/>
        </w:rPr>
        <w:t>13</w:t>
      </w:r>
      <w:r w:rsidR="000B0405">
        <w:rPr>
          <w:color w:val="000000" w:themeColor="text1"/>
        </w:rPr>
        <w:fldChar w:fldCharType="end"/>
      </w:r>
      <w:r w:rsidR="00ED7037">
        <w:rPr>
          <w:color w:val="000000" w:themeColor="text1"/>
        </w:rPr>
        <w:t xml:space="preserve"> to assess whet</w:t>
      </w:r>
      <w:r w:rsidR="007C644C">
        <w:rPr>
          <w:color w:val="000000" w:themeColor="text1"/>
        </w:rPr>
        <w:t>h</w:t>
      </w:r>
      <w:r w:rsidR="00ED7037">
        <w:rPr>
          <w:color w:val="000000" w:themeColor="text1"/>
        </w:rPr>
        <w:t>e</w:t>
      </w:r>
      <w:r w:rsidR="007C644C">
        <w:rPr>
          <w:color w:val="000000" w:themeColor="text1"/>
        </w:rPr>
        <w:t>r they align</w:t>
      </w:r>
      <w:r w:rsidR="000B0405">
        <w:rPr>
          <w:color w:val="000000" w:themeColor="text1"/>
        </w:rPr>
        <w:t xml:space="preserve">. </w:t>
      </w:r>
      <w:r w:rsidR="005160D0" w:rsidRPr="004032BE">
        <w:rPr>
          <w:color w:val="000000" w:themeColor="text1"/>
        </w:rPr>
        <w:t xml:space="preserve">We did find some variation in </w:t>
      </w:r>
      <w:r w:rsidR="005160D0" w:rsidRPr="004032BE">
        <w:rPr>
          <w:color w:val="000000" w:themeColor="text1"/>
        </w:rPr>
        <w:lastRenderedPageBreak/>
        <w:t xml:space="preserve">cascade components across sites, particularly for PrEP. </w:t>
      </w:r>
      <w:r w:rsidR="00403258" w:rsidRPr="004032BE">
        <w:rPr>
          <w:color w:val="000000" w:themeColor="text1"/>
        </w:rPr>
        <w:t>Our data are from intervention sites of a cluster</w:t>
      </w:r>
      <w:r w:rsidR="007407F8" w:rsidRPr="004032BE">
        <w:rPr>
          <w:color w:val="000000" w:themeColor="text1"/>
        </w:rPr>
        <w:t>-</w:t>
      </w:r>
      <w:r w:rsidR="00403258" w:rsidRPr="004032BE">
        <w:rPr>
          <w:color w:val="000000" w:themeColor="text1"/>
        </w:rPr>
        <w:t xml:space="preserve">randomised trial, and might not be </w:t>
      </w:r>
      <w:r w:rsidR="00A83B43" w:rsidRPr="004032BE">
        <w:rPr>
          <w:color w:val="000000" w:themeColor="text1"/>
        </w:rPr>
        <w:t>generali</w:t>
      </w:r>
      <w:r w:rsidR="00A83B43">
        <w:rPr>
          <w:color w:val="000000" w:themeColor="text1"/>
        </w:rPr>
        <w:t>s</w:t>
      </w:r>
      <w:r w:rsidR="00A83B43" w:rsidRPr="004032BE">
        <w:rPr>
          <w:color w:val="000000" w:themeColor="text1"/>
        </w:rPr>
        <w:t>able</w:t>
      </w:r>
      <w:r w:rsidR="00403258" w:rsidRPr="004032BE">
        <w:rPr>
          <w:color w:val="000000" w:themeColor="text1"/>
        </w:rPr>
        <w:t xml:space="preserve"> to a later roll-out of PrEP in this population</w:t>
      </w:r>
      <w:r w:rsidR="009E127B" w:rsidRPr="004032BE">
        <w:rPr>
          <w:color w:val="000000" w:themeColor="text1"/>
        </w:rPr>
        <w:t>,</w:t>
      </w:r>
      <w:r w:rsidR="007C3C09" w:rsidRPr="004032BE">
        <w:rPr>
          <w:color w:val="000000" w:themeColor="text1"/>
        </w:rPr>
        <w:t xml:space="preserve"> though the trial was pragmatic and thus closer to routine delivery than an efficacy trial</w:t>
      </w:r>
      <w:r w:rsidR="00FE6463">
        <w:rPr>
          <w:color w:val="000000" w:themeColor="text1"/>
        </w:rPr>
        <w:t>.</w:t>
      </w:r>
    </w:p>
    <w:p w14:paraId="3F900FF4" w14:textId="77777777" w:rsidR="003D5F67" w:rsidRDefault="003D5F67" w:rsidP="00C95E18">
      <w:pPr>
        <w:spacing w:line="480" w:lineRule="auto"/>
        <w:rPr>
          <w:color w:val="000000" w:themeColor="text1"/>
        </w:rPr>
      </w:pPr>
    </w:p>
    <w:p w14:paraId="53D6FFA4" w14:textId="00790B3B" w:rsidR="00144A19" w:rsidRDefault="002006AE" w:rsidP="00C95E18">
      <w:pPr>
        <w:spacing w:line="480" w:lineRule="auto"/>
        <w:rPr>
          <w:color w:val="000000" w:themeColor="text1"/>
        </w:rPr>
      </w:pPr>
      <w:r w:rsidRPr="004032BE">
        <w:rPr>
          <w:color w:val="000000" w:themeColor="text1"/>
        </w:rPr>
        <w:t>As</w:t>
      </w:r>
      <w:r w:rsidR="00957960" w:rsidRPr="004032BE">
        <w:rPr>
          <w:color w:val="000000" w:themeColor="text1"/>
        </w:rPr>
        <w:t xml:space="preserve"> strength</w:t>
      </w:r>
      <w:r w:rsidRPr="004032BE">
        <w:rPr>
          <w:color w:val="000000" w:themeColor="text1"/>
        </w:rPr>
        <w:t>s</w:t>
      </w:r>
      <w:r w:rsidR="00957960" w:rsidRPr="004032BE">
        <w:rPr>
          <w:color w:val="000000" w:themeColor="text1"/>
        </w:rPr>
        <w:t>, o</w:t>
      </w:r>
      <w:r w:rsidR="001D0473" w:rsidRPr="004032BE">
        <w:rPr>
          <w:color w:val="000000" w:themeColor="text1"/>
        </w:rPr>
        <w:t xml:space="preserve">ur data were collected from a diverse group of sites using identical protocols and </w:t>
      </w:r>
      <w:r w:rsidR="0046541A" w:rsidRPr="004032BE">
        <w:rPr>
          <w:color w:val="000000" w:themeColor="text1"/>
        </w:rPr>
        <w:t>RDS</w:t>
      </w:r>
      <w:r w:rsidR="001D0473" w:rsidRPr="004032BE">
        <w:rPr>
          <w:color w:val="000000" w:themeColor="text1"/>
        </w:rPr>
        <w:t xml:space="preserve">, </w:t>
      </w:r>
      <w:r w:rsidR="0011280D">
        <w:rPr>
          <w:color w:val="000000" w:themeColor="text1"/>
        </w:rPr>
        <w:t>designed to</w:t>
      </w:r>
      <w:r w:rsidR="001D0473" w:rsidRPr="004032BE">
        <w:rPr>
          <w:color w:val="000000" w:themeColor="text1"/>
        </w:rPr>
        <w:t xml:space="preserve"> be representative of the population of </w:t>
      </w:r>
      <w:r w:rsidR="00957960" w:rsidRPr="004032BE">
        <w:rPr>
          <w:color w:val="000000" w:themeColor="text1"/>
        </w:rPr>
        <w:t>sex workers</w:t>
      </w:r>
      <w:r w:rsidR="0011280D">
        <w:rPr>
          <w:color w:val="000000" w:themeColor="text1"/>
        </w:rPr>
        <w:t>, unlike</w:t>
      </w:r>
      <w:r w:rsidR="00957960" w:rsidRPr="004032BE">
        <w:rPr>
          <w:color w:val="000000" w:themeColor="text1"/>
        </w:rPr>
        <w:t xml:space="preserve"> data from small, non-population</w:t>
      </w:r>
      <w:r w:rsidR="002B2F55" w:rsidRPr="004032BE">
        <w:rPr>
          <w:color w:val="000000" w:themeColor="text1"/>
        </w:rPr>
        <w:t>-</w:t>
      </w:r>
      <w:r w:rsidR="00957960" w:rsidRPr="004032BE">
        <w:rPr>
          <w:color w:val="000000" w:themeColor="text1"/>
        </w:rPr>
        <w:t>based</w:t>
      </w:r>
      <w:r w:rsidR="001D0473" w:rsidRPr="004032BE">
        <w:rPr>
          <w:color w:val="000000" w:themeColor="text1"/>
        </w:rPr>
        <w:t xml:space="preserve"> demonstration projects. </w:t>
      </w:r>
      <w:r w:rsidR="007C128D" w:rsidRPr="004032BE">
        <w:rPr>
          <w:color w:val="000000" w:themeColor="text1"/>
        </w:rPr>
        <w:t>While our outcomes were self-reported</w:t>
      </w:r>
      <w:r w:rsidR="006155BB" w:rsidRPr="004032BE">
        <w:rPr>
          <w:color w:val="000000" w:themeColor="text1"/>
        </w:rPr>
        <w:t xml:space="preserve"> and subject to reporting biases</w:t>
      </w:r>
      <w:r w:rsidR="007C128D" w:rsidRPr="004032BE">
        <w:rPr>
          <w:color w:val="000000" w:themeColor="text1"/>
        </w:rPr>
        <w:t xml:space="preserve">, we were able to </w:t>
      </w:r>
      <w:r w:rsidR="00CE659D" w:rsidRPr="004032BE">
        <w:rPr>
          <w:color w:val="000000" w:themeColor="text1"/>
        </w:rPr>
        <w:t xml:space="preserve">biologically </w:t>
      </w:r>
      <w:r w:rsidR="007C128D" w:rsidRPr="004032BE">
        <w:rPr>
          <w:color w:val="000000" w:themeColor="text1"/>
        </w:rPr>
        <w:t xml:space="preserve">determine which women were </w:t>
      </w:r>
      <w:r w:rsidR="00332D7F" w:rsidRPr="004032BE">
        <w:rPr>
          <w:color w:val="000000" w:themeColor="text1"/>
        </w:rPr>
        <w:t>HIV-negative</w:t>
      </w:r>
      <w:r w:rsidR="007C128D" w:rsidRPr="004032BE">
        <w:rPr>
          <w:color w:val="000000" w:themeColor="text1"/>
        </w:rPr>
        <w:t>.</w:t>
      </w:r>
      <w:r w:rsidR="003D5F67">
        <w:rPr>
          <w:color w:val="000000" w:themeColor="text1"/>
        </w:rPr>
        <w:t xml:space="preserve"> </w:t>
      </w:r>
    </w:p>
    <w:p w14:paraId="14C0D82A" w14:textId="77777777" w:rsidR="003D5F67" w:rsidRDefault="003D5F67" w:rsidP="00C95E18">
      <w:pPr>
        <w:spacing w:line="480" w:lineRule="auto"/>
        <w:rPr>
          <w:color w:val="000000" w:themeColor="text1"/>
        </w:rPr>
      </w:pPr>
    </w:p>
    <w:p w14:paraId="4531728A" w14:textId="3EB0759B" w:rsidR="003D5F67" w:rsidRPr="004032BE" w:rsidRDefault="003D5F67" w:rsidP="00C95E18">
      <w:pPr>
        <w:spacing w:line="480" w:lineRule="auto"/>
        <w:rPr>
          <w:color w:val="000000" w:themeColor="text1"/>
        </w:rPr>
      </w:pPr>
      <w:r>
        <w:rPr>
          <w:color w:val="000000" w:themeColor="text1"/>
        </w:rPr>
        <w:t xml:space="preserve">In </w:t>
      </w:r>
      <w:r w:rsidR="009822C7">
        <w:rPr>
          <w:color w:val="000000" w:themeColor="text1"/>
        </w:rPr>
        <w:t>future applications of the prevention cascade</w:t>
      </w:r>
      <w:r>
        <w:rPr>
          <w:color w:val="000000" w:themeColor="text1"/>
        </w:rPr>
        <w:t>, more nuanced data describing concepts of demand (knowledge, attitudes, perceived risk, normative environment) and supply</w:t>
      </w:r>
      <w:r w:rsidR="00181599">
        <w:rPr>
          <w:color w:val="000000" w:themeColor="text1"/>
        </w:rPr>
        <w:t xml:space="preserve"> could be developed.</w:t>
      </w:r>
      <w:r>
        <w:rPr>
          <w:color w:val="000000" w:themeColor="text1"/>
        </w:rPr>
        <w:t xml:space="preserve"> </w:t>
      </w:r>
      <w:r w:rsidR="0052782C">
        <w:rPr>
          <w:color w:val="000000" w:themeColor="text1"/>
        </w:rPr>
        <w:t>Measuring demand in the context of multipurpose products like condoms</w:t>
      </w:r>
      <w:r w:rsidR="00181599">
        <w:rPr>
          <w:color w:val="000000" w:themeColor="text1"/>
        </w:rPr>
        <w:t xml:space="preserve"> </w:t>
      </w:r>
      <w:r w:rsidR="0052782C">
        <w:rPr>
          <w:color w:val="000000" w:themeColor="text1"/>
        </w:rPr>
        <w:t xml:space="preserve">should also be considered. </w:t>
      </w:r>
      <w:r>
        <w:rPr>
          <w:color w:val="000000" w:themeColor="text1"/>
        </w:rPr>
        <w:t>It mi</w:t>
      </w:r>
      <w:r w:rsidR="00181599">
        <w:rPr>
          <w:color w:val="000000" w:themeColor="text1"/>
        </w:rPr>
        <w:t xml:space="preserve">ght not be the case that </w:t>
      </w:r>
      <w:r>
        <w:rPr>
          <w:color w:val="000000" w:themeColor="text1"/>
        </w:rPr>
        <w:t>these concepts are best measured using a single quantitative survey, and methods such as discrete choice experiments</w:t>
      </w:r>
      <w:r w:rsidR="00BE488B">
        <w:rPr>
          <w:color w:val="000000" w:themeColor="text1"/>
        </w:rPr>
        <w:fldChar w:fldCharType="begin"/>
      </w:r>
      <w:r w:rsidR="00951B57">
        <w:rPr>
          <w:color w:val="000000" w:themeColor="text1"/>
        </w:rPr>
        <w:instrText xml:space="preserve"> ADDIN EN.CITE &lt;EndNote&gt;&lt;Cite&gt;&lt;Author&gt;Quaife&lt;/Author&gt;&lt;Year&gt;2018&lt;/Year&gt;&lt;RecNum&gt;618&lt;/RecNum&gt;&lt;DisplayText&gt;&lt;style face="superscript"&gt;43&lt;/style&gt;&lt;/DisplayText&gt;&lt;record&gt;&lt;rec-number&gt;618&lt;/rec-number&gt;&lt;foreign-keys&gt;&lt;key app="EN" db-id="zs0vaxtd4fr0s5evxamxvx52w5x2xzx5srf5" timestamp="1544005399"&gt;618&lt;/key&gt;&lt;/foreign-keys&gt;&lt;ref-type name="Journal Article"&gt;17&lt;/ref-type&gt;&lt;contributors&gt;&lt;authors&gt;&lt;author&gt;Quaife, M.&lt;/author&gt;&lt;author&gt;Eakle, R.&lt;/author&gt;&lt;author&gt;Cabrera Escobar, M. A.&lt;/author&gt;&lt;author&gt;Vickerman, P.&lt;/author&gt;&lt;author&gt;Kilbourne-Brook, M.&lt;/author&gt;&lt;author&gt;Mvundura, M.&lt;/author&gt;&lt;author&gt;Delany-Moretlwe, S.&lt;/author&gt;&lt;author&gt;Terris-Prestholt, F.&lt;/author&gt;&lt;/authors&gt;&lt;/contributors&gt;&lt;auth-address&gt;Department of Global Health and Development, London School of Hygiene and Tropical Medicine, London, UK (MQ, RE, PV, FT).&amp;#xD;Wits RHI, University of the Witwatersrand, Johannesburg, Gauteng, South Africa (MQ, RE, EAC, SD).&amp;#xD;School of Social and Community Medicine, University of Bristol, Bristol, England, UK (PV).&amp;#xD;PATH, Seattle, Washington, USA (MK, MM).&lt;/auth-address&gt;&lt;titles&gt;&lt;title&gt;Divergent Preferences for HIV Prevention: A Discrete Choice Experiment for Multipurpose HIV Prevention Products in South Africa&lt;/title&gt;&lt;secondary-title&gt;Med Decis Making&lt;/secondary-title&gt;&lt;/titles&gt;&lt;periodical&gt;&lt;full-title&gt;Med Decis Making&lt;/full-title&gt;&lt;/periodical&gt;&lt;pages&gt;120-133&lt;/pages&gt;&lt;volume&gt;38&lt;/volume&gt;&lt;number&gt;1&lt;/number&gt;&lt;keywords&gt;&lt;keyword&gt;*HIV prevention&lt;/keyword&gt;&lt;keyword&gt;*South Africa&lt;/keyword&gt;&lt;keyword&gt;*discrete choice experiments&lt;/keyword&gt;&lt;keyword&gt;*key populations&lt;/keyword&gt;&lt;keyword&gt;*pre-exposure prophylaxis&lt;/keyword&gt;&lt;/keywords&gt;&lt;dates&gt;&lt;year&gt;2018&lt;/year&gt;&lt;pub-dates&gt;&lt;date&gt;Jan&lt;/date&gt;&lt;/pub-dates&gt;&lt;/dates&gt;&lt;isbn&gt;1552-681X (Electronic)&amp;#xD;0272-989X (Linking)&lt;/isbn&gt;&lt;accession-num&gt;28863752&lt;/accession-num&gt;&lt;urls&gt;&lt;related-urls&gt;&lt;url&gt;https://www.ncbi.nlm.nih.gov/pubmed/28863752&lt;/url&gt;&lt;/related-urls&gt;&lt;/urls&gt;&lt;electronic-resource-num&gt;10.1177/0272989X17729376&lt;/electronic-resource-num&gt;&lt;/record&gt;&lt;/Cite&gt;&lt;/EndNote&gt;</w:instrText>
      </w:r>
      <w:r w:rsidR="00BE488B">
        <w:rPr>
          <w:color w:val="000000" w:themeColor="text1"/>
        </w:rPr>
        <w:fldChar w:fldCharType="separate"/>
      </w:r>
      <w:r w:rsidR="00951B57" w:rsidRPr="00951B57">
        <w:rPr>
          <w:noProof/>
          <w:color w:val="000000" w:themeColor="text1"/>
          <w:vertAlign w:val="superscript"/>
        </w:rPr>
        <w:t>43</w:t>
      </w:r>
      <w:r w:rsidR="00BE488B">
        <w:rPr>
          <w:color w:val="000000" w:themeColor="text1"/>
        </w:rPr>
        <w:fldChar w:fldCharType="end"/>
      </w:r>
      <w:r w:rsidR="00181599">
        <w:rPr>
          <w:color w:val="000000" w:themeColor="text1"/>
        </w:rPr>
        <w:t xml:space="preserve"> and </w:t>
      </w:r>
      <w:r>
        <w:rPr>
          <w:color w:val="000000" w:themeColor="text1"/>
        </w:rPr>
        <w:t>participatory ranking</w:t>
      </w:r>
      <w:r w:rsidR="00BE488B">
        <w:rPr>
          <w:color w:val="000000" w:themeColor="text1"/>
        </w:rPr>
        <w:fldChar w:fldCharType="begin">
          <w:fldData xml:space="preserve">PEVuZE5vdGU+PENpdGU+PEF1dGhvcj5NYXZodTwvQXV0aG9yPjxZZWFyPjIwMTE8L1llYXI+PFJl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</w:fldData>
        </w:fldChar>
      </w:r>
      <w:r w:rsidR="00951B57">
        <w:rPr>
          <w:color w:val="000000" w:themeColor="text1"/>
        </w:rPr>
        <w:instrText xml:space="preserve"> ADDIN EN.CITE </w:instrText>
      </w:r>
      <w:r w:rsidR="00951B57">
        <w:rPr>
          <w:color w:val="000000" w:themeColor="text1"/>
        </w:rPr>
        <w:fldChar w:fldCharType="begin">
          <w:fldData xml:space="preserve">PEVuZE5vdGU+PENpdGU+PEF1dGhvcj5NYXZodTwvQXV0aG9yPjxZZWFyPjIwMTE8L1llYXI+PFJl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</w:fldData>
        </w:fldChar>
      </w:r>
      <w:r w:rsidR="00951B57">
        <w:rPr>
          <w:color w:val="000000" w:themeColor="text1"/>
        </w:rPr>
        <w:instrText xml:space="preserve"> ADDIN EN.CITE.DATA </w:instrText>
      </w:r>
      <w:r w:rsidR="00951B57">
        <w:rPr>
          <w:color w:val="000000" w:themeColor="text1"/>
        </w:rPr>
      </w:r>
      <w:r w:rsidR="00951B57">
        <w:rPr>
          <w:color w:val="000000" w:themeColor="text1"/>
        </w:rPr>
        <w:fldChar w:fldCharType="end"/>
      </w:r>
      <w:r w:rsidR="00BE488B">
        <w:rPr>
          <w:color w:val="000000" w:themeColor="text1"/>
        </w:rPr>
      </w:r>
      <w:r w:rsidR="00BE488B">
        <w:rPr>
          <w:color w:val="000000" w:themeColor="text1"/>
        </w:rPr>
        <w:fldChar w:fldCharType="separate"/>
      </w:r>
      <w:r w:rsidR="00951B57" w:rsidRPr="00951B57">
        <w:rPr>
          <w:noProof/>
          <w:color w:val="000000" w:themeColor="text1"/>
          <w:vertAlign w:val="superscript"/>
        </w:rPr>
        <w:t>44</w:t>
      </w:r>
      <w:r w:rsidR="00BE488B">
        <w:rPr>
          <w:color w:val="000000" w:themeColor="text1"/>
        </w:rPr>
        <w:fldChar w:fldCharType="end"/>
      </w:r>
      <w:r>
        <w:rPr>
          <w:color w:val="000000" w:themeColor="text1"/>
        </w:rPr>
        <w:t xml:space="preserve"> might </w:t>
      </w:r>
      <w:r w:rsidR="00FE6463">
        <w:rPr>
          <w:color w:val="000000" w:themeColor="text1"/>
        </w:rPr>
        <w:t>be informative</w:t>
      </w:r>
      <w:r>
        <w:rPr>
          <w:color w:val="000000" w:themeColor="text1"/>
        </w:rPr>
        <w:t xml:space="preserve">, as well as combining data from programme records and surveys. Future applications might also consider </w:t>
      </w:r>
      <w:r w:rsidR="00140BCC">
        <w:rPr>
          <w:color w:val="000000" w:themeColor="text1"/>
        </w:rPr>
        <w:t xml:space="preserve">these </w:t>
      </w:r>
      <w:r>
        <w:rPr>
          <w:color w:val="000000" w:themeColor="text1"/>
        </w:rPr>
        <w:t>intermedia</w:t>
      </w:r>
      <w:r w:rsidR="00FE6463">
        <w:rPr>
          <w:color w:val="000000" w:themeColor="text1"/>
        </w:rPr>
        <w:t xml:space="preserve">te cascade steps as outcomes in order </w:t>
      </w:r>
      <w:r w:rsidR="00140BCC">
        <w:rPr>
          <w:color w:val="000000" w:themeColor="text1"/>
        </w:rPr>
        <w:t xml:space="preserve">to understand what factors are particularly associated with demand for or supply of HIV-prevention tools. </w:t>
      </w:r>
      <w:r w:rsidR="007E5E64">
        <w:rPr>
          <w:color w:val="000000" w:themeColor="text1"/>
        </w:rPr>
        <w:t>Zimbabwe has a PrEP implementation plan</w:t>
      </w:r>
      <w:r w:rsidR="00181599">
        <w:rPr>
          <w:color w:val="000000" w:themeColor="text1"/>
        </w:rPr>
        <w:t xml:space="preserve"> for which roll-out has begun</w:t>
      </w:r>
      <w:r w:rsidR="00DA6EF2">
        <w:rPr>
          <w:color w:val="000000" w:themeColor="text1"/>
        </w:rPr>
        <w:fldChar w:fldCharType="begin"/>
      </w:r>
      <w:r w:rsidR="00951B57">
        <w:rPr>
          <w:color w:val="000000" w:themeColor="text1"/>
        </w:rPr>
        <w:instrText xml:space="preserve"> ADDIN EN.CITE &lt;EndNote&gt;&lt;Cite&gt;&lt;Year&gt;2018&lt;/Year&gt;&lt;RecNum&gt;622&lt;/RecNum&gt;&lt;DisplayText&gt;&lt;style face="superscript"&gt;45&lt;/style&gt;&lt;/DisplayText&gt;&lt;record&gt;&lt;rec-number&gt;622&lt;/rec-number&gt;&lt;foreign-keys&gt;&lt;key app="EN" db-id="zs0vaxtd4fr0s5evxamxvx52w5x2xzx5srf5" timestamp="1544007203"&gt;622&lt;/key&gt;&lt;/foreign-keys&gt;&lt;ref-type name="Report"&gt;27&lt;/ref-type&gt;&lt;contributors&gt;&lt;/contributors&gt;&lt;titles&gt;&lt;title&gt;Implementation plan for HIV pre-exposure prophylaxis in Zimbabwe 2018-2020&lt;/title&gt;&lt;/titles&gt;&lt;dates&gt;&lt;year&gt;2018&lt;/year&gt;&lt;/dates&gt;&lt;pub-location&gt;Ministry of Health and Child Care&lt;/pub-location&gt;&lt;urls&gt;&lt;/urls&gt;&lt;/record&gt;&lt;/Cite&gt;&lt;/EndNote&gt;</w:instrText>
      </w:r>
      <w:r w:rsidR="00DA6EF2">
        <w:rPr>
          <w:color w:val="000000" w:themeColor="text1"/>
        </w:rPr>
        <w:fldChar w:fldCharType="separate"/>
      </w:r>
      <w:r w:rsidR="00951B57" w:rsidRPr="00951B57">
        <w:rPr>
          <w:noProof/>
          <w:color w:val="000000" w:themeColor="text1"/>
          <w:vertAlign w:val="superscript"/>
        </w:rPr>
        <w:t>45</w:t>
      </w:r>
      <w:r w:rsidR="00DA6EF2">
        <w:rPr>
          <w:color w:val="000000" w:themeColor="text1"/>
        </w:rPr>
        <w:fldChar w:fldCharType="end"/>
      </w:r>
      <w:r w:rsidR="007E5E64">
        <w:rPr>
          <w:color w:val="000000" w:themeColor="text1"/>
        </w:rPr>
        <w:t>, and as</w:t>
      </w:r>
      <w:r w:rsidR="002261BA">
        <w:rPr>
          <w:color w:val="000000" w:themeColor="text1"/>
        </w:rPr>
        <w:t xml:space="preserve"> PrEP usage expands</w:t>
      </w:r>
      <w:r w:rsidR="00DA6EF2">
        <w:rPr>
          <w:color w:val="000000" w:themeColor="text1"/>
        </w:rPr>
        <w:t xml:space="preserve">, </w:t>
      </w:r>
      <w:r w:rsidR="00140BCC">
        <w:rPr>
          <w:color w:val="000000" w:themeColor="text1"/>
        </w:rPr>
        <w:t xml:space="preserve">analyses of the differences between sub-groups of those covered by no prevention tools, covered by both PrEP and condoms or covered by either PrEP or condoms </w:t>
      </w:r>
      <w:r w:rsidR="00DA6EF2">
        <w:rPr>
          <w:color w:val="000000" w:themeColor="text1"/>
        </w:rPr>
        <w:t>could</w:t>
      </w:r>
      <w:r w:rsidR="00181599">
        <w:rPr>
          <w:color w:val="000000" w:themeColor="text1"/>
        </w:rPr>
        <w:t xml:space="preserve"> help</w:t>
      </w:r>
      <w:r w:rsidR="00140BCC">
        <w:rPr>
          <w:color w:val="000000" w:themeColor="text1"/>
        </w:rPr>
        <w:t xml:space="preserve"> to further understand which sub-groups might adopt which prevention strategy and in what circumstances. </w:t>
      </w:r>
    </w:p>
    <w:p w14:paraId="25CE0F5E" w14:textId="77777777" w:rsidR="004D5E8A" w:rsidRPr="004032BE" w:rsidRDefault="004D5E8A" w:rsidP="00C95E18">
      <w:pPr>
        <w:spacing w:line="480" w:lineRule="auto"/>
        <w:rPr>
          <w:color w:val="000000" w:themeColor="text1"/>
        </w:rPr>
      </w:pPr>
    </w:p>
    <w:p w14:paraId="6D304AB5" w14:textId="135545E9" w:rsidR="004D5E8A" w:rsidRPr="004032BE" w:rsidRDefault="004D5E8A" w:rsidP="00C95E18">
      <w:pPr>
        <w:spacing w:line="480" w:lineRule="auto"/>
        <w:rPr>
          <w:color w:val="000000" w:themeColor="text1"/>
        </w:rPr>
      </w:pPr>
      <w:r w:rsidRPr="004032BE">
        <w:rPr>
          <w:color w:val="000000" w:themeColor="text1"/>
        </w:rPr>
        <w:t xml:space="preserve">We </w:t>
      </w:r>
      <w:r w:rsidR="002006AE" w:rsidRPr="004032BE">
        <w:rPr>
          <w:color w:val="000000" w:themeColor="text1"/>
        </w:rPr>
        <w:t xml:space="preserve">have shown a </w:t>
      </w:r>
      <w:r w:rsidRPr="004032BE">
        <w:rPr>
          <w:color w:val="000000" w:themeColor="text1"/>
        </w:rPr>
        <w:t xml:space="preserve">dual cascade </w:t>
      </w:r>
      <w:r w:rsidR="0046541A" w:rsidRPr="004032BE">
        <w:rPr>
          <w:color w:val="000000" w:themeColor="text1"/>
        </w:rPr>
        <w:t xml:space="preserve">HIV </w:t>
      </w:r>
      <w:r w:rsidRPr="004032BE">
        <w:rPr>
          <w:color w:val="000000" w:themeColor="text1"/>
        </w:rPr>
        <w:t xml:space="preserve">prevention framework of </w:t>
      </w:r>
      <w:r w:rsidR="002006AE" w:rsidRPr="004032BE">
        <w:rPr>
          <w:color w:val="000000" w:themeColor="text1"/>
        </w:rPr>
        <w:t>demand, supply and adherence to be informative</w:t>
      </w:r>
      <w:r w:rsidRPr="004032BE">
        <w:rPr>
          <w:color w:val="000000" w:themeColor="text1"/>
        </w:rPr>
        <w:t xml:space="preserve"> in determining level</w:t>
      </w:r>
      <w:r w:rsidR="00403258" w:rsidRPr="004032BE">
        <w:rPr>
          <w:color w:val="000000" w:themeColor="text1"/>
        </w:rPr>
        <w:t>s of prevention coverage among</w:t>
      </w:r>
      <w:r w:rsidRPr="004032BE">
        <w:rPr>
          <w:color w:val="000000" w:themeColor="text1"/>
        </w:rPr>
        <w:t xml:space="preserve"> </w:t>
      </w:r>
      <w:r w:rsidR="00BA3875" w:rsidRPr="004032BE">
        <w:rPr>
          <w:color w:val="000000" w:themeColor="text1"/>
        </w:rPr>
        <w:t>FSW at high risk of HIV acquisition</w:t>
      </w:r>
      <w:r w:rsidR="00862E87" w:rsidRPr="004032BE">
        <w:rPr>
          <w:color w:val="000000" w:themeColor="text1"/>
        </w:rPr>
        <w:t>,</w:t>
      </w:r>
      <w:r w:rsidR="002006AE" w:rsidRPr="004032BE">
        <w:rPr>
          <w:color w:val="000000" w:themeColor="text1"/>
        </w:rPr>
        <w:t xml:space="preserve"> and in identifying programmatic gaps and possible strategies</w:t>
      </w:r>
      <w:r w:rsidRPr="004032BE">
        <w:rPr>
          <w:color w:val="000000" w:themeColor="text1"/>
        </w:rPr>
        <w:t xml:space="preserve">. </w:t>
      </w:r>
      <w:r w:rsidR="001865AF" w:rsidRPr="004032BE">
        <w:rPr>
          <w:color w:val="000000" w:themeColor="text1"/>
        </w:rPr>
        <w:t>In line with a combination prevention approach</w:t>
      </w:r>
      <w:r w:rsidR="0054221C" w:rsidRPr="004032BE">
        <w:rPr>
          <w:color w:val="000000" w:themeColor="text1"/>
        </w:rPr>
        <w:t>, we recommend that</w:t>
      </w:r>
      <w:r w:rsidR="00C91C8C" w:rsidRPr="004032BE">
        <w:rPr>
          <w:color w:val="000000" w:themeColor="text1"/>
        </w:rPr>
        <w:t xml:space="preserve"> </w:t>
      </w:r>
      <w:r w:rsidR="0096552D" w:rsidRPr="004032BE">
        <w:rPr>
          <w:color w:val="000000" w:themeColor="text1"/>
        </w:rPr>
        <w:t>prevention cascades</w:t>
      </w:r>
      <w:r w:rsidR="007A1F18" w:rsidRPr="004032BE">
        <w:rPr>
          <w:color w:val="000000" w:themeColor="text1"/>
        </w:rPr>
        <w:t xml:space="preserve"> </w:t>
      </w:r>
      <w:r w:rsidR="0096552D" w:rsidRPr="004032BE">
        <w:rPr>
          <w:color w:val="000000" w:themeColor="text1"/>
        </w:rPr>
        <w:t xml:space="preserve">consider demand, supply and capability to adhere to different prevention tools together, </w:t>
      </w:r>
      <w:r w:rsidR="00E92005" w:rsidRPr="004032BE">
        <w:rPr>
          <w:color w:val="000000" w:themeColor="text1"/>
        </w:rPr>
        <w:t>and</w:t>
      </w:r>
      <w:r w:rsidR="002006AE" w:rsidRPr="004032BE">
        <w:rPr>
          <w:color w:val="000000" w:themeColor="text1"/>
        </w:rPr>
        <w:t xml:space="preserve"> investigat</w:t>
      </w:r>
      <w:r w:rsidR="00862E87" w:rsidRPr="004032BE">
        <w:rPr>
          <w:color w:val="000000" w:themeColor="text1"/>
        </w:rPr>
        <w:t>e</w:t>
      </w:r>
      <w:r w:rsidR="002006AE" w:rsidRPr="004032BE">
        <w:rPr>
          <w:color w:val="000000" w:themeColor="text1"/>
        </w:rPr>
        <w:t xml:space="preserve"> the role of structural, community and individual level factors in determining coverage. </w:t>
      </w:r>
    </w:p>
    <w:p w14:paraId="7FB13D00" w14:textId="77777777" w:rsidR="00C00429" w:rsidRPr="004032BE" w:rsidRDefault="00C00429" w:rsidP="00C95E18">
      <w:pPr>
        <w:spacing w:line="480" w:lineRule="auto"/>
        <w:rPr>
          <w:color w:val="000000" w:themeColor="text1"/>
        </w:rPr>
      </w:pPr>
    </w:p>
    <w:p w14:paraId="574B2C32" w14:textId="77777777" w:rsidR="00C95E18" w:rsidRDefault="00C95E18" w:rsidP="00C95E18">
      <w:pPr>
        <w:pStyle w:val="Heading2"/>
        <w:spacing w:line="480" w:lineRule="auto"/>
        <w:rPr>
          <w:color w:val="000000" w:themeColor="text1"/>
        </w:rPr>
        <w:sectPr w:rsidR="00C95E18">
          <w:pgSz w:w="11906" w:h="16838"/>
          <w:pgMar w:top="1440" w:right="1440" w:bottom="1440" w:left="1440" w:header="708" w:footer="708" w:gutter="0"/>
          <w:cols w:space="708"/>
          <w:docGrid w:linePitch="360"/>
        </w:sectPr>
      </w:pPr>
    </w:p>
    <w:p w14:paraId="4D7E1FD6" w14:textId="4EF2E515" w:rsidR="00C00429" w:rsidRPr="004032BE" w:rsidRDefault="00C00429" w:rsidP="00C95E18">
      <w:pPr>
        <w:pStyle w:val="Heading2"/>
        <w:spacing w:line="480" w:lineRule="auto"/>
        <w:rPr>
          <w:color w:val="000000" w:themeColor="text1"/>
        </w:rPr>
      </w:pPr>
      <w:r w:rsidRPr="004032BE">
        <w:rPr>
          <w:color w:val="000000" w:themeColor="text1"/>
        </w:rPr>
        <w:lastRenderedPageBreak/>
        <w:t>Acknowledgements</w:t>
      </w:r>
    </w:p>
    <w:p w14:paraId="0701CE80" w14:textId="49017BBD" w:rsidR="00241787" w:rsidRDefault="002F6AD9" w:rsidP="00C95E18">
      <w:pPr>
        <w:spacing w:line="480" w:lineRule="auto"/>
        <w:rPr>
          <w:color w:val="000000" w:themeColor="text1"/>
        </w:rPr>
      </w:pPr>
      <w:r w:rsidRPr="004032BE">
        <w:rPr>
          <w:color w:val="000000" w:themeColor="text1"/>
        </w:rPr>
        <w:t>We t</w:t>
      </w:r>
      <w:r w:rsidR="00C00429" w:rsidRPr="004032BE">
        <w:rPr>
          <w:color w:val="000000" w:themeColor="text1"/>
        </w:rPr>
        <w:t>hank the participants of the SA</w:t>
      </w:r>
      <w:r w:rsidR="001D3102">
        <w:rPr>
          <w:color w:val="000000" w:themeColor="text1"/>
        </w:rPr>
        <w:t>PPH-IRe trial</w:t>
      </w:r>
      <w:r w:rsidR="00C00429" w:rsidRPr="004032BE">
        <w:rPr>
          <w:color w:val="000000" w:themeColor="text1"/>
        </w:rPr>
        <w:t xml:space="preserve">. </w:t>
      </w:r>
      <w:r w:rsidR="00241787" w:rsidRPr="004032BE">
        <w:rPr>
          <w:color w:val="000000" w:themeColor="text1"/>
        </w:rPr>
        <w:t>These secondary analyses were supported by the Bill and Melinda Gates Foundation via the Measurement and Surveillance of HIV Epidemics Consortium</w:t>
      </w:r>
      <w:r w:rsidRPr="004032BE">
        <w:rPr>
          <w:color w:val="000000" w:themeColor="text1"/>
        </w:rPr>
        <w:t>,</w:t>
      </w:r>
      <w:r w:rsidR="00241787" w:rsidRPr="004032BE">
        <w:rPr>
          <w:color w:val="000000" w:themeColor="text1"/>
        </w:rPr>
        <w:t xml:space="preserve"> and the SAPPH-IRe trial by DFID, Swedish SIDA and Irish Aid via Zimbabwe’s Integrated Support Programme and UNFPA. </w:t>
      </w:r>
    </w:p>
    <w:p w14:paraId="481DA0C4" w14:textId="77777777" w:rsidR="001B77DB" w:rsidRDefault="001B77DB" w:rsidP="00C95E18">
      <w:pPr>
        <w:spacing w:line="480" w:lineRule="auto"/>
        <w:rPr>
          <w:color w:val="000000" w:themeColor="text1"/>
        </w:rPr>
      </w:pPr>
    </w:p>
    <w:p w14:paraId="33AD652E" w14:textId="1E0F77B8" w:rsidR="001B77DB" w:rsidRPr="004032BE" w:rsidRDefault="001B77DB" w:rsidP="00C95E18">
      <w:pPr>
        <w:spacing w:line="480" w:lineRule="auto"/>
        <w:rPr>
          <w:color w:val="000000" w:themeColor="text1"/>
        </w:rPr>
      </w:pPr>
      <w:r w:rsidRPr="004032BE">
        <w:rPr>
          <w:color w:val="000000" w:themeColor="text1"/>
        </w:rPr>
        <w:t xml:space="preserve">EF and JRH conceived and designed the study. EF conducted analyses and wrote the manuscript draft. FMC, JRH, SM, PM, SN, SC, JB, JRH, AP, and VC provided guidance to original study design (FMC was the Principle Investigator), the data collection tools and/or management, and reviewed and provided comments on early drafts of this study. BR, BH, SSW, and SB commented on the application of the HIV prevention cascades framework used in the study. All of the authors reviewed and commented on draft manuscripts, and approved the final manuscript.  </w:t>
      </w:r>
    </w:p>
    <w:p w14:paraId="4CED6E7E" w14:textId="77777777" w:rsidR="00021B44" w:rsidRDefault="00021B44" w:rsidP="00021B44">
      <w:pPr>
        <w:pStyle w:val="Heading2"/>
        <w:rPr>
          <w:color w:val="000000" w:themeColor="text1"/>
        </w:rPr>
        <w:sectPr w:rsidR="00021B44">
          <w:pgSz w:w="11906" w:h="16838"/>
          <w:pgMar w:top="1440" w:right="1440" w:bottom="1440" w:left="1440" w:header="708" w:footer="708" w:gutter="0"/>
          <w:cols w:space="708"/>
          <w:docGrid w:linePitch="360"/>
        </w:sectPr>
      </w:pPr>
    </w:p>
    <w:p w14:paraId="4AE6D1A8" w14:textId="219E31E9" w:rsidR="00021B44" w:rsidRPr="00AA62CA" w:rsidRDefault="00021B44" w:rsidP="00021B44">
      <w:pPr>
        <w:pStyle w:val="Heading2"/>
        <w:spacing w:line="480" w:lineRule="auto"/>
        <w:rPr>
          <w:color w:val="000000" w:themeColor="text1"/>
        </w:rPr>
      </w:pPr>
      <w:r w:rsidRPr="00AA62CA">
        <w:rPr>
          <w:color w:val="000000" w:themeColor="text1"/>
        </w:rPr>
        <w:lastRenderedPageBreak/>
        <w:t>References</w:t>
      </w:r>
    </w:p>
    <w:p w14:paraId="1405F945" w14:textId="77777777" w:rsidR="00021B44" w:rsidRPr="004032BE" w:rsidRDefault="00021B44" w:rsidP="00021B44">
      <w:pPr>
        <w:spacing w:line="480" w:lineRule="auto"/>
        <w:rPr>
          <w:b/>
          <w:color w:val="000000" w:themeColor="text1"/>
        </w:rPr>
      </w:pPr>
    </w:p>
    <w:p w14:paraId="2AE2AE07" w14:textId="77777777" w:rsidR="00C37BD3" w:rsidRPr="00C37BD3" w:rsidRDefault="00021B44" w:rsidP="00C37BD3">
      <w:pPr>
        <w:pStyle w:val="EndNoteBibliography"/>
        <w:spacing w:after="0"/>
        <w:ind w:left="720" w:hanging="720"/>
        <w:rPr>
          <w:noProof/>
        </w:rPr>
      </w:pPr>
      <w:r w:rsidRPr="004032BE">
        <w:rPr>
          <w:b/>
          <w:color w:val="000000" w:themeColor="text1"/>
        </w:rPr>
        <w:fldChar w:fldCharType="begin"/>
      </w:r>
      <w:r w:rsidRPr="004032BE">
        <w:rPr>
          <w:b/>
          <w:color w:val="000000" w:themeColor="text1"/>
        </w:rPr>
        <w:instrText xml:space="preserve"> ADDIN EN.REFLIST </w:instrText>
      </w:r>
      <w:r w:rsidRPr="004032BE">
        <w:rPr>
          <w:b/>
          <w:color w:val="000000" w:themeColor="text1"/>
        </w:rPr>
        <w:fldChar w:fldCharType="separate"/>
      </w:r>
      <w:r w:rsidR="00C37BD3" w:rsidRPr="00C37BD3">
        <w:rPr>
          <w:noProof/>
        </w:rPr>
        <w:t>1.</w:t>
      </w:r>
      <w:r w:rsidR="00C37BD3" w:rsidRPr="00C37BD3">
        <w:rPr>
          <w:noProof/>
        </w:rPr>
        <w:tab/>
        <w:t xml:space="preserve">Dehne KL, Dallabetta G, Wilson D, et al. HIV Prevention 2020: a framework for delivery and a call for action. </w:t>
      </w:r>
      <w:r w:rsidR="00C37BD3" w:rsidRPr="00C37BD3">
        <w:rPr>
          <w:i/>
          <w:noProof/>
        </w:rPr>
        <w:t xml:space="preserve">Lancet HIV. </w:t>
      </w:r>
      <w:r w:rsidR="00C37BD3" w:rsidRPr="00C37BD3">
        <w:rPr>
          <w:noProof/>
        </w:rPr>
        <w:t>2016;3(7):e323-332.</w:t>
      </w:r>
    </w:p>
    <w:p w14:paraId="2E69D8AA" w14:textId="77777777" w:rsidR="00C37BD3" w:rsidRPr="00C37BD3" w:rsidRDefault="00C37BD3" w:rsidP="00C37BD3">
      <w:pPr>
        <w:pStyle w:val="EndNoteBibliography"/>
        <w:spacing w:after="0"/>
        <w:ind w:left="720" w:hanging="720"/>
        <w:rPr>
          <w:noProof/>
        </w:rPr>
      </w:pPr>
      <w:r w:rsidRPr="00C37BD3">
        <w:rPr>
          <w:noProof/>
        </w:rPr>
        <w:t>2.</w:t>
      </w:r>
      <w:r w:rsidRPr="00C37BD3">
        <w:rPr>
          <w:noProof/>
        </w:rPr>
        <w:tab/>
        <w:t xml:space="preserve">Hargreaves JR, Mtetwa S, Davey C, et al. Implementation and Operational Research: Cohort Analysis of Program Data to Estimate HIV Incidence and Uptake of HIV-Related Services Among Female Sex Workers in Zimbabwe, 2009-2014. </w:t>
      </w:r>
      <w:r w:rsidRPr="00C37BD3">
        <w:rPr>
          <w:i/>
          <w:noProof/>
        </w:rPr>
        <w:t xml:space="preserve">J Acquir Immune Defic Syndr. </w:t>
      </w:r>
      <w:r w:rsidRPr="00C37BD3">
        <w:rPr>
          <w:noProof/>
        </w:rPr>
        <w:t>2016;72(1):e1-8.</w:t>
      </w:r>
    </w:p>
    <w:p w14:paraId="58C9AC3C" w14:textId="77777777" w:rsidR="00C37BD3" w:rsidRPr="00C37BD3" w:rsidRDefault="00C37BD3" w:rsidP="00C37BD3">
      <w:pPr>
        <w:pStyle w:val="EndNoteBibliography"/>
        <w:spacing w:after="0"/>
        <w:ind w:left="720" w:hanging="720"/>
        <w:rPr>
          <w:noProof/>
        </w:rPr>
      </w:pPr>
      <w:r w:rsidRPr="00C37BD3">
        <w:rPr>
          <w:noProof/>
        </w:rPr>
        <w:t>3.</w:t>
      </w:r>
      <w:r w:rsidRPr="00C37BD3">
        <w:rPr>
          <w:noProof/>
        </w:rPr>
        <w:tab/>
        <w:t xml:space="preserve">Cowan FM, Davey C, Fearon E, et al. The HIV care cascade among female sex workers in Zimbabwe: results of a population-based survey from the Sisters Antiretroviral therapy Programme for Prevention of HIV, an Integrated Response (SAPPH-IRe) Trial. </w:t>
      </w:r>
      <w:r w:rsidRPr="00C37BD3">
        <w:rPr>
          <w:i/>
          <w:noProof/>
        </w:rPr>
        <w:t xml:space="preserve">J Acquir Immune Defic Syndr. </w:t>
      </w:r>
      <w:r w:rsidRPr="00C37BD3">
        <w:rPr>
          <w:noProof/>
        </w:rPr>
        <w:t>2016.</w:t>
      </w:r>
    </w:p>
    <w:p w14:paraId="637EE611" w14:textId="77777777" w:rsidR="00C37BD3" w:rsidRPr="00C37BD3" w:rsidRDefault="00C37BD3" w:rsidP="00C37BD3">
      <w:pPr>
        <w:pStyle w:val="EndNoteBibliography"/>
        <w:spacing w:after="0"/>
        <w:ind w:left="720" w:hanging="720"/>
        <w:rPr>
          <w:noProof/>
        </w:rPr>
      </w:pPr>
      <w:r w:rsidRPr="00C37BD3">
        <w:rPr>
          <w:noProof/>
        </w:rPr>
        <w:t>4.</w:t>
      </w:r>
      <w:r w:rsidRPr="00C37BD3">
        <w:rPr>
          <w:noProof/>
        </w:rPr>
        <w:tab/>
        <w:t xml:space="preserve">Cowan FM, Mtetwa S, Davey C, et al. Engagement with HIV prevention treatment and care among female sex workers in Zimbabwe: a respondent driven sampling survey. </w:t>
      </w:r>
      <w:r w:rsidRPr="00C37BD3">
        <w:rPr>
          <w:i/>
          <w:noProof/>
        </w:rPr>
        <w:t xml:space="preserve">PLoS One. </w:t>
      </w:r>
      <w:r w:rsidRPr="00C37BD3">
        <w:rPr>
          <w:noProof/>
        </w:rPr>
        <w:t>2013;8(10):e77080.</w:t>
      </w:r>
    </w:p>
    <w:p w14:paraId="1C0A1EFD" w14:textId="77777777" w:rsidR="00C37BD3" w:rsidRPr="00C37BD3" w:rsidRDefault="00C37BD3" w:rsidP="00C37BD3">
      <w:pPr>
        <w:pStyle w:val="EndNoteBibliography"/>
        <w:spacing w:after="0"/>
        <w:ind w:left="720" w:hanging="720"/>
        <w:rPr>
          <w:noProof/>
        </w:rPr>
      </w:pPr>
      <w:r w:rsidRPr="00C37BD3">
        <w:rPr>
          <w:noProof/>
        </w:rPr>
        <w:t>5.</w:t>
      </w:r>
      <w:r w:rsidRPr="00C37BD3">
        <w:rPr>
          <w:noProof/>
        </w:rPr>
        <w:tab/>
        <w:t xml:space="preserve">Baral S, Beyrer C, Muessig K, et al. Burden of HIV among female sex workers in low-income and middle-income countries: a systematic review and meta-analysis. </w:t>
      </w:r>
      <w:r w:rsidRPr="00C37BD3">
        <w:rPr>
          <w:i/>
          <w:noProof/>
        </w:rPr>
        <w:t xml:space="preserve">Lancet Infect Dis. </w:t>
      </w:r>
      <w:r w:rsidRPr="00C37BD3">
        <w:rPr>
          <w:noProof/>
        </w:rPr>
        <w:t>2012;12(7):538-549.</w:t>
      </w:r>
    </w:p>
    <w:p w14:paraId="5EBBD4F0" w14:textId="77777777" w:rsidR="00C37BD3" w:rsidRPr="00C37BD3" w:rsidRDefault="00C37BD3" w:rsidP="00C37BD3">
      <w:pPr>
        <w:pStyle w:val="EndNoteBibliography"/>
        <w:spacing w:after="0"/>
        <w:ind w:left="720" w:hanging="720"/>
        <w:rPr>
          <w:noProof/>
        </w:rPr>
      </w:pPr>
      <w:r w:rsidRPr="00C37BD3">
        <w:rPr>
          <w:noProof/>
        </w:rPr>
        <w:t>6.</w:t>
      </w:r>
      <w:r w:rsidRPr="00C37BD3">
        <w:rPr>
          <w:noProof/>
        </w:rPr>
        <w:tab/>
        <w:t xml:space="preserve">Shannon K, Strathdee SA, Goldenberg SM, et al. Global epidemiology of HIV among female sex workers: influence of structural determinants. </w:t>
      </w:r>
      <w:r w:rsidRPr="00C37BD3">
        <w:rPr>
          <w:i/>
          <w:noProof/>
        </w:rPr>
        <w:t xml:space="preserve">Lancet. </w:t>
      </w:r>
      <w:r w:rsidRPr="00C37BD3">
        <w:rPr>
          <w:noProof/>
        </w:rPr>
        <w:t>2015;385(9962):55-71.</w:t>
      </w:r>
    </w:p>
    <w:p w14:paraId="1468E5CB" w14:textId="77777777" w:rsidR="00C37BD3" w:rsidRPr="00C37BD3" w:rsidRDefault="00C37BD3" w:rsidP="00C37BD3">
      <w:pPr>
        <w:pStyle w:val="EndNoteBibliography"/>
        <w:spacing w:after="0"/>
        <w:ind w:left="720" w:hanging="720"/>
        <w:rPr>
          <w:noProof/>
        </w:rPr>
      </w:pPr>
      <w:r w:rsidRPr="00C37BD3">
        <w:rPr>
          <w:noProof/>
        </w:rPr>
        <w:t>7.</w:t>
      </w:r>
      <w:r w:rsidRPr="00C37BD3">
        <w:rPr>
          <w:noProof/>
        </w:rPr>
        <w:tab/>
        <w:t xml:space="preserve">Shannon K, Strathdee SA, Shoveller J, Rusch M, Kerr T, Tyndall MW. Structural and environmental barriers to condom use negotiation with clients among female sex workers: implications for HIV-prevention strategies and policy. </w:t>
      </w:r>
      <w:r w:rsidRPr="00C37BD3">
        <w:rPr>
          <w:i/>
          <w:noProof/>
        </w:rPr>
        <w:t xml:space="preserve">Am J Public Health. </w:t>
      </w:r>
      <w:r w:rsidRPr="00C37BD3">
        <w:rPr>
          <w:noProof/>
        </w:rPr>
        <w:t>2009;99(4):659-665.</w:t>
      </w:r>
    </w:p>
    <w:p w14:paraId="33F9FE8B" w14:textId="77777777" w:rsidR="00C37BD3" w:rsidRPr="00C37BD3" w:rsidRDefault="00C37BD3" w:rsidP="00C37BD3">
      <w:pPr>
        <w:pStyle w:val="EndNoteBibliography"/>
        <w:spacing w:after="0"/>
        <w:ind w:left="720" w:hanging="720"/>
        <w:rPr>
          <w:noProof/>
        </w:rPr>
      </w:pPr>
      <w:r w:rsidRPr="00C37BD3">
        <w:rPr>
          <w:noProof/>
        </w:rPr>
        <w:t>8.</w:t>
      </w:r>
      <w:r w:rsidRPr="00C37BD3">
        <w:rPr>
          <w:noProof/>
        </w:rPr>
        <w:tab/>
        <w:t xml:space="preserve">Scorgie F, Nakato D, Harper E, et al. 'We are despised in the hospitals': sex workers' experiences of accessing health care in four African countries. </w:t>
      </w:r>
      <w:r w:rsidRPr="00C37BD3">
        <w:rPr>
          <w:i/>
          <w:noProof/>
        </w:rPr>
        <w:t xml:space="preserve">Cult Health Sex. </w:t>
      </w:r>
      <w:r w:rsidRPr="00C37BD3">
        <w:rPr>
          <w:noProof/>
        </w:rPr>
        <w:t>2013;15(4):450-465.</w:t>
      </w:r>
    </w:p>
    <w:p w14:paraId="5C3AC0B7" w14:textId="77777777" w:rsidR="00C37BD3" w:rsidRPr="00C37BD3" w:rsidRDefault="00C37BD3" w:rsidP="00C37BD3">
      <w:pPr>
        <w:pStyle w:val="EndNoteBibliography"/>
        <w:spacing w:after="0"/>
        <w:ind w:left="720" w:hanging="720"/>
        <w:rPr>
          <w:noProof/>
        </w:rPr>
      </w:pPr>
      <w:r w:rsidRPr="00C37BD3">
        <w:rPr>
          <w:noProof/>
        </w:rPr>
        <w:t>9.</w:t>
      </w:r>
      <w:r w:rsidRPr="00C37BD3">
        <w:rPr>
          <w:noProof/>
        </w:rPr>
        <w:tab/>
        <w:t xml:space="preserve">Decker MR, Crago AL, Chu SK, et al. Human rights violations against sex workers: burden and effect on HIV. </w:t>
      </w:r>
      <w:r w:rsidRPr="00C37BD3">
        <w:rPr>
          <w:i/>
          <w:noProof/>
        </w:rPr>
        <w:t xml:space="preserve">Lancet. </w:t>
      </w:r>
      <w:r w:rsidRPr="00C37BD3">
        <w:rPr>
          <w:noProof/>
        </w:rPr>
        <w:t>2015;385(9963):186-199.</w:t>
      </w:r>
    </w:p>
    <w:p w14:paraId="74599FDA" w14:textId="77777777" w:rsidR="00C37BD3" w:rsidRPr="00C37BD3" w:rsidRDefault="00C37BD3" w:rsidP="00C37BD3">
      <w:pPr>
        <w:pStyle w:val="EndNoteBibliography"/>
        <w:spacing w:after="0"/>
        <w:ind w:left="720" w:hanging="720"/>
        <w:rPr>
          <w:noProof/>
        </w:rPr>
      </w:pPr>
      <w:r w:rsidRPr="00C37BD3">
        <w:rPr>
          <w:noProof/>
        </w:rPr>
        <w:t>10.</w:t>
      </w:r>
      <w:r w:rsidRPr="00C37BD3">
        <w:rPr>
          <w:noProof/>
        </w:rPr>
        <w:tab/>
        <w:t xml:space="preserve">Beattie TS, Bhattacharjee P, Isac S, et al. Declines in violence and police arrest among female sex workers in Karnataka state, south India, following a comprehensive HIV prevention programme. </w:t>
      </w:r>
      <w:r w:rsidRPr="00C37BD3">
        <w:rPr>
          <w:i/>
          <w:noProof/>
        </w:rPr>
        <w:t xml:space="preserve">J Int AIDS Soc. </w:t>
      </w:r>
      <w:r w:rsidRPr="00C37BD3">
        <w:rPr>
          <w:noProof/>
        </w:rPr>
        <w:t>2015;18:20079.</w:t>
      </w:r>
    </w:p>
    <w:p w14:paraId="7165CAA2" w14:textId="77777777" w:rsidR="00C37BD3" w:rsidRPr="00C37BD3" w:rsidRDefault="00C37BD3" w:rsidP="00C37BD3">
      <w:pPr>
        <w:pStyle w:val="EndNoteBibliography"/>
        <w:spacing w:after="0"/>
        <w:ind w:left="720" w:hanging="720"/>
        <w:rPr>
          <w:noProof/>
        </w:rPr>
      </w:pPr>
      <w:r w:rsidRPr="00C37BD3">
        <w:rPr>
          <w:noProof/>
        </w:rPr>
        <w:t>11.</w:t>
      </w:r>
      <w:r w:rsidRPr="00C37BD3">
        <w:rPr>
          <w:noProof/>
        </w:rPr>
        <w:tab/>
        <w:t xml:space="preserve">Hargreaves JR, Delany-Moretlwe S, Hallett TB, et al. The HIV prevention cascade: integrating theories of epidemiological, behavioural, and social science into programme design and monitoring. </w:t>
      </w:r>
      <w:r w:rsidRPr="00C37BD3">
        <w:rPr>
          <w:i/>
          <w:noProof/>
        </w:rPr>
        <w:t xml:space="preserve">Lancet HIV. </w:t>
      </w:r>
      <w:r w:rsidRPr="00C37BD3">
        <w:rPr>
          <w:noProof/>
        </w:rPr>
        <w:t>2016;3(7):e318-322.</w:t>
      </w:r>
    </w:p>
    <w:p w14:paraId="61153F2A" w14:textId="77777777" w:rsidR="00C37BD3" w:rsidRPr="00C37BD3" w:rsidRDefault="00C37BD3" w:rsidP="00C37BD3">
      <w:pPr>
        <w:pStyle w:val="EndNoteBibliography"/>
        <w:spacing w:after="0"/>
        <w:ind w:left="720" w:hanging="720"/>
        <w:rPr>
          <w:noProof/>
        </w:rPr>
      </w:pPr>
      <w:r w:rsidRPr="00C37BD3">
        <w:rPr>
          <w:noProof/>
        </w:rPr>
        <w:t>12.</w:t>
      </w:r>
      <w:r w:rsidRPr="00C37BD3">
        <w:rPr>
          <w:noProof/>
        </w:rPr>
        <w:tab/>
        <w:t xml:space="preserve">Horn T, Sherwood J, Remien RH, et al. Towards an integrated primary and secondary HIV prevention continuum for the United States: a cyclical process model. </w:t>
      </w:r>
      <w:r w:rsidRPr="00C37BD3">
        <w:rPr>
          <w:i/>
          <w:noProof/>
        </w:rPr>
        <w:t xml:space="preserve">Journal of the International AIDS Society. </w:t>
      </w:r>
      <w:r w:rsidRPr="00C37BD3">
        <w:rPr>
          <w:noProof/>
        </w:rPr>
        <w:t>2016;19(1):21263.</w:t>
      </w:r>
    </w:p>
    <w:p w14:paraId="13065C48" w14:textId="77777777" w:rsidR="00C37BD3" w:rsidRPr="00C37BD3" w:rsidRDefault="00C37BD3" w:rsidP="00C37BD3">
      <w:pPr>
        <w:pStyle w:val="EndNoteBibliography"/>
        <w:spacing w:after="0"/>
        <w:ind w:left="720" w:hanging="720"/>
        <w:rPr>
          <w:noProof/>
        </w:rPr>
      </w:pPr>
      <w:r w:rsidRPr="00C37BD3">
        <w:rPr>
          <w:noProof/>
        </w:rPr>
        <w:t>13.</w:t>
      </w:r>
      <w:r w:rsidRPr="00C37BD3">
        <w:rPr>
          <w:noProof/>
        </w:rPr>
        <w:tab/>
        <w:t xml:space="preserve">Garnett GP, Hallett TB, Takaruza A, et al. Providing a conceptual framework for HIV prevention cascades and assessing feasibility of empirical measurement with data from east Zimbabwe: a case study. </w:t>
      </w:r>
      <w:r w:rsidRPr="00C37BD3">
        <w:rPr>
          <w:i/>
          <w:noProof/>
        </w:rPr>
        <w:t xml:space="preserve">Lancet HIV. </w:t>
      </w:r>
      <w:r w:rsidRPr="00C37BD3">
        <w:rPr>
          <w:noProof/>
        </w:rPr>
        <w:t>2016;3(7):e297-306.</w:t>
      </w:r>
    </w:p>
    <w:p w14:paraId="720BE3DA" w14:textId="77777777" w:rsidR="00C37BD3" w:rsidRPr="00C37BD3" w:rsidRDefault="00C37BD3" w:rsidP="00C37BD3">
      <w:pPr>
        <w:pStyle w:val="EndNoteBibliography"/>
        <w:spacing w:after="0"/>
        <w:ind w:left="720" w:hanging="720"/>
        <w:rPr>
          <w:noProof/>
        </w:rPr>
      </w:pPr>
      <w:r w:rsidRPr="00C37BD3">
        <w:rPr>
          <w:noProof/>
        </w:rPr>
        <w:t>14.</w:t>
      </w:r>
      <w:r w:rsidRPr="00C37BD3">
        <w:rPr>
          <w:noProof/>
        </w:rPr>
        <w:tab/>
        <w:t xml:space="preserve">Nunn AS, Brinkley-Rubinstein L, Oldenburg CE, et al. Defining the HIV pre-exposure prophylaxis care continuum. </w:t>
      </w:r>
      <w:r w:rsidRPr="00C37BD3">
        <w:rPr>
          <w:i/>
          <w:noProof/>
        </w:rPr>
        <w:t xml:space="preserve">AIDS. </w:t>
      </w:r>
      <w:r w:rsidRPr="00C37BD3">
        <w:rPr>
          <w:noProof/>
        </w:rPr>
        <w:t>2017;31(5):731-734.</w:t>
      </w:r>
    </w:p>
    <w:p w14:paraId="353C378C" w14:textId="77777777" w:rsidR="00C37BD3" w:rsidRPr="00C37BD3" w:rsidRDefault="00C37BD3" w:rsidP="00C37BD3">
      <w:pPr>
        <w:pStyle w:val="EndNoteBibliography"/>
        <w:spacing w:after="0"/>
        <w:ind w:left="720" w:hanging="720"/>
        <w:rPr>
          <w:noProof/>
        </w:rPr>
      </w:pPr>
      <w:r w:rsidRPr="00C37BD3">
        <w:rPr>
          <w:noProof/>
        </w:rPr>
        <w:t>15.</w:t>
      </w:r>
      <w:r w:rsidRPr="00C37BD3">
        <w:rPr>
          <w:noProof/>
        </w:rPr>
        <w:tab/>
        <w:t xml:space="preserve">Weiner R, Fineberg M, Dube B, et al. Using a cascade approach to assess condom uptake in female sex workers in India: a review of the Avahan data. </w:t>
      </w:r>
      <w:r w:rsidRPr="00C37BD3">
        <w:rPr>
          <w:i/>
          <w:noProof/>
        </w:rPr>
        <w:t xml:space="preserve">BMC Public Health. </w:t>
      </w:r>
      <w:r w:rsidRPr="00C37BD3">
        <w:rPr>
          <w:noProof/>
        </w:rPr>
        <w:t>2018;18(1):897.</w:t>
      </w:r>
    </w:p>
    <w:p w14:paraId="4BA0247C" w14:textId="77777777" w:rsidR="00C37BD3" w:rsidRPr="00C37BD3" w:rsidRDefault="00C37BD3" w:rsidP="00C37BD3">
      <w:pPr>
        <w:pStyle w:val="EndNoteBibliography"/>
        <w:spacing w:after="0"/>
        <w:ind w:left="720" w:hanging="720"/>
        <w:rPr>
          <w:noProof/>
        </w:rPr>
      </w:pPr>
      <w:r w:rsidRPr="00C37BD3">
        <w:rPr>
          <w:noProof/>
        </w:rPr>
        <w:t>16.</w:t>
      </w:r>
      <w:r w:rsidRPr="00C37BD3">
        <w:rPr>
          <w:noProof/>
        </w:rPr>
        <w:tab/>
        <w:t xml:space="preserve">Chersich MF, Bosire W, King'ola N, Temmerman M, Luchters S. Effects of hazardous and harmful alcohol use on HIV incidence and sexual behaviour: a cohort study of Kenyan female sex workers. </w:t>
      </w:r>
      <w:r w:rsidRPr="00C37BD3">
        <w:rPr>
          <w:i/>
          <w:noProof/>
        </w:rPr>
        <w:t xml:space="preserve">Globalization and health. </w:t>
      </w:r>
      <w:r w:rsidRPr="00C37BD3">
        <w:rPr>
          <w:noProof/>
        </w:rPr>
        <w:t>2014;10:22.</w:t>
      </w:r>
    </w:p>
    <w:p w14:paraId="155E05BD" w14:textId="77777777" w:rsidR="00C37BD3" w:rsidRPr="00C37BD3" w:rsidRDefault="00C37BD3" w:rsidP="00C37BD3">
      <w:pPr>
        <w:pStyle w:val="EndNoteBibliography"/>
        <w:spacing w:after="0"/>
        <w:ind w:left="720" w:hanging="720"/>
        <w:rPr>
          <w:noProof/>
        </w:rPr>
      </w:pPr>
      <w:r w:rsidRPr="00C37BD3">
        <w:rPr>
          <w:noProof/>
        </w:rPr>
        <w:t>17.</w:t>
      </w:r>
      <w:r w:rsidRPr="00C37BD3">
        <w:rPr>
          <w:noProof/>
        </w:rPr>
        <w:tab/>
        <w:t xml:space="preserve">Qiao S, Li X, Zhang C, Zhou Y, Shen Z, Tang Z. Social support and condom use among female sex workers in China. </w:t>
      </w:r>
      <w:r w:rsidRPr="00C37BD3">
        <w:rPr>
          <w:i/>
          <w:noProof/>
        </w:rPr>
        <w:t xml:space="preserve">Health Care Women Int. </w:t>
      </w:r>
      <w:r w:rsidRPr="00C37BD3">
        <w:rPr>
          <w:noProof/>
        </w:rPr>
        <w:t>2015;36(7):834-850.</w:t>
      </w:r>
    </w:p>
    <w:p w14:paraId="43400066" w14:textId="77777777" w:rsidR="00C37BD3" w:rsidRPr="00C37BD3" w:rsidRDefault="00C37BD3" w:rsidP="00C37BD3">
      <w:pPr>
        <w:pStyle w:val="EndNoteBibliography"/>
        <w:spacing w:after="0"/>
        <w:ind w:left="720" w:hanging="720"/>
        <w:rPr>
          <w:noProof/>
        </w:rPr>
      </w:pPr>
      <w:r w:rsidRPr="00C37BD3">
        <w:rPr>
          <w:noProof/>
        </w:rPr>
        <w:lastRenderedPageBreak/>
        <w:t>18.</w:t>
      </w:r>
      <w:r w:rsidRPr="00C37BD3">
        <w:rPr>
          <w:noProof/>
        </w:rPr>
        <w:tab/>
        <w:t xml:space="preserve">Erausquin JT, Reed E, Blankenship KM. Change over Time in Police Interactions and HIV Risk Behavior Among Female Sex Workers in Andhra Pradesh, India. </w:t>
      </w:r>
      <w:r w:rsidRPr="00C37BD3">
        <w:rPr>
          <w:i/>
          <w:noProof/>
        </w:rPr>
        <w:t xml:space="preserve">AIDS Behav. </w:t>
      </w:r>
      <w:r w:rsidRPr="00C37BD3">
        <w:rPr>
          <w:noProof/>
        </w:rPr>
        <w:t>2015;19(6):1108-1115.</w:t>
      </w:r>
    </w:p>
    <w:p w14:paraId="4E1928DE" w14:textId="77777777" w:rsidR="00C37BD3" w:rsidRPr="00C37BD3" w:rsidRDefault="00C37BD3" w:rsidP="00C37BD3">
      <w:pPr>
        <w:pStyle w:val="EndNoteBibliography"/>
        <w:spacing w:after="0"/>
        <w:ind w:left="720" w:hanging="720"/>
        <w:rPr>
          <w:noProof/>
        </w:rPr>
      </w:pPr>
      <w:r w:rsidRPr="00C37BD3">
        <w:rPr>
          <w:noProof/>
        </w:rPr>
        <w:t>19.</w:t>
      </w:r>
      <w:r w:rsidRPr="00C37BD3">
        <w:rPr>
          <w:noProof/>
        </w:rPr>
        <w:tab/>
        <w:t xml:space="preserve">Kayembe PK, Mapatano MA, Busangu AF, et al. Determinants of consistent condom use among female commercial sex workers in the Democratic Republic of Congo: implications for interventions. </w:t>
      </w:r>
      <w:r w:rsidRPr="00C37BD3">
        <w:rPr>
          <w:i/>
          <w:noProof/>
        </w:rPr>
        <w:t xml:space="preserve">Sexually Transmitted Infections. </w:t>
      </w:r>
      <w:r w:rsidRPr="00C37BD3">
        <w:rPr>
          <w:noProof/>
        </w:rPr>
        <w:t>2008;84(3):202-206.</w:t>
      </w:r>
    </w:p>
    <w:p w14:paraId="32A362EB" w14:textId="77777777" w:rsidR="00C37BD3" w:rsidRPr="00C37BD3" w:rsidRDefault="00C37BD3" w:rsidP="00C37BD3">
      <w:pPr>
        <w:pStyle w:val="EndNoteBibliography"/>
        <w:spacing w:after="0"/>
        <w:ind w:left="720" w:hanging="720"/>
        <w:rPr>
          <w:noProof/>
        </w:rPr>
      </w:pPr>
      <w:r w:rsidRPr="00C37BD3">
        <w:rPr>
          <w:noProof/>
        </w:rPr>
        <w:t>20.</w:t>
      </w:r>
      <w:r w:rsidRPr="00C37BD3">
        <w:rPr>
          <w:noProof/>
        </w:rPr>
        <w:tab/>
        <w:t xml:space="preserve">Deering KN, Bhattacharjee P, Bradley J, et al. Condom use within non-commercial partnerships of female sex workers in southern India. </w:t>
      </w:r>
      <w:r w:rsidRPr="00C37BD3">
        <w:rPr>
          <w:i/>
          <w:noProof/>
        </w:rPr>
        <w:t xml:space="preserve">BMC Public Health. </w:t>
      </w:r>
      <w:r w:rsidRPr="00C37BD3">
        <w:rPr>
          <w:noProof/>
        </w:rPr>
        <w:t>2011;11 Suppl 6:S11.</w:t>
      </w:r>
    </w:p>
    <w:p w14:paraId="497553AC" w14:textId="77777777" w:rsidR="00C37BD3" w:rsidRPr="00C37BD3" w:rsidRDefault="00C37BD3" w:rsidP="00C37BD3">
      <w:pPr>
        <w:pStyle w:val="EndNoteBibliography"/>
        <w:spacing w:after="0"/>
        <w:ind w:left="720" w:hanging="720"/>
        <w:rPr>
          <w:noProof/>
        </w:rPr>
      </w:pPr>
      <w:r w:rsidRPr="00C37BD3">
        <w:rPr>
          <w:noProof/>
        </w:rPr>
        <w:t>21.</w:t>
      </w:r>
      <w:r w:rsidRPr="00C37BD3">
        <w:rPr>
          <w:noProof/>
        </w:rPr>
        <w:tab/>
        <w:t xml:space="preserve">Koechlin FM, Fonner VA, Dalglish SL, et al. Values and Preferences on the Use of Oral Pre-exposure Prophylaxis (PrEP) for HIV Prevention Among Multiple Populations: A Systematic Review of the Literature. </w:t>
      </w:r>
      <w:r w:rsidRPr="00C37BD3">
        <w:rPr>
          <w:i/>
          <w:noProof/>
        </w:rPr>
        <w:t xml:space="preserve">AIDS Behav. </w:t>
      </w:r>
      <w:r w:rsidRPr="00C37BD3">
        <w:rPr>
          <w:noProof/>
        </w:rPr>
        <w:t>2017;21(5):1325-1335.</w:t>
      </w:r>
    </w:p>
    <w:p w14:paraId="6A04C6D1" w14:textId="77777777" w:rsidR="00C37BD3" w:rsidRPr="00C37BD3" w:rsidRDefault="00C37BD3" w:rsidP="00C37BD3">
      <w:pPr>
        <w:pStyle w:val="EndNoteBibliography"/>
        <w:spacing w:after="0"/>
        <w:ind w:left="720" w:hanging="720"/>
        <w:rPr>
          <w:noProof/>
        </w:rPr>
      </w:pPr>
      <w:r w:rsidRPr="00C37BD3">
        <w:rPr>
          <w:noProof/>
        </w:rPr>
        <w:t>22.</w:t>
      </w:r>
      <w:r w:rsidRPr="00C37BD3">
        <w:rPr>
          <w:noProof/>
        </w:rPr>
        <w:tab/>
        <w:t xml:space="preserve">Marcus JL, Hurley LB, Hare CB, et al. Preexposure Prophylaxis for HIV Prevention in a Large Integrated Health Care System: Adherence, Renal Safety, and Discontinuation. </w:t>
      </w:r>
      <w:r w:rsidRPr="00C37BD3">
        <w:rPr>
          <w:i/>
          <w:noProof/>
        </w:rPr>
        <w:t xml:space="preserve">J Acquir Immune Defic Syndr. </w:t>
      </w:r>
      <w:r w:rsidRPr="00C37BD3">
        <w:rPr>
          <w:noProof/>
        </w:rPr>
        <w:t>2016;73(5):540-546.</w:t>
      </w:r>
    </w:p>
    <w:p w14:paraId="3187554B" w14:textId="77777777" w:rsidR="00C37BD3" w:rsidRPr="00C37BD3" w:rsidRDefault="00C37BD3" w:rsidP="00C37BD3">
      <w:pPr>
        <w:pStyle w:val="EndNoteBibliography"/>
        <w:spacing w:after="0"/>
        <w:ind w:left="720" w:hanging="720"/>
        <w:rPr>
          <w:noProof/>
        </w:rPr>
      </w:pPr>
      <w:r w:rsidRPr="00C37BD3">
        <w:rPr>
          <w:noProof/>
        </w:rPr>
        <w:t>23.</w:t>
      </w:r>
      <w:r w:rsidRPr="00C37BD3">
        <w:rPr>
          <w:noProof/>
        </w:rPr>
        <w:tab/>
        <w:t xml:space="preserve">Liu AY, Cohen SE, Vittinghoff E, et al. Preexposure Prophylaxis for HIV Infection Integrated With Municipal- and Community-Based Sexual Health Services. </w:t>
      </w:r>
      <w:r w:rsidRPr="00C37BD3">
        <w:rPr>
          <w:i/>
          <w:noProof/>
        </w:rPr>
        <w:t xml:space="preserve">JAMA Intern Med. </w:t>
      </w:r>
      <w:r w:rsidRPr="00C37BD3">
        <w:rPr>
          <w:noProof/>
        </w:rPr>
        <w:t>2016;176(1):75-84.</w:t>
      </w:r>
    </w:p>
    <w:p w14:paraId="10975EAD" w14:textId="77777777" w:rsidR="00C37BD3" w:rsidRPr="00C37BD3" w:rsidRDefault="00C37BD3" w:rsidP="00C37BD3">
      <w:pPr>
        <w:pStyle w:val="EndNoteBibliography"/>
        <w:spacing w:after="0"/>
        <w:ind w:left="720" w:hanging="720"/>
        <w:rPr>
          <w:noProof/>
        </w:rPr>
      </w:pPr>
      <w:r w:rsidRPr="00C37BD3">
        <w:rPr>
          <w:noProof/>
        </w:rPr>
        <w:t>24.</w:t>
      </w:r>
      <w:r w:rsidRPr="00C37BD3">
        <w:rPr>
          <w:noProof/>
        </w:rPr>
        <w:tab/>
        <w:t xml:space="preserve">Hoagland B, Moreira RI, De Boni RB, et al. High pre-exposure prophylaxis uptake and early adherence among men who have sex with men and transgender women at risk for HIV Infection: the PrEP Brasil demonstration project. </w:t>
      </w:r>
      <w:r w:rsidRPr="00C37BD3">
        <w:rPr>
          <w:i/>
          <w:noProof/>
        </w:rPr>
        <w:t xml:space="preserve">Journal of the International AIDS Society. </w:t>
      </w:r>
      <w:r w:rsidRPr="00C37BD3">
        <w:rPr>
          <w:noProof/>
        </w:rPr>
        <w:t>2017;20(1):21472.</w:t>
      </w:r>
    </w:p>
    <w:p w14:paraId="1C8EF2A6" w14:textId="77777777" w:rsidR="00C37BD3" w:rsidRPr="00C37BD3" w:rsidRDefault="00C37BD3" w:rsidP="00C37BD3">
      <w:pPr>
        <w:pStyle w:val="EndNoteBibliography"/>
        <w:spacing w:after="0"/>
        <w:ind w:left="720" w:hanging="720"/>
        <w:rPr>
          <w:noProof/>
        </w:rPr>
      </w:pPr>
      <w:r w:rsidRPr="00C37BD3">
        <w:rPr>
          <w:noProof/>
        </w:rPr>
        <w:t>25.</w:t>
      </w:r>
      <w:r w:rsidRPr="00C37BD3">
        <w:rPr>
          <w:noProof/>
        </w:rPr>
        <w:tab/>
        <w:t xml:space="preserve">Yun K, Xu JJ, Zhang J, et al. Female and younger subjects have lower adherence in PrEP trials: a meta-analysis with implications for the uptake of PrEP service to prevent HIV. </w:t>
      </w:r>
      <w:r w:rsidRPr="00C37BD3">
        <w:rPr>
          <w:i/>
          <w:noProof/>
        </w:rPr>
        <w:t xml:space="preserve">Sex Transm Infect. </w:t>
      </w:r>
      <w:r w:rsidRPr="00C37BD3">
        <w:rPr>
          <w:noProof/>
        </w:rPr>
        <w:t>2017.</w:t>
      </w:r>
    </w:p>
    <w:p w14:paraId="521D6FE8" w14:textId="77777777" w:rsidR="00C37BD3" w:rsidRPr="00C37BD3" w:rsidRDefault="00C37BD3" w:rsidP="00C37BD3">
      <w:pPr>
        <w:pStyle w:val="EndNoteBibliography"/>
        <w:spacing w:after="0"/>
        <w:ind w:left="720" w:hanging="720"/>
        <w:rPr>
          <w:noProof/>
        </w:rPr>
      </w:pPr>
      <w:r w:rsidRPr="00C37BD3">
        <w:rPr>
          <w:noProof/>
        </w:rPr>
        <w:t>26.</w:t>
      </w:r>
      <w:r w:rsidRPr="00C37BD3">
        <w:rPr>
          <w:noProof/>
        </w:rPr>
        <w:tab/>
        <w:t xml:space="preserve">Hargreaves JR, Fearon E, Davey C, Phillips A, Cambiano V, Cowan FM. Statistical design and analysis plan for an impact evaluation of an HIV treatment and prevention intervention for female sex workers in Zimbabwe: a study protocol for a cluster randomised controlled trial. </w:t>
      </w:r>
      <w:r w:rsidRPr="00C37BD3">
        <w:rPr>
          <w:i/>
          <w:noProof/>
        </w:rPr>
        <w:t xml:space="preserve">Trials. </w:t>
      </w:r>
      <w:r w:rsidRPr="00C37BD3">
        <w:rPr>
          <w:noProof/>
        </w:rPr>
        <w:t>2016;17:6.</w:t>
      </w:r>
    </w:p>
    <w:p w14:paraId="13C3012D" w14:textId="77777777" w:rsidR="00C37BD3" w:rsidRPr="00C37BD3" w:rsidRDefault="00C37BD3" w:rsidP="00C37BD3">
      <w:pPr>
        <w:pStyle w:val="EndNoteBibliography"/>
        <w:spacing w:after="0"/>
        <w:ind w:left="720" w:hanging="720"/>
        <w:rPr>
          <w:noProof/>
        </w:rPr>
      </w:pPr>
      <w:r w:rsidRPr="00C37BD3">
        <w:rPr>
          <w:noProof/>
        </w:rPr>
        <w:t>27.</w:t>
      </w:r>
      <w:r w:rsidRPr="00C37BD3">
        <w:rPr>
          <w:noProof/>
        </w:rPr>
        <w:tab/>
        <w:t xml:space="preserve">Cowan F, Davey C, Fearon E, et al. Randomised trial of a combination intervention to empower female sex workers in Zimbabwe to link and adhere to antiretrovirals for treatment and prevention. </w:t>
      </w:r>
      <w:r w:rsidRPr="00C37BD3">
        <w:rPr>
          <w:i/>
          <w:noProof/>
        </w:rPr>
        <w:t xml:space="preserve">(Submitted). </w:t>
      </w:r>
      <w:r w:rsidRPr="00C37BD3">
        <w:rPr>
          <w:noProof/>
        </w:rPr>
        <w:t>2017.</w:t>
      </w:r>
    </w:p>
    <w:p w14:paraId="1C9B1245" w14:textId="77777777" w:rsidR="00C37BD3" w:rsidRPr="00C37BD3" w:rsidRDefault="00C37BD3" w:rsidP="00C37BD3">
      <w:pPr>
        <w:pStyle w:val="EndNoteBibliography"/>
        <w:spacing w:after="0"/>
        <w:ind w:left="720" w:hanging="720"/>
        <w:rPr>
          <w:noProof/>
        </w:rPr>
      </w:pPr>
      <w:r w:rsidRPr="00C37BD3">
        <w:rPr>
          <w:noProof/>
        </w:rPr>
        <w:t>28.</w:t>
      </w:r>
      <w:r w:rsidRPr="00C37BD3">
        <w:rPr>
          <w:noProof/>
        </w:rPr>
        <w:tab/>
        <w:t xml:space="preserve">Kahle EM, Sullivan S, Stephenson R. Functional Knowledge of Pre-Exposure Prophylaxis for HIV Prevention Among Participants in a Web-Based Survey of Sexually Active Gay, Bisexual, and Other Men Who Have Sex With Men: Cross-Sectional Study. </w:t>
      </w:r>
      <w:r w:rsidRPr="00C37BD3">
        <w:rPr>
          <w:i/>
          <w:noProof/>
        </w:rPr>
        <w:t xml:space="preserve">JMIR Public Health Surveill. </w:t>
      </w:r>
      <w:r w:rsidRPr="00C37BD3">
        <w:rPr>
          <w:noProof/>
        </w:rPr>
        <w:t>2018;4(1):e13.</w:t>
      </w:r>
    </w:p>
    <w:p w14:paraId="3955AD90" w14:textId="77777777" w:rsidR="00C37BD3" w:rsidRPr="00C37BD3" w:rsidRDefault="00C37BD3" w:rsidP="00C37BD3">
      <w:pPr>
        <w:pStyle w:val="EndNoteBibliography"/>
        <w:spacing w:after="0"/>
        <w:ind w:left="720" w:hanging="720"/>
        <w:rPr>
          <w:noProof/>
        </w:rPr>
      </w:pPr>
      <w:r w:rsidRPr="00C37BD3">
        <w:rPr>
          <w:noProof/>
        </w:rPr>
        <w:t>29.</w:t>
      </w:r>
      <w:r w:rsidRPr="00C37BD3">
        <w:rPr>
          <w:noProof/>
        </w:rPr>
        <w:tab/>
        <w:t xml:space="preserve">Mtetwa S, Busza J, Davey C, Wong-Gruenwald R, Cowan F. Competition is not necessarily a barrier to community mobilisation among sex workers: an intervention planning assessment from Zimbabwe. </w:t>
      </w:r>
      <w:r w:rsidRPr="00C37BD3">
        <w:rPr>
          <w:i/>
          <w:noProof/>
        </w:rPr>
        <w:t xml:space="preserve">BMC Public Health. </w:t>
      </w:r>
      <w:r w:rsidRPr="00C37BD3">
        <w:rPr>
          <w:noProof/>
        </w:rPr>
        <w:t>2015;15:787.</w:t>
      </w:r>
    </w:p>
    <w:p w14:paraId="3FCFB32E" w14:textId="77777777" w:rsidR="00C37BD3" w:rsidRPr="00C37BD3" w:rsidRDefault="00C37BD3" w:rsidP="00C37BD3">
      <w:pPr>
        <w:pStyle w:val="EndNoteBibliography"/>
        <w:spacing w:after="0"/>
        <w:ind w:left="720" w:hanging="720"/>
        <w:rPr>
          <w:noProof/>
        </w:rPr>
      </w:pPr>
      <w:r w:rsidRPr="00C37BD3">
        <w:rPr>
          <w:noProof/>
        </w:rPr>
        <w:t>30.</w:t>
      </w:r>
      <w:r w:rsidRPr="00C37BD3">
        <w:rPr>
          <w:noProof/>
        </w:rPr>
        <w:tab/>
        <w:t xml:space="preserve">Busza J, Mtetwa S, Fearon E, et al. Good news for sex workers in Zimbabwe: how a court order improved safety in the absence of decriminalization. </w:t>
      </w:r>
      <w:r w:rsidRPr="00C37BD3">
        <w:rPr>
          <w:i/>
          <w:noProof/>
        </w:rPr>
        <w:t xml:space="preserve">J Int AIDS Soc. </w:t>
      </w:r>
      <w:r w:rsidRPr="00C37BD3">
        <w:rPr>
          <w:noProof/>
        </w:rPr>
        <w:t>2017;20(1):21860.</w:t>
      </w:r>
    </w:p>
    <w:p w14:paraId="6CCAE0F9" w14:textId="77777777" w:rsidR="00C37BD3" w:rsidRPr="00C37BD3" w:rsidRDefault="00C37BD3" w:rsidP="00C37BD3">
      <w:pPr>
        <w:pStyle w:val="EndNoteBibliography"/>
        <w:spacing w:after="0"/>
        <w:ind w:left="720" w:hanging="720"/>
        <w:rPr>
          <w:noProof/>
        </w:rPr>
      </w:pPr>
      <w:r w:rsidRPr="00C37BD3">
        <w:rPr>
          <w:noProof/>
        </w:rPr>
        <w:t>31.</w:t>
      </w:r>
      <w:r w:rsidRPr="00C37BD3">
        <w:rPr>
          <w:noProof/>
        </w:rPr>
        <w:tab/>
        <w:t xml:space="preserve">Hargreaves JR, Busza J, Mushati P, Fearon E, Cowan FM. Overlapping HIV and sex-work stigma among female sex workers recruited to 14 respondent-driven sampling surveys across Zimbabwe, 2013. </w:t>
      </w:r>
      <w:r w:rsidRPr="00C37BD3">
        <w:rPr>
          <w:i/>
          <w:noProof/>
        </w:rPr>
        <w:t xml:space="preserve">AIDS Care. </w:t>
      </w:r>
      <w:r w:rsidRPr="00C37BD3">
        <w:rPr>
          <w:noProof/>
        </w:rPr>
        <w:t>2017;29(6):675-685.</w:t>
      </w:r>
    </w:p>
    <w:p w14:paraId="29E39E56" w14:textId="77777777" w:rsidR="00C37BD3" w:rsidRPr="00C37BD3" w:rsidRDefault="00C37BD3" w:rsidP="00C37BD3">
      <w:pPr>
        <w:pStyle w:val="EndNoteBibliography"/>
        <w:spacing w:after="0"/>
        <w:ind w:left="720" w:hanging="720"/>
        <w:rPr>
          <w:noProof/>
        </w:rPr>
      </w:pPr>
      <w:r w:rsidRPr="00C37BD3">
        <w:rPr>
          <w:noProof/>
        </w:rPr>
        <w:t>32.</w:t>
      </w:r>
      <w:r w:rsidRPr="00C37BD3">
        <w:rPr>
          <w:noProof/>
        </w:rPr>
        <w:tab/>
        <w:t xml:space="preserve">L’Engle KL, Mwarogo P, Kingola N, Sinkele W, Weiner DH. A randomized controlled trial of a brief intervention to reduce alcohol use among female sex workers in Mombasa, Kenya. </w:t>
      </w:r>
      <w:r w:rsidRPr="00C37BD3">
        <w:rPr>
          <w:i/>
          <w:noProof/>
        </w:rPr>
        <w:t xml:space="preserve">Journal of Acquired Immune Deficiency Syndromes: JAIDS. </w:t>
      </w:r>
      <w:r w:rsidRPr="00C37BD3">
        <w:rPr>
          <w:noProof/>
        </w:rPr>
        <w:t>2014;67(4):446-453.</w:t>
      </w:r>
    </w:p>
    <w:p w14:paraId="1DC7E3DC" w14:textId="77777777" w:rsidR="00C37BD3" w:rsidRPr="00C37BD3" w:rsidRDefault="00C37BD3" w:rsidP="00C37BD3">
      <w:pPr>
        <w:pStyle w:val="EndNoteBibliography"/>
        <w:spacing w:after="0"/>
        <w:ind w:left="720" w:hanging="720"/>
        <w:rPr>
          <w:noProof/>
        </w:rPr>
      </w:pPr>
      <w:r w:rsidRPr="00C37BD3">
        <w:rPr>
          <w:noProof/>
        </w:rPr>
        <w:t>33.</w:t>
      </w:r>
      <w:r w:rsidRPr="00C37BD3">
        <w:rPr>
          <w:noProof/>
        </w:rPr>
        <w:tab/>
        <w:t xml:space="preserve">Parcesepe AM, KL LE, Martin SL, et al. The impact of an alcohol harm reduction intervention on interpersonal violence and engagement in sex work among female sex workers in Mombasa, Kenya: Results from a randomized controlled trial. </w:t>
      </w:r>
      <w:r w:rsidRPr="00C37BD3">
        <w:rPr>
          <w:i/>
          <w:noProof/>
        </w:rPr>
        <w:t xml:space="preserve">Drug Alcohol Depend. </w:t>
      </w:r>
      <w:r w:rsidRPr="00C37BD3">
        <w:rPr>
          <w:noProof/>
        </w:rPr>
        <w:t>2016;161:21-28.</w:t>
      </w:r>
    </w:p>
    <w:p w14:paraId="17FBA26C" w14:textId="77777777" w:rsidR="00C37BD3" w:rsidRPr="00C37BD3" w:rsidRDefault="00C37BD3" w:rsidP="00C37BD3">
      <w:pPr>
        <w:pStyle w:val="EndNoteBibliography"/>
        <w:spacing w:after="0"/>
        <w:ind w:left="720" w:hanging="720"/>
        <w:rPr>
          <w:noProof/>
        </w:rPr>
      </w:pPr>
      <w:r w:rsidRPr="00C37BD3">
        <w:rPr>
          <w:noProof/>
        </w:rPr>
        <w:lastRenderedPageBreak/>
        <w:t>34.</w:t>
      </w:r>
      <w:r w:rsidRPr="00C37BD3">
        <w:rPr>
          <w:noProof/>
        </w:rPr>
        <w:tab/>
        <w:t xml:space="preserve">Deering KN, Amin A, Shoveller J, et al. A systematic review of the correlates of violence against sex workers. </w:t>
      </w:r>
      <w:r w:rsidRPr="00C37BD3">
        <w:rPr>
          <w:i/>
          <w:noProof/>
        </w:rPr>
        <w:t xml:space="preserve">Am J Public Health. </w:t>
      </w:r>
      <w:r w:rsidRPr="00C37BD3">
        <w:rPr>
          <w:noProof/>
        </w:rPr>
        <w:t>2014;104(5):e42-54.</w:t>
      </w:r>
    </w:p>
    <w:p w14:paraId="197BB083" w14:textId="77777777" w:rsidR="00C37BD3" w:rsidRPr="00C37BD3" w:rsidRDefault="00C37BD3" w:rsidP="00C37BD3">
      <w:pPr>
        <w:pStyle w:val="EndNoteBibliography"/>
        <w:spacing w:after="0"/>
        <w:ind w:left="720" w:hanging="720"/>
        <w:rPr>
          <w:noProof/>
        </w:rPr>
      </w:pPr>
      <w:r w:rsidRPr="00C37BD3">
        <w:rPr>
          <w:noProof/>
        </w:rPr>
        <w:t>35.</w:t>
      </w:r>
      <w:r w:rsidRPr="00C37BD3">
        <w:rPr>
          <w:noProof/>
        </w:rPr>
        <w:tab/>
        <w:t xml:space="preserve">Fonner VA, Kennedy CE, O'Reilly KR, Sweat MD. Systematic assessment of condom use measurement in evaluation of HIV prevention interventions: need for standardization of measures. </w:t>
      </w:r>
      <w:r w:rsidRPr="00C37BD3">
        <w:rPr>
          <w:i/>
          <w:noProof/>
        </w:rPr>
        <w:t xml:space="preserve">AIDS Behav. </w:t>
      </w:r>
      <w:r w:rsidRPr="00C37BD3">
        <w:rPr>
          <w:noProof/>
        </w:rPr>
        <w:t>2014;18(12):2374-2386.</w:t>
      </w:r>
    </w:p>
    <w:p w14:paraId="11A33CDD" w14:textId="77777777" w:rsidR="00C37BD3" w:rsidRPr="00C37BD3" w:rsidRDefault="00C37BD3" w:rsidP="00C37BD3">
      <w:pPr>
        <w:pStyle w:val="EndNoteBibliography"/>
        <w:spacing w:after="0"/>
        <w:ind w:left="720" w:hanging="720"/>
        <w:rPr>
          <w:noProof/>
        </w:rPr>
      </w:pPr>
      <w:r w:rsidRPr="00C37BD3">
        <w:rPr>
          <w:noProof/>
        </w:rPr>
        <w:t>36.</w:t>
      </w:r>
      <w:r w:rsidRPr="00C37BD3">
        <w:rPr>
          <w:noProof/>
        </w:rPr>
        <w:tab/>
        <w:t xml:space="preserve">Cowan FM, Davey CB, Fearon E, et al. The HIV Care Cascade Among Female Sex Workers in Zimbabwe: Results of a Population-Based Survey From the Sisters Antiretroviral Therapy Programme for Prevention of HIV, an Integrated Response (SAPPH-IRe) Trial. </w:t>
      </w:r>
      <w:r w:rsidRPr="00C37BD3">
        <w:rPr>
          <w:i/>
          <w:noProof/>
        </w:rPr>
        <w:t xml:space="preserve">J Acquir Immune Defic Syndr. </w:t>
      </w:r>
      <w:r w:rsidRPr="00C37BD3">
        <w:rPr>
          <w:noProof/>
        </w:rPr>
        <w:t>2017;74(4):375-382.</w:t>
      </w:r>
    </w:p>
    <w:p w14:paraId="17337810" w14:textId="77777777" w:rsidR="00C37BD3" w:rsidRPr="00C37BD3" w:rsidRDefault="00C37BD3" w:rsidP="00C37BD3">
      <w:pPr>
        <w:pStyle w:val="EndNoteBibliography"/>
        <w:spacing w:after="0"/>
        <w:ind w:left="720" w:hanging="720"/>
        <w:rPr>
          <w:noProof/>
        </w:rPr>
      </w:pPr>
      <w:r w:rsidRPr="00C37BD3">
        <w:rPr>
          <w:noProof/>
        </w:rPr>
        <w:t>37.</w:t>
      </w:r>
      <w:r w:rsidRPr="00C37BD3">
        <w:rPr>
          <w:noProof/>
        </w:rPr>
        <w:tab/>
        <w:t xml:space="preserve">Mack N, Evens EM, Tolley EE, et al. The importance of choice in the rollout of ARV-based prevention to user groups in Kenya and South Africa: a qualitative study. </w:t>
      </w:r>
      <w:r w:rsidRPr="00C37BD3">
        <w:rPr>
          <w:i/>
          <w:noProof/>
        </w:rPr>
        <w:t xml:space="preserve">Journal of the International AIDS Society. </w:t>
      </w:r>
      <w:r w:rsidRPr="00C37BD3">
        <w:rPr>
          <w:noProof/>
        </w:rPr>
        <w:t>2014;17(3 Suppl 2):19157.</w:t>
      </w:r>
    </w:p>
    <w:p w14:paraId="1B97B356" w14:textId="77777777" w:rsidR="00C37BD3" w:rsidRPr="00C37BD3" w:rsidRDefault="00C37BD3" w:rsidP="00C37BD3">
      <w:pPr>
        <w:pStyle w:val="EndNoteBibliography"/>
        <w:spacing w:after="0"/>
        <w:ind w:left="720" w:hanging="720"/>
        <w:rPr>
          <w:noProof/>
        </w:rPr>
      </w:pPr>
      <w:r w:rsidRPr="00C37BD3">
        <w:rPr>
          <w:noProof/>
        </w:rPr>
        <w:t>38.</w:t>
      </w:r>
      <w:r w:rsidRPr="00C37BD3">
        <w:rPr>
          <w:noProof/>
        </w:rPr>
        <w:tab/>
        <w:t xml:space="preserve">Eakle R, Gomez GB, Naicker N, et al. HIV pre-exposure prophylaxis and early antiretroviral treatment among female sex workers in South Africa: Results from a prospective observational demonstration project. </w:t>
      </w:r>
      <w:r w:rsidRPr="00C37BD3">
        <w:rPr>
          <w:i/>
          <w:noProof/>
        </w:rPr>
        <w:t xml:space="preserve">PLoS Med. </w:t>
      </w:r>
      <w:r w:rsidRPr="00C37BD3">
        <w:rPr>
          <w:noProof/>
        </w:rPr>
        <w:t>2017;14(11):e1002444.</w:t>
      </w:r>
    </w:p>
    <w:p w14:paraId="22CBC5EB" w14:textId="77777777" w:rsidR="00C37BD3" w:rsidRPr="00C37BD3" w:rsidRDefault="00C37BD3" w:rsidP="00C37BD3">
      <w:pPr>
        <w:pStyle w:val="EndNoteBibliography"/>
        <w:spacing w:after="0"/>
        <w:ind w:left="720" w:hanging="720"/>
        <w:rPr>
          <w:noProof/>
        </w:rPr>
      </w:pPr>
      <w:r w:rsidRPr="00C37BD3">
        <w:rPr>
          <w:noProof/>
        </w:rPr>
        <w:t>39.</w:t>
      </w:r>
      <w:r w:rsidRPr="00C37BD3">
        <w:rPr>
          <w:noProof/>
        </w:rPr>
        <w:tab/>
        <w:t xml:space="preserve">Mboup A, Béhanzin L, Guédou FA, et al. Early antiretroviral therapy and daily pre-exposure prophylaxis for HIV prevention among female sex workers in Cotonou, Benin: a prospective observational demonstration study. </w:t>
      </w:r>
      <w:r w:rsidRPr="00C37BD3">
        <w:rPr>
          <w:i/>
          <w:noProof/>
        </w:rPr>
        <w:t xml:space="preserve">Journal of the International AIDS Society. </w:t>
      </w:r>
      <w:r w:rsidRPr="00C37BD3">
        <w:rPr>
          <w:noProof/>
        </w:rPr>
        <w:t>2018;21(11):e25208.</w:t>
      </w:r>
    </w:p>
    <w:p w14:paraId="502E75EA" w14:textId="77777777" w:rsidR="00C37BD3" w:rsidRPr="00C37BD3" w:rsidRDefault="00C37BD3" w:rsidP="00C37BD3">
      <w:pPr>
        <w:pStyle w:val="EndNoteBibliography"/>
        <w:spacing w:after="0"/>
        <w:ind w:left="720" w:hanging="720"/>
        <w:rPr>
          <w:noProof/>
        </w:rPr>
      </w:pPr>
      <w:r w:rsidRPr="00C37BD3">
        <w:rPr>
          <w:noProof/>
        </w:rPr>
        <w:t>40.</w:t>
      </w:r>
      <w:r w:rsidRPr="00C37BD3">
        <w:rPr>
          <w:noProof/>
        </w:rPr>
        <w:tab/>
        <w:t xml:space="preserve">Hoornenborg E, Krakower DS, Prins M, Mayer KH. Pre-exposure prophylaxis for MSM and transgender persons in early adopting countries. </w:t>
      </w:r>
      <w:r w:rsidRPr="00C37BD3">
        <w:rPr>
          <w:i/>
          <w:noProof/>
        </w:rPr>
        <w:t xml:space="preserve">AIDS. </w:t>
      </w:r>
      <w:r w:rsidRPr="00C37BD3">
        <w:rPr>
          <w:noProof/>
        </w:rPr>
        <w:t>2017;31(16):2179-2191.</w:t>
      </w:r>
    </w:p>
    <w:p w14:paraId="415FDB7C" w14:textId="77777777" w:rsidR="00C37BD3" w:rsidRPr="00C37BD3" w:rsidRDefault="00C37BD3" w:rsidP="00C37BD3">
      <w:pPr>
        <w:pStyle w:val="EndNoteBibliography"/>
        <w:spacing w:after="0"/>
        <w:ind w:left="720" w:hanging="720"/>
        <w:rPr>
          <w:noProof/>
        </w:rPr>
      </w:pPr>
      <w:r w:rsidRPr="00C37BD3">
        <w:rPr>
          <w:noProof/>
        </w:rPr>
        <w:t>41.</w:t>
      </w:r>
      <w:r w:rsidRPr="00C37BD3">
        <w:rPr>
          <w:noProof/>
        </w:rPr>
        <w:tab/>
        <w:t xml:space="preserve">Lal L, Audsley J, Murphy DA, et al. Medication adherence, condom use and sexually transmitted infections in Australian preexposure prophylaxis users. </w:t>
      </w:r>
      <w:r w:rsidRPr="00C37BD3">
        <w:rPr>
          <w:i/>
          <w:noProof/>
        </w:rPr>
        <w:t xml:space="preserve">AIDS. </w:t>
      </w:r>
      <w:r w:rsidRPr="00C37BD3">
        <w:rPr>
          <w:noProof/>
        </w:rPr>
        <w:t>2017;31(12):1709-1714.</w:t>
      </w:r>
    </w:p>
    <w:p w14:paraId="2F82433C" w14:textId="77777777" w:rsidR="00C37BD3" w:rsidRPr="00C37BD3" w:rsidRDefault="00C37BD3" w:rsidP="00C37BD3">
      <w:pPr>
        <w:pStyle w:val="EndNoteBibliography"/>
        <w:spacing w:after="0"/>
        <w:ind w:left="720" w:hanging="720"/>
        <w:rPr>
          <w:noProof/>
        </w:rPr>
      </w:pPr>
      <w:r w:rsidRPr="00C37BD3">
        <w:rPr>
          <w:noProof/>
        </w:rPr>
        <w:t>42.</w:t>
      </w:r>
      <w:r w:rsidRPr="00C37BD3">
        <w:rPr>
          <w:noProof/>
        </w:rPr>
        <w:tab/>
        <w:t xml:space="preserve">Grant RM, Anderson PL, McMahan V, et al. Uptake of pre-exposure prophylaxis, sexual practices, and HIV incidence in men and transgender women who have sex with men: a cohort study. </w:t>
      </w:r>
      <w:r w:rsidRPr="00C37BD3">
        <w:rPr>
          <w:i/>
          <w:noProof/>
        </w:rPr>
        <w:t xml:space="preserve">The Lancet Infectious diseases. </w:t>
      </w:r>
      <w:r w:rsidRPr="00C37BD3">
        <w:rPr>
          <w:noProof/>
        </w:rPr>
        <w:t>2014;14(9):820-829.</w:t>
      </w:r>
    </w:p>
    <w:p w14:paraId="783D856B" w14:textId="77777777" w:rsidR="00C37BD3" w:rsidRPr="00C37BD3" w:rsidRDefault="00C37BD3" w:rsidP="00C37BD3">
      <w:pPr>
        <w:pStyle w:val="EndNoteBibliography"/>
        <w:spacing w:after="0"/>
        <w:ind w:left="720" w:hanging="720"/>
        <w:rPr>
          <w:noProof/>
        </w:rPr>
      </w:pPr>
      <w:r w:rsidRPr="00C37BD3">
        <w:rPr>
          <w:noProof/>
        </w:rPr>
        <w:t>43.</w:t>
      </w:r>
      <w:r w:rsidRPr="00C37BD3">
        <w:rPr>
          <w:noProof/>
        </w:rPr>
        <w:tab/>
        <w:t xml:space="preserve">Quaife M, Eakle R, Cabrera Escobar MA, et al. Divergent Preferences for HIV Prevention: A Discrete Choice Experiment for Multipurpose HIV Prevention Products in South Africa. </w:t>
      </w:r>
      <w:r w:rsidRPr="00C37BD3">
        <w:rPr>
          <w:i/>
          <w:noProof/>
        </w:rPr>
        <w:t xml:space="preserve">Med Decis Making. </w:t>
      </w:r>
      <w:r w:rsidRPr="00C37BD3">
        <w:rPr>
          <w:noProof/>
        </w:rPr>
        <w:t>2018;38(1):120-133.</w:t>
      </w:r>
    </w:p>
    <w:p w14:paraId="65437993" w14:textId="77777777" w:rsidR="00C37BD3" w:rsidRPr="00C37BD3" w:rsidRDefault="00C37BD3" w:rsidP="00C37BD3">
      <w:pPr>
        <w:pStyle w:val="EndNoteBibliography"/>
        <w:spacing w:after="0"/>
        <w:ind w:left="720" w:hanging="720"/>
        <w:rPr>
          <w:noProof/>
        </w:rPr>
      </w:pPr>
      <w:r w:rsidRPr="00C37BD3">
        <w:rPr>
          <w:noProof/>
        </w:rPr>
        <w:t>44.</w:t>
      </w:r>
      <w:r w:rsidRPr="00C37BD3">
        <w:rPr>
          <w:noProof/>
        </w:rPr>
        <w:tab/>
        <w:t xml:space="preserve">Mavhu W, Langhaug L, Pascoe S, Dirawo J, Hart G, Cowan F. A novel tool to assess community norms and attitudes to multiple and concurrent sexual partnering in rural Zimbabwe: participatory attitudinal ranking. </w:t>
      </w:r>
      <w:r w:rsidRPr="00C37BD3">
        <w:rPr>
          <w:i/>
          <w:noProof/>
        </w:rPr>
        <w:t xml:space="preserve">AIDS Care. </w:t>
      </w:r>
      <w:r w:rsidRPr="00C37BD3">
        <w:rPr>
          <w:noProof/>
        </w:rPr>
        <w:t>2011;23(1):52-59.</w:t>
      </w:r>
    </w:p>
    <w:p w14:paraId="3F00A87A" w14:textId="77777777" w:rsidR="00C37BD3" w:rsidRPr="00C37BD3" w:rsidRDefault="00C37BD3" w:rsidP="00C37BD3">
      <w:pPr>
        <w:pStyle w:val="EndNoteBibliography"/>
        <w:ind w:left="720" w:hanging="720"/>
        <w:rPr>
          <w:noProof/>
        </w:rPr>
      </w:pPr>
      <w:r w:rsidRPr="00C37BD3">
        <w:rPr>
          <w:noProof/>
        </w:rPr>
        <w:t>45.</w:t>
      </w:r>
      <w:r w:rsidRPr="00C37BD3">
        <w:rPr>
          <w:noProof/>
        </w:rPr>
        <w:tab/>
      </w:r>
      <w:r w:rsidRPr="00C37BD3">
        <w:rPr>
          <w:i/>
          <w:noProof/>
        </w:rPr>
        <w:t xml:space="preserve">Implementation plan for HIV pre-exposure prophylaxis in Zimbabwe 2018-2020. </w:t>
      </w:r>
      <w:r w:rsidRPr="00C37BD3">
        <w:rPr>
          <w:noProof/>
        </w:rPr>
        <w:t>Ministry of Health and Child Care2018.</w:t>
      </w:r>
    </w:p>
    <w:p w14:paraId="377C9999" w14:textId="689BE081" w:rsidR="0002401C" w:rsidRDefault="00021B44" w:rsidP="003865E2">
      <w:pPr>
        <w:pStyle w:val="Heading2"/>
        <w:spacing w:line="480" w:lineRule="auto"/>
        <w:rPr>
          <w:b/>
          <w:color w:val="000000" w:themeColor="text1"/>
        </w:rPr>
        <w:sectPr w:rsidR="0002401C" w:rsidSect="003865E2">
          <w:pgSz w:w="11906" w:h="16838"/>
          <w:pgMar w:top="1440" w:right="1440" w:bottom="1440" w:left="1440" w:header="708" w:footer="708" w:gutter="0"/>
          <w:cols w:space="708"/>
          <w:docGrid w:linePitch="360"/>
        </w:sectPr>
      </w:pPr>
      <w:r w:rsidRPr="004032BE">
        <w:rPr>
          <w:b/>
          <w:color w:val="000000" w:themeColor="text1"/>
        </w:rPr>
        <w:fldChar w:fldCharType="end"/>
      </w:r>
    </w:p>
    <w:p w14:paraId="59FE4847" w14:textId="421D4FAF" w:rsidR="00BC4243" w:rsidRDefault="0002401C" w:rsidP="0002401C">
      <w:pPr>
        <w:pStyle w:val="Heading1"/>
      </w:pPr>
      <w:r>
        <w:lastRenderedPageBreak/>
        <w:t>Figures and Tables</w:t>
      </w:r>
    </w:p>
    <w:p w14:paraId="7986C2E3" w14:textId="77777777" w:rsidR="0002401C" w:rsidRDefault="0002401C" w:rsidP="0002401C"/>
    <w:p w14:paraId="45243EA8" w14:textId="77777777" w:rsidR="005B1123" w:rsidRDefault="005B1123" w:rsidP="005B1123">
      <w:pPr>
        <w:rPr>
          <w:b/>
          <w:color w:val="000000" w:themeColor="text1"/>
        </w:rPr>
      </w:pPr>
      <w:r w:rsidRPr="004032BE">
        <w:rPr>
          <w:b/>
          <w:color w:val="000000" w:themeColor="text1"/>
        </w:rPr>
        <w:t>Figure 1: Demand, Supply, Adherence and Coverage by Condoms and/or PrEP amongst 611 HIV-negative FSW from seven sites</w:t>
      </w:r>
    </w:p>
    <w:p w14:paraId="5229E0FA" w14:textId="77777777" w:rsidR="005B1123" w:rsidRDefault="005B1123" w:rsidP="005B1123">
      <w:pPr>
        <w:rPr>
          <w:b/>
          <w:color w:val="000000" w:themeColor="text1"/>
        </w:rPr>
      </w:pPr>
    </w:p>
    <w:p w14:paraId="02C17172" w14:textId="77777777" w:rsidR="005B1123" w:rsidRPr="004032BE" w:rsidRDefault="005B1123" w:rsidP="005B1123">
      <w:pPr>
        <w:rPr>
          <w:b/>
          <w:color w:val="000000" w:themeColor="text1"/>
        </w:rPr>
      </w:pPr>
      <w:r w:rsidRPr="004032BE">
        <w:rPr>
          <w:b/>
          <w:color w:val="000000" w:themeColor="text1"/>
        </w:rPr>
        <w:t>Figure 2: A comparison of measures of condom adherence amongst 611 HIV-negative FSW from seven sites</w:t>
      </w:r>
    </w:p>
    <w:p w14:paraId="2029E84C" w14:textId="77777777" w:rsidR="005B1123" w:rsidRPr="004032BE" w:rsidRDefault="005B1123" w:rsidP="005B1123">
      <w:pPr>
        <w:rPr>
          <w:b/>
          <w:color w:val="000000" w:themeColor="text1"/>
        </w:rPr>
      </w:pPr>
    </w:p>
    <w:p w14:paraId="111763F0" w14:textId="77777777" w:rsidR="005B1123" w:rsidRDefault="005B1123" w:rsidP="0002401C"/>
    <w:p w14:paraId="4961B9DD" w14:textId="77777777" w:rsidR="005B1123" w:rsidRDefault="005B1123" w:rsidP="0002401C"/>
    <w:p w14:paraId="0ECA995A" w14:textId="77777777" w:rsidR="005B1123" w:rsidRDefault="005B1123" w:rsidP="005B1123">
      <w:pPr>
        <w:rPr>
          <w:b/>
          <w:color w:val="000000" w:themeColor="text1"/>
        </w:rPr>
      </w:pPr>
      <w:r w:rsidRPr="004032BE">
        <w:rPr>
          <w:b/>
          <w:color w:val="000000" w:themeColor="text1"/>
        </w:rPr>
        <w:t>Table 1: Characteristics of FSW across seven sites testing HIV-negative (n=611)</w:t>
      </w:r>
    </w:p>
    <w:p w14:paraId="2BA8CA5D" w14:textId="77777777" w:rsidR="005B1123" w:rsidRPr="004032BE" w:rsidRDefault="005B1123" w:rsidP="005B1123">
      <w:pPr>
        <w:rPr>
          <w:b/>
          <w:color w:val="000000" w:themeColor="text1"/>
        </w:rPr>
      </w:pPr>
    </w:p>
    <w:p w14:paraId="2D567F50" w14:textId="77777777" w:rsidR="005B1123" w:rsidRDefault="005B1123" w:rsidP="005B1123">
      <w:pPr>
        <w:rPr>
          <w:b/>
          <w:color w:val="000000" w:themeColor="text1"/>
        </w:rPr>
      </w:pPr>
      <w:r w:rsidRPr="004032BE">
        <w:rPr>
          <w:b/>
          <w:color w:val="000000" w:themeColor="text1"/>
        </w:rPr>
        <w:t xml:space="preserve">Table 2: Factors associated with adherence to condoms among 611 </w:t>
      </w:r>
      <w:r>
        <w:rPr>
          <w:b/>
          <w:color w:val="000000" w:themeColor="text1"/>
        </w:rPr>
        <w:t xml:space="preserve">HIV-negative </w:t>
      </w:r>
      <w:r w:rsidRPr="004032BE">
        <w:rPr>
          <w:b/>
          <w:color w:val="000000" w:themeColor="text1"/>
        </w:rPr>
        <w:t>FSW from seven sites</w:t>
      </w:r>
    </w:p>
    <w:p w14:paraId="05681FB7" w14:textId="77777777" w:rsidR="005B1123" w:rsidRPr="004032BE" w:rsidRDefault="005B1123" w:rsidP="005B1123">
      <w:pPr>
        <w:rPr>
          <w:color w:val="000000" w:themeColor="text1"/>
        </w:rPr>
      </w:pPr>
    </w:p>
    <w:p w14:paraId="2293B493" w14:textId="77777777" w:rsidR="00B163DB" w:rsidRDefault="005B1123" w:rsidP="005B1123">
      <w:pPr>
        <w:rPr>
          <w:b/>
          <w:color w:val="000000" w:themeColor="text1"/>
        </w:rPr>
        <w:sectPr w:rsidR="00B163DB" w:rsidSect="003865E2">
          <w:pgSz w:w="11906" w:h="16838"/>
          <w:pgMar w:top="1440" w:right="1440" w:bottom="1440" w:left="1440" w:header="708" w:footer="708" w:gutter="0"/>
          <w:cols w:space="708"/>
          <w:docGrid w:linePitch="360"/>
        </w:sectPr>
      </w:pPr>
      <w:r w:rsidRPr="004032BE">
        <w:rPr>
          <w:b/>
          <w:color w:val="000000" w:themeColor="text1"/>
        </w:rPr>
        <w:t>Table 3: Factors associated with adherence to PrEP among 611</w:t>
      </w:r>
      <w:r>
        <w:rPr>
          <w:b/>
          <w:color w:val="000000" w:themeColor="text1"/>
        </w:rPr>
        <w:t xml:space="preserve"> HIV-negative</w:t>
      </w:r>
      <w:r w:rsidRPr="004032BE">
        <w:rPr>
          <w:b/>
          <w:color w:val="000000" w:themeColor="text1"/>
        </w:rPr>
        <w:t xml:space="preserve"> FSW from seven sites</w:t>
      </w:r>
    </w:p>
    <w:p w14:paraId="57D12E29" w14:textId="526C5A75" w:rsidR="005B1123" w:rsidRDefault="00B163DB" w:rsidP="00B163DB">
      <w:pPr>
        <w:pStyle w:val="Heading1"/>
      </w:pPr>
      <w:r>
        <w:lastRenderedPageBreak/>
        <w:t>Supplemental Digital Content</w:t>
      </w:r>
    </w:p>
    <w:p w14:paraId="21D71ADD" w14:textId="77777777" w:rsidR="00B163DB" w:rsidRDefault="00B163DB" w:rsidP="00B163DB"/>
    <w:p w14:paraId="542E5A63" w14:textId="79A9C823" w:rsidR="00B163DB" w:rsidRPr="00B163DB" w:rsidRDefault="007F6E1A" w:rsidP="00B163DB">
      <w:r>
        <w:t>s</w:t>
      </w:r>
      <w:r w:rsidR="00B163DB">
        <w:t>upplemental digital content1.docx</w:t>
      </w:r>
    </w:p>
    <w:p w14:paraId="41EF8842" w14:textId="293D17B4" w:rsidR="0002401C" w:rsidRPr="0002401C" w:rsidRDefault="0002401C" w:rsidP="0002401C"/>
    <w:sectPr w:rsidR="0002401C" w:rsidRPr="0002401C" w:rsidSect="003865E2">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268C55E" w16cid:durableId="1FB782EE"/>
  <w16cid:commentId w16cid:paraId="0B3EE9E1" w16cid:durableId="1FBA0A20"/>
  <w16cid:commentId w16cid:paraId="671B88C7" w16cid:durableId="1FBA0AA4"/>
  <w16cid:commentId w16cid:paraId="0FF19D33" w16cid:durableId="1FBA0C39"/>
  <w16cid:commentId w16cid:paraId="79EAC47E" w16cid:durableId="1FBA0C7F"/>
  <w16cid:commentId w16cid:paraId="3856F63F" w16cid:durableId="1FB782EF"/>
  <w16cid:commentId w16cid:paraId="094BB346" w16cid:durableId="1FB782F0"/>
  <w16cid:commentId w16cid:paraId="0C1B0E65" w16cid:durableId="1FBA0ED7"/>
  <w16cid:commentId w16cid:paraId="40E19095" w16cid:durableId="1FB782F1"/>
  <w16cid:commentId w16cid:paraId="305F4834" w16cid:durableId="1FB782F2"/>
  <w16cid:commentId w16cid:paraId="4C92C571" w16cid:durableId="1FBA0FA8"/>
  <w16cid:commentId w16cid:paraId="4E47DDD0" w16cid:durableId="1FBA1A77"/>
  <w16cid:commentId w16cid:paraId="10AEA1DC" w16cid:durableId="1FBA22BF"/>
  <w16cid:commentId w16cid:paraId="6654CEB4" w16cid:durableId="1FB782F3"/>
  <w16cid:commentId w16cid:paraId="6C28965C" w16cid:durableId="1FBA2304"/>
  <w16cid:commentId w16cid:paraId="7FB50E73" w16cid:durableId="1FBA236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7D6829" w14:textId="77777777" w:rsidR="00936B81" w:rsidRDefault="00936B81" w:rsidP="006B1C83">
      <w:r>
        <w:separator/>
      </w:r>
    </w:p>
  </w:endnote>
  <w:endnote w:type="continuationSeparator" w:id="0">
    <w:p w14:paraId="6929FECC" w14:textId="77777777" w:rsidR="00936B81" w:rsidRDefault="00936B81" w:rsidP="006B1C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F49305" w14:textId="77777777" w:rsidR="004B65C4" w:rsidRDefault="004B65C4" w:rsidP="00B275D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AC1555D" w14:textId="77777777" w:rsidR="004B65C4" w:rsidRDefault="004B65C4" w:rsidP="004274D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A258F1" w14:textId="77777777" w:rsidR="004B65C4" w:rsidRDefault="004B65C4" w:rsidP="004274D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B62252" w14:textId="77777777" w:rsidR="00936B81" w:rsidRDefault="00936B81" w:rsidP="006B1C83">
      <w:r>
        <w:separator/>
      </w:r>
    </w:p>
  </w:footnote>
  <w:footnote w:type="continuationSeparator" w:id="0">
    <w:p w14:paraId="71B582A9" w14:textId="77777777" w:rsidR="00936B81" w:rsidRDefault="00936B81" w:rsidP="006B1C8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8FF52E" w14:textId="77777777" w:rsidR="004B65C4" w:rsidRDefault="004B65C4" w:rsidP="002D3078">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FB4A0F7" w14:textId="77777777" w:rsidR="004B65C4" w:rsidRDefault="004B65C4" w:rsidP="003557DE">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0A28BD" w14:textId="0A46C56B" w:rsidR="004B65C4" w:rsidRDefault="004B65C4" w:rsidP="002D3078">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53061">
      <w:rPr>
        <w:rStyle w:val="PageNumber"/>
        <w:noProof/>
      </w:rPr>
      <w:t>1</w:t>
    </w:r>
    <w:r>
      <w:rPr>
        <w:rStyle w:val="PageNumber"/>
      </w:rPr>
      <w:fldChar w:fldCharType="end"/>
    </w:r>
  </w:p>
  <w:p w14:paraId="57371AC0" w14:textId="77777777" w:rsidR="004B65C4" w:rsidRDefault="004B65C4" w:rsidP="003557DE">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B964FF76"/>
    <w:multiLevelType w:val="multilevel"/>
    <w:tmpl w:val="ADCE2660"/>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hideSpellingErrors/>
  <w:hideGrammaticalError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0vaxtd4fr0s5evxamxvx52w5x2xzx5srf5&quot;&gt;RDS_FSW_Zim2&lt;record-ids&gt;&lt;item&gt;56&lt;/item&gt;&lt;item&gt;78&lt;/item&gt;&lt;item&gt;103&lt;/item&gt;&lt;item&gt;337&lt;/item&gt;&lt;item&gt;383&lt;/item&gt;&lt;item&gt;388&lt;/item&gt;&lt;item&gt;452&lt;/item&gt;&lt;item&gt;479&lt;/item&gt;&lt;item&gt;550&lt;/item&gt;&lt;item&gt;588&lt;/item&gt;&lt;item&gt;589&lt;/item&gt;&lt;item&gt;610&lt;/item&gt;&lt;item&gt;611&lt;/item&gt;&lt;item&gt;612&lt;/item&gt;&lt;item&gt;613&lt;/item&gt;&lt;item&gt;614&lt;/item&gt;&lt;item&gt;615&lt;/item&gt;&lt;item&gt;618&lt;/item&gt;&lt;item&gt;621&lt;/item&gt;&lt;item&gt;622&lt;/item&gt;&lt;item&gt;623&lt;/item&gt;&lt;item&gt;625&lt;/item&gt;&lt;item&gt;627&lt;/item&gt;&lt;/record-ids&gt;&lt;/item&gt;&lt;/Libraries&gt;"/>
  </w:docVars>
  <w:rsids>
    <w:rsidRoot w:val="00491554"/>
    <w:rsid w:val="00002979"/>
    <w:rsid w:val="00002BC8"/>
    <w:rsid w:val="000036BC"/>
    <w:rsid w:val="00005CD4"/>
    <w:rsid w:val="00006395"/>
    <w:rsid w:val="00006EA1"/>
    <w:rsid w:val="00007979"/>
    <w:rsid w:val="0001138B"/>
    <w:rsid w:val="0001251E"/>
    <w:rsid w:val="00012B80"/>
    <w:rsid w:val="00013486"/>
    <w:rsid w:val="000135F2"/>
    <w:rsid w:val="00015CC6"/>
    <w:rsid w:val="00016394"/>
    <w:rsid w:val="00020EF9"/>
    <w:rsid w:val="00020FF9"/>
    <w:rsid w:val="00021B44"/>
    <w:rsid w:val="0002401C"/>
    <w:rsid w:val="0002496D"/>
    <w:rsid w:val="00025B4C"/>
    <w:rsid w:val="00027D44"/>
    <w:rsid w:val="000314D3"/>
    <w:rsid w:val="00037117"/>
    <w:rsid w:val="00037EC6"/>
    <w:rsid w:val="000430E9"/>
    <w:rsid w:val="000439C4"/>
    <w:rsid w:val="0004786D"/>
    <w:rsid w:val="00050D88"/>
    <w:rsid w:val="00051B32"/>
    <w:rsid w:val="00053061"/>
    <w:rsid w:val="00057708"/>
    <w:rsid w:val="00060249"/>
    <w:rsid w:val="00060FB4"/>
    <w:rsid w:val="000617D7"/>
    <w:rsid w:val="00061C19"/>
    <w:rsid w:val="00061CB3"/>
    <w:rsid w:val="00061E12"/>
    <w:rsid w:val="0006207D"/>
    <w:rsid w:val="000663C1"/>
    <w:rsid w:val="000669DB"/>
    <w:rsid w:val="00066FC0"/>
    <w:rsid w:val="000707C6"/>
    <w:rsid w:val="00070817"/>
    <w:rsid w:val="00072CB4"/>
    <w:rsid w:val="00073EB3"/>
    <w:rsid w:val="0007411B"/>
    <w:rsid w:val="000755D0"/>
    <w:rsid w:val="00075C6C"/>
    <w:rsid w:val="00076608"/>
    <w:rsid w:val="0008065D"/>
    <w:rsid w:val="00082C21"/>
    <w:rsid w:val="0008418A"/>
    <w:rsid w:val="00086C3F"/>
    <w:rsid w:val="00087DAE"/>
    <w:rsid w:val="00091858"/>
    <w:rsid w:val="00094CFF"/>
    <w:rsid w:val="000965F4"/>
    <w:rsid w:val="000971EC"/>
    <w:rsid w:val="00097261"/>
    <w:rsid w:val="000A008C"/>
    <w:rsid w:val="000A1B63"/>
    <w:rsid w:val="000A1EAD"/>
    <w:rsid w:val="000A246F"/>
    <w:rsid w:val="000A64CD"/>
    <w:rsid w:val="000A6843"/>
    <w:rsid w:val="000B0405"/>
    <w:rsid w:val="000B1763"/>
    <w:rsid w:val="000B1876"/>
    <w:rsid w:val="000B25E3"/>
    <w:rsid w:val="000B2603"/>
    <w:rsid w:val="000B2895"/>
    <w:rsid w:val="000B3436"/>
    <w:rsid w:val="000B54BB"/>
    <w:rsid w:val="000C1FA4"/>
    <w:rsid w:val="000C20A7"/>
    <w:rsid w:val="000C2C4A"/>
    <w:rsid w:val="000C44CE"/>
    <w:rsid w:val="000C4514"/>
    <w:rsid w:val="000C4C92"/>
    <w:rsid w:val="000C6C25"/>
    <w:rsid w:val="000C74E1"/>
    <w:rsid w:val="000D0199"/>
    <w:rsid w:val="000D177E"/>
    <w:rsid w:val="000D2950"/>
    <w:rsid w:val="000D3943"/>
    <w:rsid w:val="000D455A"/>
    <w:rsid w:val="000D4D74"/>
    <w:rsid w:val="000D61E8"/>
    <w:rsid w:val="000D6C2C"/>
    <w:rsid w:val="000D6C97"/>
    <w:rsid w:val="000D7E4F"/>
    <w:rsid w:val="000E10F3"/>
    <w:rsid w:val="000E244C"/>
    <w:rsid w:val="000E3499"/>
    <w:rsid w:val="000E5FA7"/>
    <w:rsid w:val="000E6CAE"/>
    <w:rsid w:val="000E6FBE"/>
    <w:rsid w:val="000F3635"/>
    <w:rsid w:val="000F475C"/>
    <w:rsid w:val="000F6F99"/>
    <w:rsid w:val="000F7A3B"/>
    <w:rsid w:val="00101A1B"/>
    <w:rsid w:val="00103BC2"/>
    <w:rsid w:val="00105915"/>
    <w:rsid w:val="00106A07"/>
    <w:rsid w:val="00107D83"/>
    <w:rsid w:val="0011165B"/>
    <w:rsid w:val="0011280D"/>
    <w:rsid w:val="00112AE6"/>
    <w:rsid w:val="00114644"/>
    <w:rsid w:val="001155BF"/>
    <w:rsid w:val="0011715A"/>
    <w:rsid w:val="001173F0"/>
    <w:rsid w:val="00120659"/>
    <w:rsid w:val="00122214"/>
    <w:rsid w:val="00122FC3"/>
    <w:rsid w:val="0012442A"/>
    <w:rsid w:val="0012484A"/>
    <w:rsid w:val="00124BEB"/>
    <w:rsid w:val="00126D69"/>
    <w:rsid w:val="00130D53"/>
    <w:rsid w:val="00134169"/>
    <w:rsid w:val="0013615C"/>
    <w:rsid w:val="00136C56"/>
    <w:rsid w:val="00140BCC"/>
    <w:rsid w:val="0014228C"/>
    <w:rsid w:val="00142B7E"/>
    <w:rsid w:val="00142CBA"/>
    <w:rsid w:val="00144A19"/>
    <w:rsid w:val="0014764C"/>
    <w:rsid w:val="00151821"/>
    <w:rsid w:val="001519D5"/>
    <w:rsid w:val="001522D7"/>
    <w:rsid w:val="00153718"/>
    <w:rsid w:val="00156410"/>
    <w:rsid w:val="00157499"/>
    <w:rsid w:val="00157B83"/>
    <w:rsid w:val="001627A6"/>
    <w:rsid w:val="00162D3A"/>
    <w:rsid w:val="00165167"/>
    <w:rsid w:val="00165474"/>
    <w:rsid w:val="00165EC7"/>
    <w:rsid w:val="001667FB"/>
    <w:rsid w:val="00167238"/>
    <w:rsid w:val="0016773A"/>
    <w:rsid w:val="00167CB9"/>
    <w:rsid w:val="001703F5"/>
    <w:rsid w:val="00170BCD"/>
    <w:rsid w:val="001715A9"/>
    <w:rsid w:val="001720B7"/>
    <w:rsid w:val="001759DE"/>
    <w:rsid w:val="001767BB"/>
    <w:rsid w:val="00180280"/>
    <w:rsid w:val="001807FE"/>
    <w:rsid w:val="00181599"/>
    <w:rsid w:val="00181643"/>
    <w:rsid w:val="00182673"/>
    <w:rsid w:val="001827DE"/>
    <w:rsid w:val="00183E0D"/>
    <w:rsid w:val="00184FBF"/>
    <w:rsid w:val="00185465"/>
    <w:rsid w:val="001865AF"/>
    <w:rsid w:val="001903B1"/>
    <w:rsid w:val="00191208"/>
    <w:rsid w:val="00191B92"/>
    <w:rsid w:val="00193660"/>
    <w:rsid w:val="00193CF1"/>
    <w:rsid w:val="001940BA"/>
    <w:rsid w:val="0019489C"/>
    <w:rsid w:val="0019551C"/>
    <w:rsid w:val="00195F1F"/>
    <w:rsid w:val="001963BA"/>
    <w:rsid w:val="00196A30"/>
    <w:rsid w:val="001A01E7"/>
    <w:rsid w:val="001A106B"/>
    <w:rsid w:val="001A1727"/>
    <w:rsid w:val="001A1F6C"/>
    <w:rsid w:val="001A30CA"/>
    <w:rsid w:val="001A34EC"/>
    <w:rsid w:val="001A47DC"/>
    <w:rsid w:val="001A528C"/>
    <w:rsid w:val="001A52BD"/>
    <w:rsid w:val="001A59C2"/>
    <w:rsid w:val="001A61A0"/>
    <w:rsid w:val="001A6981"/>
    <w:rsid w:val="001A727A"/>
    <w:rsid w:val="001A7C72"/>
    <w:rsid w:val="001B0DA5"/>
    <w:rsid w:val="001B1868"/>
    <w:rsid w:val="001B59C9"/>
    <w:rsid w:val="001B756D"/>
    <w:rsid w:val="001B767B"/>
    <w:rsid w:val="001B77DB"/>
    <w:rsid w:val="001C0E41"/>
    <w:rsid w:val="001C13C4"/>
    <w:rsid w:val="001C40E3"/>
    <w:rsid w:val="001C6868"/>
    <w:rsid w:val="001D0473"/>
    <w:rsid w:val="001D29A1"/>
    <w:rsid w:val="001D3102"/>
    <w:rsid w:val="001D45C0"/>
    <w:rsid w:val="001D4753"/>
    <w:rsid w:val="001D752B"/>
    <w:rsid w:val="001E06EA"/>
    <w:rsid w:val="001E0E3B"/>
    <w:rsid w:val="001E10B9"/>
    <w:rsid w:val="001E20F3"/>
    <w:rsid w:val="001E2306"/>
    <w:rsid w:val="001E2F3D"/>
    <w:rsid w:val="001E3878"/>
    <w:rsid w:val="001E39D5"/>
    <w:rsid w:val="001E6B4B"/>
    <w:rsid w:val="001E765B"/>
    <w:rsid w:val="001F1983"/>
    <w:rsid w:val="001F232B"/>
    <w:rsid w:val="001F266B"/>
    <w:rsid w:val="001F3502"/>
    <w:rsid w:val="001F3B44"/>
    <w:rsid w:val="001F5BA1"/>
    <w:rsid w:val="001F75B8"/>
    <w:rsid w:val="002006AE"/>
    <w:rsid w:val="0020147B"/>
    <w:rsid w:val="002018CE"/>
    <w:rsid w:val="00203021"/>
    <w:rsid w:val="00206485"/>
    <w:rsid w:val="00214EBE"/>
    <w:rsid w:val="0021587F"/>
    <w:rsid w:val="002162A2"/>
    <w:rsid w:val="0022040C"/>
    <w:rsid w:val="002213B2"/>
    <w:rsid w:val="00221551"/>
    <w:rsid w:val="002243D4"/>
    <w:rsid w:val="00224EA5"/>
    <w:rsid w:val="00224FDE"/>
    <w:rsid w:val="00225C80"/>
    <w:rsid w:val="002261BA"/>
    <w:rsid w:val="00231B5E"/>
    <w:rsid w:val="00231C87"/>
    <w:rsid w:val="0023332A"/>
    <w:rsid w:val="00235C3C"/>
    <w:rsid w:val="00236F6F"/>
    <w:rsid w:val="00237FC5"/>
    <w:rsid w:val="00241120"/>
    <w:rsid w:val="00241787"/>
    <w:rsid w:val="0024213E"/>
    <w:rsid w:val="00242D06"/>
    <w:rsid w:val="00242FE9"/>
    <w:rsid w:val="0024384F"/>
    <w:rsid w:val="002452BC"/>
    <w:rsid w:val="0024595A"/>
    <w:rsid w:val="00246928"/>
    <w:rsid w:val="0024794D"/>
    <w:rsid w:val="0025181A"/>
    <w:rsid w:val="002519D6"/>
    <w:rsid w:val="00252E37"/>
    <w:rsid w:val="00253A3D"/>
    <w:rsid w:val="00254308"/>
    <w:rsid w:val="00254A39"/>
    <w:rsid w:val="00255442"/>
    <w:rsid w:val="002557C7"/>
    <w:rsid w:val="00256794"/>
    <w:rsid w:val="00261AF3"/>
    <w:rsid w:val="0026231D"/>
    <w:rsid w:val="00262C1C"/>
    <w:rsid w:val="00262D97"/>
    <w:rsid w:val="00262DFA"/>
    <w:rsid w:val="00263467"/>
    <w:rsid w:val="002637BB"/>
    <w:rsid w:val="00264FC0"/>
    <w:rsid w:val="002653E5"/>
    <w:rsid w:val="00272A87"/>
    <w:rsid w:val="0027335B"/>
    <w:rsid w:val="00273E43"/>
    <w:rsid w:val="00274579"/>
    <w:rsid w:val="00275448"/>
    <w:rsid w:val="002760FE"/>
    <w:rsid w:val="0028153C"/>
    <w:rsid w:val="002818CF"/>
    <w:rsid w:val="00282A54"/>
    <w:rsid w:val="00285A51"/>
    <w:rsid w:val="00286A45"/>
    <w:rsid w:val="0029010E"/>
    <w:rsid w:val="00291808"/>
    <w:rsid w:val="0029194F"/>
    <w:rsid w:val="00291C5C"/>
    <w:rsid w:val="0029248F"/>
    <w:rsid w:val="0029284B"/>
    <w:rsid w:val="00293D58"/>
    <w:rsid w:val="00295634"/>
    <w:rsid w:val="00296041"/>
    <w:rsid w:val="00297445"/>
    <w:rsid w:val="002A099B"/>
    <w:rsid w:val="002A1391"/>
    <w:rsid w:val="002A305C"/>
    <w:rsid w:val="002A42F4"/>
    <w:rsid w:val="002A58BF"/>
    <w:rsid w:val="002A5AB3"/>
    <w:rsid w:val="002A66CE"/>
    <w:rsid w:val="002A670F"/>
    <w:rsid w:val="002A6911"/>
    <w:rsid w:val="002A7202"/>
    <w:rsid w:val="002B13B9"/>
    <w:rsid w:val="002B2F55"/>
    <w:rsid w:val="002B30E9"/>
    <w:rsid w:val="002B7A12"/>
    <w:rsid w:val="002C1182"/>
    <w:rsid w:val="002C2317"/>
    <w:rsid w:val="002C3388"/>
    <w:rsid w:val="002C53A0"/>
    <w:rsid w:val="002D3078"/>
    <w:rsid w:val="002D33A0"/>
    <w:rsid w:val="002D3B34"/>
    <w:rsid w:val="002D3CA2"/>
    <w:rsid w:val="002D4329"/>
    <w:rsid w:val="002D52E3"/>
    <w:rsid w:val="002D6CAC"/>
    <w:rsid w:val="002E0BAA"/>
    <w:rsid w:val="002E1DBB"/>
    <w:rsid w:val="002E227F"/>
    <w:rsid w:val="002E2E17"/>
    <w:rsid w:val="002E2E9E"/>
    <w:rsid w:val="002E38BC"/>
    <w:rsid w:val="002E75C8"/>
    <w:rsid w:val="002F2A24"/>
    <w:rsid w:val="002F2D0B"/>
    <w:rsid w:val="002F531E"/>
    <w:rsid w:val="002F6AD9"/>
    <w:rsid w:val="003003C2"/>
    <w:rsid w:val="003028E3"/>
    <w:rsid w:val="00304FE3"/>
    <w:rsid w:val="00306D13"/>
    <w:rsid w:val="0031058E"/>
    <w:rsid w:val="00311AEF"/>
    <w:rsid w:val="00314FF5"/>
    <w:rsid w:val="00320931"/>
    <w:rsid w:val="00321F92"/>
    <w:rsid w:val="003231E3"/>
    <w:rsid w:val="00323CC5"/>
    <w:rsid w:val="003247AC"/>
    <w:rsid w:val="00325AB2"/>
    <w:rsid w:val="00327423"/>
    <w:rsid w:val="003301D7"/>
    <w:rsid w:val="003317D1"/>
    <w:rsid w:val="00331D12"/>
    <w:rsid w:val="0033297B"/>
    <w:rsid w:val="00332D7F"/>
    <w:rsid w:val="0033639E"/>
    <w:rsid w:val="00341B42"/>
    <w:rsid w:val="003426D2"/>
    <w:rsid w:val="00342C2C"/>
    <w:rsid w:val="00344840"/>
    <w:rsid w:val="00344930"/>
    <w:rsid w:val="00347D78"/>
    <w:rsid w:val="0035051C"/>
    <w:rsid w:val="00352D4B"/>
    <w:rsid w:val="003545E3"/>
    <w:rsid w:val="003557DE"/>
    <w:rsid w:val="00355C84"/>
    <w:rsid w:val="0036131C"/>
    <w:rsid w:val="003613BF"/>
    <w:rsid w:val="00362CA9"/>
    <w:rsid w:val="003637AE"/>
    <w:rsid w:val="0036578C"/>
    <w:rsid w:val="00366276"/>
    <w:rsid w:val="00366FA3"/>
    <w:rsid w:val="0036746D"/>
    <w:rsid w:val="0037002A"/>
    <w:rsid w:val="00371047"/>
    <w:rsid w:val="003714C2"/>
    <w:rsid w:val="00372213"/>
    <w:rsid w:val="003725FA"/>
    <w:rsid w:val="00376E17"/>
    <w:rsid w:val="0037725A"/>
    <w:rsid w:val="00377A2A"/>
    <w:rsid w:val="00380659"/>
    <w:rsid w:val="003838A2"/>
    <w:rsid w:val="00386174"/>
    <w:rsid w:val="003865E2"/>
    <w:rsid w:val="00390543"/>
    <w:rsid w:val="00393387"/>
    <w:rsid w:val="00395EDC"/>
    <w:rsid w:val="003961AA"/>
    <w:rsid w:val="003A1741"/>
    <w:rsid w:val="003A23F9"/>
    <w:rsid w:val="003A2CB2"/>
    <w:rsid w:val="003A39AA"/>
    <w:rsid w:val="003A4053"/>
    <w:rsid w:val="003A4741"/>
    <w:rsid w:val="003A48B1"/>
    <w:rsid w:val="003A5158"/>
    <w:rsid w:val="003B012E"/>
    <w:rsid w:val="003B016D"/>
    <w:rsid w:val="003B3152"/>
    <w:rsid w:val="003B4890"/>
    <w:rsid w:val="003B4F29"/>
    <w:rsid w:val="003B57C5"/>
    <w:rsid w:val="003B6F5C"/>
    <w:rsid w:val="003C033A"/>
    <w:rsid w:val="003C29FC"/>
    <w:rsid w:val="003C435A"/>
    <w:rsid w:val="003C6C0A"/>
    <w:rsid w:val="003C7B4B"/>
    <w:rsid w:val="003C7FB9"/>
    <w:rsid w:val="003D1F8F"/>
    <w:rsid w:val="003D27B4"/>
    <w:rsid w:val="003D2A11"/>
    <w:rsid w:val="003D34B7"/>
    <w:rsid w:val="003D4D87"/>
    <w:rsid w:val="003D5AFE"/>
    <w:rsid w:val="003D5F67"/>
    <w:rsid w:val="003E07B4"/>
    <w:rsid w:val="003E0B3F"/>
    <w:rsid w:val="003E1739"/>
    <w:rsid w:val="003E22B9"/>
    <w:rsid w:val="003E35BB"/>
    <w:rsid w:val="003E6CFD"/>
    <w:rsid w:val="003E6EF3"/>
    <w:rsid w:val="003F0B5A"/>
    <w:rsid w:val="003F1E4E"/>
    <w:rsid w:val="003F20A1"/>
    <w:rsid w:val="003F641F"/>
    <w:rsid w:val="003F6438"/>
    <w:rsid w:val="003F7CB4"/>
    <w:rsid w:val="00400CE7"/>
    <w:rsid w:val="00401AF7"/>
    <w:rsid w:val="0040296F"/>
    <w:rsid w:val="00403258"/>
    <w:rsid w:val="004032BE"/>
    <w:rsid w:val="004038B3"/>
    <w:rsid w:val="00404060"/>
    <w:rsid w:val="0040480E"/>
    <w:rsid w:val="0040486F"/>
    <w:rsid w:val="00405315"/>
    <w:rsid w:val="004056BB"/>
    <w:rsid w:val="00406F05"/>
    <w:rsid w:val="0041003F"/>
    <w:rsid w:val="004112FC"/>
    <w:rsid w:val="00412956"/>
    <w:rsid w:val="004133F3"/>
    <w:rsid w:val="00413C1B"/>
    <w:rsid w:val="0041404F"/>
    <w:rsid w:val="00414DAD"/>
    <w:rsid w:val="004167FB"/>
    <w:rsid w:val="00423563"/>
    <w:rsid w:val="004242B1"/>
    <w:rsid w:val="00424362"/>
    <w:rsid w:val="0042599C"/>
    <w:rsid w:val="00426866"/>
    <w:rsid w:val="004274D3"/>
    <w:rsid w:val="00427896"/>
    <w:rsid w:val="00427F53"/>
    <w:rsid w:val="004332D6"/>
    <w:rsid w:val="00433FDE"/>
    <w:rsid w:val="00434163"/>
    <w:rsid w:val="00434DB2"/>
    <w:rsid w:val="004356A9"/>
    <w:rsid w:val="004357EC"/>
    <w:rsid w:val="004359D1"/>
    <w:rsid w:val="00435B87"/>
    <w:rsid w:val="00436DF8"/>
    <w:rsid w:val="00437C2E"/>
    <w:rsid w:val="00440287"/>
    <w:rsid w:val="004402FB"/>
    <w:rsid w:val="00440689"/>
    <w:rsid w:val="00444A25"/>
    <w:rsid w:val="00445510"/>
    <w:rsid w:val="0045267D"/>
    <w:rsid w:val="00452C43"/>
    <w:rsid w:val="004534DD"/>
    <w:rsid w:val="00453D70"/>
    <w:rsid w:val="00454F78"/>
    <w:rsid w:val="00455499"/>
    <w:rsid w:val="00456591"/>
    <w:rsid w:val="00457A36"/>
    <w:rsid w:val="004600D1"/>
    <w:rsid w:val="0046247D"/>
    <w:rsid w:val="00463DC3"/>
    <w:rsid w:val="00463DF6"/>
    <w:rsid w:val="00464014"/>
    <w:rsid w:val="0046541A"/>
    <w:rsid w:val="004656C8"/>
    <w:rsid w:val="00471F63"/>
    <w:rsid w:val="0047456A"/>
    <w:rsid w:val="00475E75"/>
    <w:rsid w:val="00476D24"/>
    <w:rsid w:val="00477DD7"/>
    <w:rsid w:val="00481436"/>
    <w:rsid w:val="004828CC"/>
    <w:rsid w:val="00486397"/>
    <w:rsid w:val="0048730F"/>
    <w:rsid w:val="004874E3"/>
    <w:rsid w:val="00491554"/>
    <w:rsid w:val="00491EB9"/>
    <w:rsid w:val="0049558C"/>
    <w:rsid w:val="00495691"/>
    <w:rsid w:val="0049609C"/>
    <w:rsid w:val="00496ECC"/>
    <w:rsid w:val="0049716B"/>
    <w:rsid w:val="004A09AF"/>
    <w:rsid w:val="004A0DCD"/>
    <w:rsid w:val="004A1EBA"/>
    <w:rsid w:val="004A1EFC"/>
    <w:rsid w:val="004A2A45"/>
    <w:rsid w:val="004A2C13"/>
    <w:rsid w:val="004A440D"/>
    <w:rsid w:val="004A4A0E"/>
    <w:rsid w:val="004A545C"/>
    <w:rsid w:val="004A7BDF"/>
    <w:rsid w:val="004B149A"/>
    <w:rsid w:val="004B35E7"/>
    <w:rsid w:val="004B3941"/>
    <w:rsid w:val="004B3CD7"/>
    <w:rsid w:val="004B65C4"/>
    <w:rsid w:val="004B6A68"/>
    <w:rsid w:val="004B7DB8"/>
    <w:rsid w:val="004C0A3D"/>
    <w:rsid w:val="004C0BBD"/>
    <w:rsid w:val="004C15CA"/>
    <w:rsid w:val="004C4D72"/>
    <w:rsid w:val="004C5362"/>
    <w:rsid w:val="004C55CD"/>
    <w:rsid w:val="004C7344"/>
    <w:rsid w:val="004C7537"/>
    <w:rsid w:val="004D0E35"/>
    <w:rsid w:val="004D1CB0"/>
    <w:rsid w:val="004D4F63"/>
    <w:rsid w:val="004D5C61"/>
    <w:rsid w:val="004D5D5F"/>
    <w:rsid w:val="004D5E8A"/>
    <w:rsid w:val="004D7171"/>
    <w:rsid w:val="004D71A0"/>
    <w:rsid w:val="004D791E"/>
    <w:rsid w:val="004E086F"/>
    <w:rsid w:val="004E0D73"/>
    <w:rsid w:val="004E27CB"/>
    <w:rsid w:val="004E2A67"/>
    <w:rsid w:val="004E2BFE"/>
    <w:rsid w:val="004E2CA3"/>
    <w:rsid w:val="004E4D05"/>
    <w:rsid w:val="004E65C3"/>
    <w:rsid w:val="004F02A9"/>
    <w:rsid w:val="004F3BAE"/>
    <w:rsid w:val="004F455D"/>
    <w:rsid w:val="004F4839"/>
    <w:rsid w:val="004F5118"/>
    <w:rsid w:val="004F550A"/>
    <w:rsid w:val="004F58ED"/>
    <w:rsid w:val="004F6431"/>
    <w:rsid w:val="0050195C"/>
    <w:rsid w:val="00501E03"/>
    <w:rsid w:val="00501F90"/>
    <w:rsid w:val="005027F3"/>
    <w:rsid w:val="005031ED"/>
    <w:rsid w:val="005033AE"/>
    <w:rsid w:val="00503854"/>
    <w:rsid w:val="005109D7"/>
    <w:rsid w:val="0051154A"/>
    <w:rsid w:val="00512FB6"/>
    <w:rsid w:val="00513811"/>
    <w:rsid w:val="00515AC0"/>
    <w:rsid w:val="005160AB"/>
    <w:rsid w:val="005160C9"/>
    <w:rsid w:val="005160D0"/>
    <w:rsid w:val="00517736"/>
    <w:rsid w:val="00520E38"/>
    <w:rsid w:val="005216EF"/>
    <w:rsid w:val="005218CB"/>
    <w:rsid w:val="00522BA0"/>
    <w:rsid w:val="0052340E"/>
    <w:rsid w:val="00525382"/>
    <w:rsid w:val="005261E4"/>
    <w:rsid w:val="005265BB"/>
    <w:rsid w:val="0052782C"/>
    <w:rsid w:val="00530112"/>
    <w:rsid w:val="00531C8E"/>
    <w:rsid w:val="005326B9"/>
    <w:rsid w:val="005331F6"/>
    <w:rsid w:val="005347D9"/>
    <w:rsid w:val="00534CFD"/>
    <w:rsid w:val="00534D1D"/>
    <w:rsid w:val="00535293"/>
    <w:rsid w:val="00536539"/>
    <w:rsid w:val="00536B74"/>
    <w:rsid w:val="0053780B"/>
    <w:rsid w:val="00537E63"/>
    <w:rsid w:val="00541053"/>
    <w:rsid w:val="00541E9F"/>
    <w:rsid w:val="0054221C"/>
    <w:rsid w:val="00542A25"/>
    <w:rsid w:val="00543E6B"/>
    <w:rsid w:val="005440C1"/>
    <w:rsid w:val="00545DA2"/>
    <w:rsid w:val="00546F9E"/>
    <w:rsid w:val="005470F9"/>
    <w:rsid w:val="00547221"/>
    <w:rsid w:val="00554EFE"/>
    <w:rsid w:val="005572FD"/>
    <w:rsid w:val="00557CD4"/>
    <w:rsid w:val="0056024F"/>
    <w:rsid w:val="00561B99"/>
    <w:rsid w:val="00562D28"/>
    <w:rsid w:val="00562F19"/>
    <w:rsid w:val="00563A64"/>
    <w:rsid w:val="00564CC0"/>
    <w:rsid w:val="005671A4"/>
    <w:rsid w:val="00570FCB"/>
    <w:rsid w:val="00572970"/>
    <w:rsid w:val="00572F34"/>
    <w:rsid w:val="00573196"/>
    <w:rsid w:val="00574482"/>
    <w:rsid w:val="00575823"/>
    <w:rsid w:val="005771A8"/>
    <w:rsid w:val="005806CD"/>
    <w:rsid w:val="005815A8"/>
    <w:rsid w:val="00583957"/>
    <w:rsid w:val="005842E4"/>
    <w:rsid w:val="00585C94"/>
    <w:rsid w:val="0058600C"/>
    <w:rsid w:val="00586D0F"/>
    <w:rsid w:val="00586E21"/>
    <w:rsid w:val="00587786"/>
    <w:rsid w:val="005900FF"/>
    <w:rsid w:val="00592287"/>
    <w:rsid w:val="00596646"/>
    <w:rsid w:val="00597C6A"/>
    <w:rsid w:val="005A0489"/>
    <w:rsid w:val="005A2829"/>
    <w:rsid w:val="005A2D8B"/>
    <w:rsid w:val="005A7C2B"/>
    <w:rsid w:val="005B0B58"/>
    <w:rsid w:val="005B1123"/>
    <w:rsid w:val="005B1262"/>
    <w:rsid w:val="005B13A4"/>
    <w:rsid w:val="005B1695"/>
    <w:rsid w:val="005B252E"/>
    <w:rsid w:val="005B31E3"/>
    <w:rsid w:val="005B337D"/>
    <w:rsid w:val="005B3624"/>
    <w:rsid w:val="005B3B83"/>
    <w:rsid w:val="005B460E"/>
    <w:rsid w:val="005B6BEC"/>
    <w:rsid w:val="005C0266"/>
    <w:rsid w:val="005C2699"/>
    <w:rsid w:val="005C4499"/>
    <w:rsid w:val="005C5565"/>
    <w:rsid w:val="005C77CF"/>
    <w:rsid w:val="005D27DC"/>
    <w:rsid w:val="005D2E39"/>
    <w:rsid w:val="005D4B5D"/>
    <w:rsid w:val="005D4C24"/>
    <w:rsid w:val="005E20FD"/>
    <w:rsid w:val="005E2917"/>
    <w:rsid w:val="005E4329"/>
    <w:rsid w:val="005F059B"/>
    <w:rsid w:val="005F215B"/>
    <w:rsid w:val="005F3501"/>
    <w:rsid w:val="005F4A82"/>
    <w:rsid w:val="005F563D"/>
    <w:rsid w:val="005F587C"/>
    <w:rsid w:val="005F6603"/>
    <w:rsid w:val="00600C60"/>
    <w:rsid w:val="00604209"/>
    <w:rsid w:val="006066F1"/>
    <w:rsid w:val="00606F8B"/>
    <w:rsid w:val="00607686"/>
    <w:rsid w:val="00610149"/>
    <w:rsid w:val="00610329"/>
    <w:rsid w:val="00610460"/>
    <w:rsid w:val="006105A2"/>
    <w:rsid w:val="00610A10"/>
    <w:rsid w:val="00611C7D"/>
    <w:rsid w:val="00612C31"/>
    <w:rsid w:val="00614266"/>
    <w:rsid w:val="00614347"/>
    <w:rsid w:val="00614C48"/>
    <w:rsid w:val="006155BB"/>
    <w:rsid w:val="00615D19"/>
    <w:rsid w:val="00615EAF"/>
    <w:rsid w:val="00616677"/>
    <w:rsid w:val="00616DD1"/>
    <w:rsid w:val="00621370"/>
    <w:rsid w:val="00622A47"/>
    <w:rsid w:val="00622D57"/>
    <w:rsid w:val="00624A02"/>
    <w:rsid w:val="00624CFD"/>
    <w:rsid w:val="00626F64"/>
    <w:rsid w:val="00627B34"/>
    <w:rsid w:val="00630141"/>
    <w:rsid w:val="00630334"/>
    <w:rsid w:val="006311F7"/>
    <w:rsid w:val="00631C7C"/>
    <w:rsid w:val="00631E79"/>
    <w:rsid w:val="00633C48"/>
    <w:rsid w:val="00634353"/>
    <w:rsid w:val="0063471E"/>
    <w:rsid w:val="00635821"/>
    <w:rsid w:val="00635C96"/>
    <w:rsid w:val="00636EB6"/>
    <w:rsid w:val="00637CB1"/>
    <w:rsid w:val="00637E74"/>
    <w:rsid w:val="00641337"/>
    <w:rsid w:val="006463D6"/>
    <w:rsid w:val="00651013"/>
    <w:rsid w:val="006515BD"/>
    <w:rsid w:val="00653080"/>
    <w:rsid w:val="006540D9"/>
    <w:rsid w:val="0065450B"/>
    <w:rsid w:val="00654610"/>
    <w:rsid w:val="00654C74"/>
    <w:rsid w:val="00655510"/>
    <w:rsid w:val="00656EC4"/>
    <w:rsid w:val="00657387"/>
    <w:rsid w:val="00657957"/>
    <w:rsid w:val="00657A77"/>
    <w:rsid w:val="00660AB9"/>
    <w:rsid w:val="0066191A"/>
    <w:rsid w:val="00665321"/>
    <w:rsid w:val="006665EC"/>
    <w:rsid w:val="006668A0"/>
    <w:rsid w:val="00667FBF"/>
    <w:rsid w:val="006754DF"/>
    <w:rsid w:val="00675CB4"/>
    <w:rsid w:val="00676623"/>
    <w:rsid w:val="006766BF"/>
    <w:rsid w:val="0067696B"/>
    <w:rsid w:val="00680A5B"/>
    <w:rsid w:val="00681405"/>
    <w:rsid w:val="00682DDE"/>
    <w:rsid w:val="00685B8D"/>
    <w:rsid w:val="00685CBB"/>
    <w:rsid w:val="00686D80"/>
    <w:rsid w:val="00690722"/>
    <w:rsid w:val="00691302"/>
    <w:rsid w:val="006963B1"/>
    <w:rsid w:val="006979A8"/>
    <w:rsid w:val="006A0311"/>
    <w:rsid w:val="006A15BE"/>
    <w:rsid w:val="006A230E"/>
    <w:rsid w:val="006A34A8"/>
    <w:rsid w:val="006A37B3"/>
    <w:rsid w:val="006A4189"/>
    <w:rsid w:val="006A718B"/>
    <w:rsid w:val="006A74FA"/>
    <w:rsid w:val="006B1C83"/>
    <w:rsid w:val="006B43FD"/>
    <w:rsid w:val="006B570F"/>
    <w:rsid w:val="006B58EE"/>
    <w:rsid w:val="006B701C"/>
    <w:rsid w:val="006C00E0"/>
    <w:rsid w:val="006C0260"/>
    <w:rsid w:val="006C0D3E"/>
    <w:rsid w:val="006C4046"/>
    <w:rsid w:val="006C46F6"/>
    <w:rsid w:val="006C65DA"/>
    <w:rsid w:val="006D36FD"/>
    <w:rsid w:val="006D43A1"/>
    <w:rsid w:val="006D44EA"/>
    <w:rsid w:val="006D54FA"/>
    <w:rsid w:val="006D5DB3"/>
    <w:rsid w:val="006D617C"/>
    <w:rsid w:val="006D764B"/>
    <w:rsid w:val="006D7BB3"/>
    <w:rsid w:val="006E11EB"/>
    <w:rsid w:val="006E1D74"/>
    <w:rsid w:val="006E2E80"/>
    <w:rsid w:val="006E4F8C"/>
    <w:rsid w:val="006E525D"/>
    <w:rsid w:val="006E6D8A"/>
    <w:rsid w:val="006E7978"/>
    <w:rsid w:val="006F2825"/>
    <w:rsid w:val="006F3528"/>
    <w:rsid w:val="006F3F3C"/>
    <w:rsid w:val="006F4A9D"/>
    <w:rsid w:val="006F51CE"/>
    <w:rsid w:val="006F55D1"/>
    <w:rsid w:val="006F5A93"/>
    <w:rsid w:val="006F5E2F"/>
    <w:rsid w:val="006F7030"/>
    <w:rsid w:val="007002E9"/>
    <w:rsid w:val="0070080F"/>
    <w:rsid w:val="00701550"/>
    <w:rsid w:val="00702384"/>
    <w:rsid w:val="00703E10"/>
    <w:rsid w:val="0071095D"/>
    <w:rsid w:val="00713386"/>
    <w:rsid w:val="00717CE9"/>
    <w:rsid w:val="00720FC9"/>
    <w:rsid w:val="00722929"/>
    <w:rsid w:val="007235F8"/>
    <w:rsid w:val="00724E08"/>
    <w:rsid w:val="00726EFA"/>
    <w:rsid w:val="00727A72"/>
    <w:rsid w:val="00730662"/>
    <w:rsid w:val="007316C6"/>
    <w:rsid w:val="00732144"/>
    <w:rsid w:val="0073341E"/>
    <w:rsid w:val="00734B75"/>
    <w:rsid w:val="007407F8"/>
    <w:rsid w:val="00742C3C"/>
    <w:rsid w:val="00742E97"/>
    <w:rsid w:val="007448A8"/>
    <w:rsid w:val="00744CD1"/>
    <w:rsid w:val="00744F9D"/>
    <w:rsid w:val="007507EA"/>
    <w:rsid w:val="00750E93"/>
    <w:rsid w:val="00755D5C"/>
    <w:rsid w:val="00756429"/>
    <w:rsid w:val="007566B1"/>
    <w:rsid w:val="0076022C"/>
    <w:rsid w:val="00761184"/>
    <w:rsid w:val="00761302"/>
    <w:rsid w:val="0076294B"/>
    <w:rsid w:val="0076341E"/>
    <w:rsid w:val="00763631"/>
    <w:rsid w:val="0076446D"/>
    <w:rsid w:val="007648B4"/>
    <w:rsid w:val="00765F34"/>
    <w:rsid w:val="00766403"/>
    <w:rsid w:val="007666A6"/>
    <w:rsid w:val="007676A9"/>
    <w:rsid w:val="007754FE"/>
    <w:rsid w:val="00777020"/>
    <w:rsid w:val="007778BF"/>
    <w:rsid w:val="00777A2E"/>
    <w:rsid w:val="007832D0"/>
    <w:rsid w:val="00784D1B"/>
    <w:rsid w:val="007874FD"/>
    <w:rsid w:val="00794146"/>
    <w:rsid w:val="00794628"/>
    <w:rsid w:val="007949BE"/>
    <w:rsid w:val="007A1929"/>
    <w:rsid w:val="007A1F18"/>
    <w:rsid w:val="007A3794"/>
    <w:rsid w:val="007A4183"/>
    <w:rsid w:val="007A4E4C"/>
    <w:rsid w:val="007A5A43"/>
    <w:rsid w:val="007A5E30"/>
    <w:rsid w:val="007A5E79"/>
    <w:rsid w:val="007B0339"/>
    <w:rsid w:val="007B0C60"/>
    <w:rsid w:val="007B2C33"/>
    <w:rsid w:val="007B3F65"/>
    <w:rsid w:val="007B5099"/>
    <w:rsid w:val="007B6333"/>
    <w:rsid w:val="007B6E8B"/>
    <w:rsid w:val="007C128D"/>
    <w:rsid w:val="007C16FD"/>
    <w:rsid w:val="007C18C3"/>
    <w:rsid w:val="007C3B36"/>
    <w:rsid w:val="007C3C09"/>
    <w:rsid w:val="007C5349"/>
    <w:rsid w:val="007C535F"/>
    <w:rsid w:val="007C644C"/>
    <w:rsid w:val="007C65DB"/>
    <w:rsid w:val="007D0962"/>
    <w:rsid w:val="007D0AF0"/>
    <w:rsid w:val="007D0CDA"/>
    <w:rsid w:val="007D0F01"/>
    <w:rsid w:val="007D28E1"/>
    <w:rsid w:val="007D433F"/>
    <w:rsid w:val="007E0B0F"/>
    <w:rsid w:val="007E184E"/>
    <w:rsid w:val="007E309E"/>
    <w:rsid w:val="007E572E"/>
    <w:rsid w:val="007E5E19"/>
    <w:rsid w:val="007E5E64"/>
    <w:rsid w:val="007E6626"/>
    <w:rsid w:val="007E6AD4"/>
    <w:rsid w:val="007F07AB"/>
    <w:rsid w:val="007F12BD"/>
    <w:rsid w:val="007F17A6"/>
    <w:rsid w:val="007F26EE"/>
    <w:rsid w:val="007F3824"/>
    <w:rsid w:val="007F4D03"/>
    <w:rsid w:val="007F6007"/>
    <w:rsid w:val="007F6E1A"/>
    <w:rsid w:val="00801E75"/>
    <w:rsid w:val="008038E5"/>
    <w:rsid w:val="008049C9"/>
    <w:rsid w:val="008055CE"/>
    <w:rsid w:val="00805710"/>
    <w:rsid w:val="008074C0"/>
    <w:rsid w:val="0081439A"/>
    <w:rsid w:val="00816677"/>
    <w:rsid w:val="008169C0"/>
    <w:rsid w:val="008205A1"/>
    <w:rsid w:val="00820B02"/>
    <w:rsid w:val="0082233A"/>
    <w:rsid w:val="008228EE"/>
    <w:rsid w:val="008242E1"/>
    <w:rsid w:val="0082564A"/>
    <w:rsid w:val="00825C75"/>
    <w:rsid w:val="0082743C"/>
    <w:rsid w:val="008302A9"/>
    <w:rsid w:val="008313E0"/>
    <w:rsid w:val="00832428"/>
    <w:rsid w:val="00832861"/>
    <w:rsid w:val="00832B86"/>
    <w:rsid w:val="00833360"/>
    <w:rsid w:val="008352CA"/>
    <w:rsid w:val="00836C9F"/>
    <w:rsid w:val="00836E2D"/>
    <w:rsid w:val="00837086"/>
    <w:rsid w:val="00837136"/>
    <w:rsid w:val="00837BB8"/>
    <w:rsid w:val="00840E06"/>
    <w:rsid w:val="00842069"/>
    <w:rsid w:val="008425E7"/>
    <w:rsid w:val="00843C40"/>
    <w:rsid w:val="008462D3"/>
    <w:rsid w:val="0084712C"/>
    <w:rsid w:val="00850296"/>
    <w:rsid w:val="0085080E"/>
    <w:rsid w:val="00852021"/>
    <w:rsid w:val="00852379"/>
    <w:rsid w:val="008538BD"/>
    <w:rsid w:val="00854DDE"/>
    <w:rsid w:val="00854E3F"/>
    <w:rsid w:val="00855236"/>
    <w:rsid w:val="00855981"/>
    <w:rsid w:val="0085644A"/>
    <w:rsid w:val="00856736"/>
    <w:rsid w:val="008569B8"/>
    <w:rsid w:val="00856ECC"/>
    <w:rsid w:val="008570E1"/>
    <w:rsid w:val="00862664"/>
    <w:rsid w:val="00862E87"/>
    <w:rsid w:val="00862F03"/>
    <w:rsid w:val="0086321F"/>
    <w:rsid w:val="0086326C"/>
    <w:rsid w:val="008642CC"/>
    <w:rsid w:val="00864BE6"/>
    <w:rsid w:val="00866ECB"/>
    <w:rsid w:val="00867407"/>
    <w:rsid w:val="00867484"/>
    <w:rsid w:val="00867B94"/>
    <w:rsid w:val="00874363"/>
    <w:rsid w:val="00874394"/>
    <w:rsid w:val="008752D5"/>
    <w:rsid w:val="00875CB2"/>
    <w:rsid w:val="00875F59"/>
    <w:rsid w:val="00876BBF"/>
    <w:rsid w:val="00881631"/>
    <w:rsid w:val="00882FCC"/>
    <w:rsid w:val="008847BD"/>
    <w:rsid w:val="00885B2E"/>
    <w:rsid w:val="00886341"/>
    <w:rsid w:val="00887B95"/>
    <w:rsid w:val="008913FC"/>
    <w:rsid w:val="00891824"/>
    <w:rsid w:val="00891BDC"/>
    <w:rsid w:val="00897CAE"/>
    <w:rsid w:val="008A0B7C"/>
    <w:rsid w:val="008A2262"/>
    <w:rsid w:val="008A3316"/>
    <w:rsid w:val="008A38AE"/>
    <w:rsid w:val="008A67AF"/>
    <w:rsid w:val="008B09E1"/>
    <w:rsid w:val="008B1A0B"/>
    <w:rsid w:val="008B3A1B"/>
    <w:rsid w:val="008B536A"/>
    <w:rsid w:val="008B6D41"/>
    <w:rsid w:val="008B7EC5"/>
    <w:rsid w:val="008C632B"/>
    <w:rsid w:val="008C634F"/>
    <w:rsid w:val="008C7E9A"/>
    <w:rsid w:val="008D183A"/>
    <w:rsid w:val="008D1885"/>
    <w:rsid w:val="008D2C52"/>
    <w:rsid w:val="008D5FCC"/>
    <w:rsid w:val="008D66B0"/>
    <w:rsid w:val="008E1C2C"/>
    <w:rsid w:val="008E2592"/>
    <w:rsid w:val="008E2AF4"/>
    <w:rsid w:val="008E48F3"/>
    <w:rsid w:val="008E5296"/>
    <w:rsid w:val="008E5589"/>
    <w:rsid w:val="008E5817"/>
    <w:rsid w:val="008E6395"/>
    <w:rsid w:val="008E6C8E"/>
    <w:rsid w:val="008E7DD5"/>
    <w:rsid w:val="008F1341"/>
    <w:rsid w:val="008F180B"/>
    <w:rsid w:val="008F2158"/>
    <w:rsid w:val="008F2595"/>
    <w:rsid w:val="008F2EDB"/>
    <w:rsid w:val="008F367B"/>
    <w:rsid w:val="008F3DAE"/>
    <w:rsid w:val="008F78F5"/>
    <w:rsid w:val="009002A0"/>
    <w:rsid w:val="009037C4"/>
    <w:rsid w:val="00903C09"/>
    <w:rsid w:val="00904694"/>
    <w:rsid w:val="00904A1A"/>
    <w:rsid w:val="00906408"/>
    <w:rsid w:val="0090663A"/>
    <w:rsid w:val="009067A2"/>
    <w:rsid w:val="00907AA7"/>
    <w:rsid w:val="00910CB0"/>
    <w:rsid w:val="00913CE5"/>
    <w:rsid w:val="00914523"/>
    <w:rsid w:val="009236C8"/>
    <w:rsid w:val="00924110"/>
    <w:rsid w:val="009245D7"/>
    <w:rsid w:val="00924E3E"/>
    <w:rsid w:val="0093475C"/>
    <w:rsid w:val="009356D9"/>
    <w:rsid w:val="00936B81"/>
    <w:rsid w:val="009372B9"/>
    <w:rsid w:val="00937A29"/>
    <w:rsid w:val="00940DD7"/>
    <w:rsid w:val="00941812"/>
    <w:rsid w:val="00942D78"/>
    <w:rsid w:val="00943D65"/>
    <w:rsid w:val="00943E59"/>
    <w:rsid w:val="00944088"/>
    <w:rsid w:val="009445CE"/>
    <w:rsid w:val="009467D7"/>
    <w:rsid w:val="009501E4"/>
    <w:rsid w:val="00951277"/>
    <w:rsid w:val="00951311"/>
    <w:rsid w:val="00951B57"/>
    <w:rsid w:val="00954FF4"/>
    <w:rsid w:val="0095518B"/>
    <w:rsid w:val="00956805"/>
    <w:rsid w:val="00957925"/>
    <w:rsid w:val="00957960"/>
    <w:rsid w:val="0096028F"/>
    <w:rsid w:val="0096065B"/>
    <w:rsid w:val="00961433"/>
    <w:rsid w:val="0096189E"/>
    <w:rsid w:val="0096199C"/>
    <w:rsid w:val="009623AE"/>
    <w:rsid w:val="009624B3"/>
    <w:rsid w:val="009632ED"/>
    <w:rsid w:val="00963AE5"/>
    <w:rsid w:val="00963E9D"/>
    <w:rsid w:val="0096552D"/>
    <w:rsid w:val="00965AAF"/>
    <w:rsid w:val="00965C76"/>
    <w:rsid w:val="00970359"/>
    <w:rsid w:val="00971405"/>
    <w:rsid w:val="009729F9"/>
    <w:rsid w:val="00974696"/>
    <w:rsid w:val="009749C2"/>
    <w:rsid w:val="0098008D"/>
    <w:rsid w:val="009815D2"/>
    <w:rsid w:val="009822C7"/>
    <w:rsid w:val="00984131"/>
    <w:rsid w:val="00984264"/>
    <w:rsid w:val="009844DE"/>
    <w:rsid w:val="009868DE"/>
    <w:rsid w:val="0098728E"/>
    <w:rsid w:val="00987D25"/>
    <w:rsid w:val="00987EBF"/>
    <w:rsid w:val="00990DC1"/>
    <w:rsid w:val="00992232"/>
    <w:rsid w:val="00993DF8"/>
    <w:rsid w:val="00995DC9"/>
    <w:rsid w:val="00995FE4"/>
    <w:rsid w:val="009972EE"/>
    <w:rsid w:val="009A1FDC"/>
    <w:rsid w:val="009A349C"/>
    <w:rsid w:val="009A3724"/>
    <w:rsid w:val="009A579A"/>
    <w:rsid w:val="009A59B1"/>
    <w:rsid w:val="009A6566"/>
    <w:rsid w:val="009B0292"/>
    <w:rsid w:val="009B08BA"/>
    <w:rsid w:val="009B0CDF"/>
    <w:rsid w:val="009B15BE"/>
    <w:rsid w:val="009B43CD"/>
    <w:rsid w:val="009B45EF"/>
    <w:rsid w:val="009B5856"/>
    <w:rsid w:val="009C0EC1"/>
    <w:rsid w:val="009C3C6F"/>
    <w:rsid w:val="009C50AF"/>
    <w:rsid w:val="009C551F"/>
    <w:rsid w:val="009C7344"/>
    <w:rsid w:val="009C79ED"/>
    <w:rsid w:val="009D0E14"/>
    <w:rsid w:val="009D2F59"/>
    <w:rsid w:val="009D30BF"/>
    <w:rsid w:val="009D3163"/>
    <w:rsid w:val="009D4215"/>
    <w:rsid w:val="009D4CD5"/>
    <w:rsid w:val="009D5456"/>
    <w:rsid w:val="009D5470"/>
    <w:rsid w:val="009D640B"/>
    <w:rsid w:val="009D663C"/>
    <w:rsid w:val="009D7002"/>
    <w:rsid w:val="009D7917"/>
    <w:rsid w:val="009E127B"/>
    <w:rsid w:val="009E160B"/>
    <w:rsid w:val="009E2EA6"/>
    <w:rsid w:val="009E2FEA"/>
    <w:rsid w:val="009E38FE"/>
    <w:rsid w:val="009E449C"/>
    <w:rsid w:val="009E48AD"/>
    <w:rsid w:val="009E4CA4"/>
    <w:rsid w:val="009E4E30"/>
    <w:rsid w:val="009E52C2"/>
    <w:rsid w:val="009E6E89"/>
    <w:rsid w:val="009F0DA5"/>
    <w:rsid w:val="009F166C"/>
    <w:rsid w:val="009F4631"/>
    <w:rsid w:val="009F4B0E"/>
    <w:rsid w:val="009F6731"/>
    <w:rsid w:val="009F70DF"/>
    <w:rsid w:val="00A0035D"/>
    <w:rsid w:val="00A008A0"/>
    <w:rsid w:val="00A01AF0"/>
    <w:rsid w:val="00A01DDC"/>
    <w:rsid w:val="00A0258A"/>
    <w:rsid w:val="00A0662A"/>
    <w:rsid w:val="00A068EF"/>
    <w:rsid w:val="00A06E41"/>
    <w:rsid w:val="00A07054"/>
    <w:rsid w:val="00A10B2C"/>
    <w:rsid w:val="00A11E49"/>
    <w:rsid w:val="00A1238E"/>
    <w:rsid w:val="00A123A5"/>
    <w:rsid w:val="00A16E29"/>
    <w:rsid w:val="00A17113"/>
    <w:rsid w:val="00A17ADF"/>
    <w:rsid w:val="00A20364"/>
    <w:rsid w:val="00A2121D"/>
    <w:rsid w:val="00A21344"/>
    <w:rsid w:val="00A21BBC"/>
    <w:rsid w:val="00A222D2"/>
    <w:rsid w:val="00A24CC8"/>
    <w:rsid w:val="00A31C84"/>
    <w:rsid w:val="00A322A9"/>
    <w:rsid w:val="00A3336F"/>
    <w:rsid w:val="00A3367A"/>
    <w:rsid w:val="00A3750D"/>
    <w:rsid w:val="00A37CF6"/>
    <w:rsid w:val="00A41196"/>
    <w:rsid w:val="00A413B2"/>
    <w:rsid w:val="00A42DCB"/>
    <w:rsid w:val="00A43960"/>
    <w:rsid w:val="00A46049"/>
    <w:rsid w:val="00A46A1C"/>
    <w:rsid w:val="00A5024C"/>
    <w:rsid w:val="00A516FA"/>
    <w:rsid w:val="00A51C3B"/>
    <w:rsid w:val="00A51F44"/>
    <w:rsid w:val="00A526AB"/>
    <w:rsid w:val="00A532A8"/>
    <w:rsid w:val="00A54011"/>
    <w:rsid w:val="00A55EE2"/>
    <w:rsid w:val="00A61308"/>
    <w:rsid w:val="00A640AC"/>
    <w:rsid w:val="00A65462"/>
    <w:rsid w:val="00A65931"/>
    <w:rsid w:val="00A65DE4"/>
    <w:rsid w:val="00A66DCD"/>
    <w:rsid w:val="00A700D2"/>
    <w:rsid w:val="00A70C8D"/>
    <w:rsid w:val="00A730F2"/>
    <w:rsid w:val="00A732F9"/>
    <w:rsid w:val="00A74AF7"/>
    <w:rsid w:val="00A756ED"/>
    <w:rsid w:val="00A77700"/>
    <w:rsid w:val="00A779BE"/>
    <w:rsid w:val="00A779DD"/>
    <w:rsid w:val="00A77B87"/>
    <w:rsid w:val="00A83B43"/>
    <w:rsid w:val="00A844A9"/>
    <w:rsid w:val="00A84C3F"/>
    <w:rsid w:val="00A86946"/>
    <w:rsid w:val="00A86DBF"/>
    <w:rsid w:val="00A87A45"/>
    <w:rsid w:val="00A87D34"/>
    <w:rsid w:val="00A87F66"/>
    <w:rsid w:val="00A9064B"/>
    <w:rsid w:val="00A9087F"/>
    <w:rsid w:val="00A91117"/>
    <w:rsid w:val="00A92D3F"/>
    <w:rsid w:val="00A94A2A"/>
    <w:rsid w:val="00A95DA9"/>
    <w:rsid w:val="00A96B55"/>
    <w:rsid w:val="00A978D8"/>
    <w:rsid w:val="00A97A31"/>
    <w:rsid w:val="00AA0172"/>
    <w:rsid w:val="00AA02EB"/>
    <w:rsid w:val="00AA2F38"/>
    <w:rsid w:val="00AA62CA"/>
    <w:rsid w:val="00AB2077"/>
    <w:rsid w:val="00AB394B"/>
    <w:rsid w:val="00AB41C8"/>
    <w:rsid w:val="00AB43FF"/>
    <w:rsid w:val="00AB48A9"/>
    <w:rsid w:val="00AB4A18"/>
    <w:rsid w:val="00AB53C1"/>
    <w:rsid w:val="00AB6020"/>
    <w:rsid w:val="00AC0053"/>
    <w:rsid w:val="00AC3B78"/>
    <w:rsid w:val="00AC7325"/>
    <w:rsid w:val="00AC7361"/>
    <w:rsid w:val="00AC7518"/>
    <w:rsid w:val="00AC7C9A"/>
    <w:rsid w:val="00AD0CAA"/>
    <w:rsid w:val="00AD4209"/>
    <w:rsid w:val="00AD4259"/>
    <w:rsid w:val="00AD52B8"/>
    <w:rsid w:val="00AD5CD8"/>
    <w:rsid w:val="00AD7599"/>
    <w:rsid w:val="00AE61DB"/>
    <w:rsid w:val="00AE7F20"/>
    <w:rsid w:val="00AF4B94"/>
    <w:rsid w:val="00AF5AAB"/>
    <w:rsid w:val="00AF79BA"/>
    <w:rsid w:val="00AF7CE2"/>
    <w:rsid w:val="00B00B4A"/>
    <w:rsid w:val="00B036F0"/>
    <w:rsid w:val="00B04506"/>
    <w:rsid w:val="00B04A61"/>
    <w:rsid w:val="00B06C78"/>
    <w:rsid w:val="00B07D43"/>
    <w:rsid w:val="00B11343"/>
    <w:rsid w:val="00B13D87"/>
    <w:rsid w:val="00B15157"/>
    <w:rsid w:val="00B15AAD"/>
    <w:rsid w:val="00B163DB"/>
    <w:rsid w:val="00B2041C"/>
    <w:rsid w:val="00B20FA5"/>
    <w:rsid w:val="00B212C6"/>
    <w:rsid w:val="00B23711"/>
    <w:rsid w:val="00B237C2"/>
    <w:rsid w:val="00B23DF0"/>
    <w:rsid w:val="00B24B1B"/>
    <w:rsid w:val="00B24B4F"/>
    <w:rsid w:val="00B275DD"/>
    <w:rsid w:val="00B316E3"/>
    <w:rsid w:val="00B31855"/>
    <w:rsid w:val="00B33BB5"/>
    <w:rsid w:val="00B3495E"/>
    <w:rsid w:val="00B35423"/>
    <w:rsid w:val="00B354B9"/>
    <w:rsid w:val="00B3609E"/>
    <w:rsid w:val="00B402D5"/>
    <w:rsid w:val="00B43975"/>
    <w:rsid w:val="00B47175"/>
    <w:rsid w:val="00B47E75"/>
    <w:rsid w:val="00B47F85"/>
    <w:rsid w:val="00B51401"/>
    <w:rsid w:val="00B51868"/>
    <w:rsid w:val="00B52DD3"/>
    <w:rsid w:val="00B52F00"/>
    <w:rsid w:val="00B5308A"/>
    <w:rsid w:val="00B5337A"/>
    <w:rsid w:val="00B53738"/>
    <w:rsid w:val="00B5544C"/>
    <w:rsid w:val="00B56658"/>
    <w:rsid w:val="00B57F4D"/>
    <w:rsid w:val="00B626E7"/>
    <w:rsid w:val="00B62C83"/>
    <w:rsid w:val="00B63F74"/>
    <w:rsid w:val="00B64627"/>
    <w:rsid w:val="00B658EB"/>
    <w:rsid w:val="00B660B2"/>
    <w:rsid w:val="00B66B59"/>
    <w:rsid w:val="00B66E2C"/>
    <w:rsid w:val="00B6704A"/>
    <w:rsid w:val="00B72D37"/>
    <w:rsid w:val="00B739D7"/>
    <w:rsid w:val="00B748BF"/>
    <w:rsid w:val="00B7490A"/>
    <w:rsid w:val="00B7582E"/>
    <w:rsid w:val="00B76517"/>
    <w:rsid w:val="00B80E6E"/>
    <w:rsid w:val="00B81481"/>
    <w:rsid w:val="00B82F7B"/>
    <w:rsid w:val="00B840BB"/>
    <w:rsid w:val="00B845AE"/>
    <w:rsid w:val="00B851DB"/>
    <w:rsid w:val="00B851FA"/>
    <w:rsid w:val="00B863F0"/>
    <w:rsid w:val="00B877A8"/>
    <w:rsid w:val="00B878AB"/>
    <w:rsid w:val="00B87E5C"/>
    <w:rsid w:val="00B90822"/>
    <w:rsid w:val="00B90BA6"/>
    <w:rsid w:val="00B92443"/>
    <w:rsid w:val="00B937F6"/>
    <w:rsid w:val="00B93B11"/>
    <w:rsid w:val="00B96F06"/>
    <w:rsid w:val="00BA0C21"/>
    <w:rsid w:val="00BA1DED"/>
    <w:rsid w:val="00BA2FCA"/>
    <w:rsid w:val="00BA3875"/>
    <w:rsid w:val="00BA3E51"/>
    <w:rsid w:val="00BA47AC"/>
    <w:rsid w:val="00BA537F"/>
    <w:rsid w:val="00BA5A5D"/>
    <w:rsid w:val="00BA5C07"/>
    <w:rsid w:val="00BA731D"/>
    <w:rsid w:val="00BA7528"/>
    <w:rsid w:val="00BA7575"/>
    <w:rsid w:val="00BB0208"/>
    <w:rsid w:val="00BB0F21"/>
    <w:rsid w:val="00BB3CA7"/>
    <w:rsid w:val="00BB445A"/>
    <w:rsid w:val="00BB4828"/>
    <w:rsid w:val="00BB51C4"/>
    <w:rsid w:val="00BB51D5"/>
    <w:rsid w:val="00BB6E06"/>
    <w:rsid w:val="00BC0A84"/>
    <w:rsid w:val="00BC0D9A"/>
    <w:rsid w:val="00BC133C"/>
    <w:rsid w:val="00BC3811"/>
    <w:rsid w:val="00BC4076"/>
    <w:rsid w:val="00BC4243"/>
    <w:rsid w:val="00BC4A3C"/>
    <w:rsid w:val="00BC6509"/>
    <w:rsid w:val="00BC6898"/>
    <w:rsid w:val="00BC69F7"/>
    <w:rsid w:val="00BC6CEC"/>
    <w:rsid w:val="00BD081C"/>
    <w:rsid w:val="00BD1DFF"/>
    <w:rsid w:val="00BD2142"/>
    <w:rsid w:val="00BD2391"/>
    <w:rsid w:val="00BD3D53"/>
    <w:rsid w:val="00BD3F92"/>
    <w:rsid w:val="00BD400A"/>
    <w:rsid w:val="00BD4944"/>
    <w:rsid w:val="00BD56F6"/>
    <w:rsid w:val="00BD7D3E"/>
    <w:rsid w:val="00BE136A"/>
    <w:rsid w:val="00BE1F71"/>
    <w:rsid w:val="00BE2270"/>
    <w:rsid w:val="00BE3774"/>
    <w:rsid w:val="00BE468F"/>
    <w:rsid w:val="00BE488B"/>
    <w:rsid w:val="00BE48F3"/>
    <w:rsid w:val="00BE56BA"/>
    <w:rsid w:val="00BE78DB"/>
    <w:rsid w:val="00BE7FFE"/>
    <w:rsid w:val="00BF0B01"/>
    <w:rsid w:val="00BF184A"/>
    <w:rsid w:val="00BF4ADC"/>
    <w:rsid w:val="00BF4E86"/>
    <w:rsid w:val="00BF4ED1"/>
    <w:rsid w:val="00BF7F48"/>
    <w:rsid w:val="00C00429"/>
    <w:rsid w:val="00C00B55"/>
    <w:rsid w:val="00C01B12"/>
    <w:rsid w:val="00C01E56"/>
    <w:rsid w:val="00C03EBF"/>
    <w:rsid w:val="00C04C11"/>
    <w:rsid w:val="00C06900"/>
    <w:rsid w:val="00C153FF"/>
    <w:rsid w:val="00C16A60"/>
    <w:rsid w:val="00C17E5A"/>
    <w:rsid w:val="00C207B3"/>
    <w:rsid w:val="00C21906"/>
    <w:rsid w:val="00C242C0"/>
    <w:rsid w:val="00C31740"/>
    <w:rsid w:val="00C325CC"/>
    <w:rsid w:val="00C33E77"/>
    <w:rsid w:val="00C359CC"/>
    <w:rsid w:val="00C36C51"/>
    <w:rsid w:val="00C36FA7"/>
    <w:rsid w:val="00C37BD3"/>
    <w:rsid w:val="00C37E35"/>
    <w:rsid w:val="00C42057"/>
    <w:rsid w:val="00C456B6"/>
    <w:rsid w:val="00C45886"/>
    <w:rsid w:val="00C46E97"/>
    <w:rsid w:val="00C509F4"/>
    <w:rsid w:val="00C53713"/>
    <w:rsid w:val="00C56321"/>
    <w:rsid w:val="00C57781"/>
    <w:rsid w:val="00C6058F"/>
    <w:rsid w:val="00C6150E"/>
    <w:rsid w:val="00C61DE1"/>
    <w:rsid w:val="00C6284D"/>
    <w:rsid w:val="00C63F5D"/>
    <w:rsid w:val="00C662CB"/>
    <w:rsid w:val="00C667DD"/>
    <w:rsid w:val="00C6756D"/>
    <w:rsid w:val="00C70261"/>
    <w:rsid w:val="00C704E4"/>
    <w:rsid w:val="00C7151B"/>
    <w:rsid w:val="00C71AB9"/>
    <w:rsid w:val="00C740C4"/>
    <w:rsid w:val="00C7595B"/>
    <w:rsid w:val="00C766CA"/>
    <w:rsid w:val="00C77A48"/>
    <w:rsid w:val="00C83D22"/>
    <w:rsid w:val="00C85EC7"/>
    <w:rsid w:val="00C90755"/>
    <w:rsid w:val="00C91599"/>
    <w:rsid w:val="00C91C8C"/>
    <w:rsid w:val="00C92057"/>
    <w:rsid w:val="00C93848"/>
    <w:rsid w:val="00C95E18"/>
    <w:rsid w:val="00CA01F5"/>
    <w:rsid w:val="00CA0C7F"/>
    <w:rsid w:val="00CA0EC1"/>
    <w:rsid w:val="00CA205B"/>
    <w:rsid w:val="00CA2CD8"/>
    <w:rsid w:val="00CA41F9"/>
    <w:rsid w:val="00CA469C"/>
    <w:rsid w:val="00CA4C34"/>
    <w:rsid w:val="00CA4EFB"/>
    <w:rsid w:val="00CA5583"/>
    <w:rsid w:val="00CA5614"/>
    <w:rsid w:val="00CA6857"/>
    <w:rsid w:val="00CB209D"/>
    <w:rsid w:val="00CB4C60"/>
    <w:rsid w:val="00CB577E"/>
    <w:rsid w:val="00CB577F"/>
    <w:rsid w:val="00CC0DA8"/>
    <w:rsid w:val="00CC17BD"/>
    <w:rsid w:val="00CC3ACC"/>
    <w:rsid w:val="00CC3AE0"/>
    <w:rsid w:val="00CC43DA"/>
    <w:rsid w:val="00CC4FE5"/>
    <w:rsid w:val="00CD2856"/>
    <w:rsid w:val="00CD3D74"/>
    <w:rsid w:val="00CD46C5"/>
    <w:rsid w:val="00CD497C"/>
    <w:rsid w:val="00CD5664"/>
    <w:rsid w:val="00CD58B0"/>
    <w:rsid w:val="00CD625C"/>
    <w:rsid w:val="00CD62BF"/>
    <w:rsid w:val="00CD72C6"/>
    <w:rsid w:val="00CD7393"/>
    <w:rsid w:val="00CD7731"/>
    <w:rsid w:val="00CE110B"/>
    <w:rsid w:val="00CE13E7"/>
    <w:rsid w:val="00CE1DFB"/>
    <w:rsid w:val="00CE2B86"/>
    <w:rsid w:val="00CE2C0E"/>
    <w:rsid w:val="00CE2DA6"/>
    <w:rsid w:val="00CE5E6E"/>
    <w:rsid w:val="00CE6270"/>
    <w:rsid w:val="00CE6307"/>
    <w:rsid w:val="00CE659D"/>
    <w:rsid w:val="00CF038E"/>
    <w:rsid w:val="00CF0BC4"/>
    <w:rsid w:val="00CF0DB7"/>
    <w:rsid w:val="00CF19E0"/>
    <w:rsid w:val="00CF2478"/>
    <w:rsid w:val="00CF6731"/>
    <w:rsid w:val="00CF700B"/>
    <w:rsid w:val="00D01160"/>
    <w:rsid w:val="00D017FF"/>
    <w:rsid w:val="00D033FB"/>
    <w:rsid w:val="00D0361C"/>
    <w:rsid w:val="00D03762"/>
    <w:rsid w:val="00D10ACE"/>
    <w:rsid w:val="00D1386D"/>
    <w:rsid w:val="00D15A9A"/>
    <w:rsid w:val="00D17B4B"/>
    <w:rsid w:val="00D20831"/>
    <w:rsid w:val="00D20AC2"/>
    <w:rsid w:val="00D23AFA"/>
    <w:rsid w:val="00D269D8"/>
    <w:rsid w:val="00D30BFB"/>
    <w:rsid w:val="00D30D6B"/>
    <w:rsid w:val="00D311D1"/>
    <w:rsid w:val="00D3188B"/>
    <w:rsid w:val="00D31BCB"/>
    <w:rsid w:val="00D3376C"/>
    <w:rsid w:val="00D36971"/>
    <w:rsid w:val="00D3743D"/>
    <w:rsid w:val="00D37F2F"/>
    <w:rsid w:val="00D40E1D"/>
    <w:rsid w:val="00D4151F"/>
    <w:rsid w:val="00D41C69"/>
    <w:rsid w:val="00D430E0"/>
    <w:rsid w:val="00D43EEB"/>
    <w:rsid w:val="00D44A5D"/>
    <w:rsid w:val="00D507D8"/>
    <w:rsid w:val="00D50C9E"/>
    <w:rsid w:val="00D520A0"/>
    <w:rsid w:val="00D5250D"/>
    <w:rsid w:val="00D525B4"/>
    <w:rsid w:val="00D5427C"/>
    <w:rsid w:val="00D54AB8"/>
    <w:rsid w:val="00D6153E"/>
    <w:rsid w:val="00D6170B"/>
    <w:rsid w:val="00D62829"/>
    <w:rsid w:val="00D629CC"/>
    <w:rsid w:val="00D635B8"/>
    <w:rsid w:val="00D70C5A"/>
    <w:rsid w:val="00D71791"/>
    <w:rsid w:val="00D74243"/>
    <w:rsid w:val="00D74EAA"/>
    <w:rsid w:val="00D759A1"/>
    <w:rsid w:val="00D76127"/>
    <w:rsid w:val="00D82C73"/>
    <w:rsid w:val="00D836FF"/>
    <w:rsid w:val="00D83A86"/>
    <w:rsid w:val="00D87150"/>
    <w:rsid w:val="00D87DE6"/>
    <w:rsid w:val="00D908EF"/>
    <w:rsid w:val="00D92083"/>
    <w:rsid w:val="00D92F99"/>
    <w:rsid w:val="00D93930"/>
    <w:rsid w:val="00D94370"/>
    <w:rsid w:val="00D945B2"/>
    <w:rsid w:val="00D951FE"/>
    <w:rsid w:val="00D96DFA"/>
    <w:rsid w:val="00D97AE7"/>
    <w:rsid w:val="00DA0347"/>
    <w:rsid w:val="00DA364B"/>
    <w:rsid w:val="00DA3EEF"/>
    <w:rsid w:val="00DA4DF3"/>
    <w:rsid w:val="00DA5199"/>
    <w:rsid w:val="00DA5A7C"/>
    <w:rsid w:val="00DA6EB9"/>
    <w:rsid w:val="00DA6EF2"/>
    <w:rsid w:val="00DB1A3D"/>
    <w:rsid w:val="00DB1C68"/>
    <w:rsid w:val="00DB1DBD"/>
    <w:rsid w:val="00DB2298"/>
    <w:rsid w:val="00DB2412"/>
    <w:rsid w:val="00DB3247"/>
    <w:rsid w:val="00DB32FB"/>
    <w:rsid w:val="00DB37B0"/>
    <w:rsid w:val="00DB3A8B"/>
    <w:rsid w:val="00DC0615"/>
    <w:rsid w:val="00DC2AE5"/>
    <w:rsid w:val="00DC2C71"/>
    <w:rsid w:val="00DC3215"/>
    <w:rsid w:val="00DC39AE"/>
    <w:rsid w:val="00DC39C4"/>
    <w:rsid w:val="00DC5015"/>
    <w:rsid w:val="00DC6C65"/>
    <w:rsid w:val="00DD1D8B"/>
    <w:rsid w:val="00DD2BDB"/>
    <w:rsid w:val="00DD5A66"/>
    <w:rsid w:val="00DD6F50"/>
    <w:rsid w:val="00DE1855"/>
    <w:rsid w:val="00DE7188"/>
    <w:rsid w:val="00DF199F"/>
    <w:rsid w:val="00DF264F"/>
    <w:rsid w:val="00DF2C19"/>
    <w:rsid w:val="00DF49AA"/>
    <w:rsid w:val="00DF6756"/>
    <w:rsid w:val="00DF739A"/>
    <w:rsid w:val="00DF7556"/>
    <w:rsid w:val="00E006BC"/>
    <w:rsid w:val="00E00BE9"/>
    <w:rsid w:val="00E01B2C"/>
    <w:rsid w:val="00E0346A"/>
    <w:rsid w:val="00E03AB6"/>
    <w:rsid w:val="00E051B3"/>
    <w:rsid w:val="00E051DE"/>
    <w:rsid w:val="00E0625F"/>
    <w:rsid w:val="00E12428"/>
    <w:rsid w:val="00E14103"/>
    <w:rsid w:val="00E16299"/>
    <w:rsid w:val="00E17FC7"/>
    <w:rsid w:val="00E20913"/>
    <w:rsid w:val="00E2114E"/>
    <w:rsid w:val="00E21B2A"/>
    <w:rsid w:val="00E22294"/>
    <w:rsid w:val="00E2239E"/>
    <w:rsid w:val="00E22805"/>
    <w:rsid w:val="00E24AAF"/>
    <w:rsid w:val="00E24E2F"/>
    <w:rsid w:val="00E26664"/>
    <w:rsid w:val="00E27CED"/>
    <w:rsid w:val="00E33706"/>
    <w:rsid w:val="00E33A0B"/>
    <w:rsid w:val="00E33BB5"/>
    <w:rsid w:val="00E35B7A"/>
    <w:rsid w:val="00E35D0D"/>
    <w:rsid w:val="00E35D42"/>
    <w:rsid w:val="00E3664C"/>
    <w:rsid w:val="00E3668C"/>
    <w:rsid w:val="00E3691C"/>
    <w:rsid w:val="00E42A34"/>
    <w:rsid w:val="00E42E2B"/>
    <w:rsid w:val="00E44D12"/>
    <w:rsid w:val="00E46199"/>
    <w:rsid w:val="00E461F7"/>
    <w:rsid w:val="00E4771E"/>
    <w:rsid w:val="00E4778F"/>
    <w:rsid w:val="00E47B5D"/>
    <w:rsid w:val="00E47D6E"/>
    <w:rsid w:val="00E517B1"/>
    <w:rsid w:val="00E55AF6"/>
    <w:rsid w:val="00E61650"/>
    <w:rsid w:val="00E627F7"/>
    <w:rsid w:val="00E6304B"/>
    <w:rsid w:val="00E637E6"/>
    <w:rsid w:val="00E64A71"/>
    <w:rsid w:val="00E652FC"/>
    <w:rsid w:val="00E67A0A"/>
    <w:rsid w:val="00E700A0"/>
    <w:rsid w:val="00E70131"/>
    <w:rsid w:val="00E71954"/>
    <w:rsid w:val="00E71E08"/>
    <w:rsid w:val="00E7426E"/>
    <w:rsid w:val="00E7483E"/>
    <w:rsid w:val="00E76A55"/>
    <w:rsid w:val="00E77161"/>
    <w:rsid w:val="00E7764D"/>
    <w:rsid w:val="00E80A74"/>
    <w:rsid w:val="00E82670"/>
    <w:rsid w:val="00E833A5"/>
    <w:rsid w:val="00E838D5"/>
    <w:rsid w:val="00E844D8"/>
    <w:rsid w:val="00E84C82"/>
    <w:rsid w:val="00E85AA3"/>
    <w:rsid w:val="00E910B6"/>
    <w:rsid w:val="00E9136B"/>
    <w:rsid w:val="00E916E7"/>
    <w:rsid w:val="00E92005"/>
    <w:rsid w:val="00E9320F"/>
    <w:rsid w:val="00E93ADB"/>
    <w:rsid w:val="00E94D64"/>
    <w:rsid w:val="00E953D3"/>
    <w:rsid w:val="00E9582A"/>
    <w:rsid w:val="00E959E8"/>
    <w:rsid w:val="00E96359"/>
    <w:rsid w:val="00E96D8A"/>
    <w:rsid w:val="00EA4031"/>
    <w:rsid w:val="00EA43D8"/>
    <w:rsid w:val="00EA4F06"/>
    <w:rsid w:val="00EA5B35"/>
    <w:rsid w:val="00EB02CA"/>
    <w:rsid w:val="00EB04F0"/>
    <w:rsid w:val="00EB0A62"/>
    <w:rsid w:val="00EB2CAE"/>
    <w:rsid w:val="00EB3416"/>
    <w:rsid w:val="00EB4377"/>
    <w:rsid w:val="00EB4921"/>
    <w:rsid w:val="00EB4AEA"/>
    <w:rsid w:val="00EB4BBF"/>
    <w:rsid w:val="00EB5A7B"/>
    <w:rsid w:val="00EB5DF3"/>
    <w:rsid w:val="00EB5F43"/>
    <w:rsid w:val="00EC08A2"/>
    <w:rsid w:val="00EC0A11"/>
    <w:rsid w:val="00EC1AC6"/>
    <w:rsid w:val="00EC43EC"/>
    <w:rsid w:val="00EC45FD"/>
    <w:rsid w:val="00EC4CF3"/>
    <w:rsid w:val="00EC60F6"/>
    <w:rsid w:val="00EC67E9"/>
    <w:rsid w:val="00ED1094"/>
    <w:rsid w:val="00ED1AED"/>
    <w:rsid w:val="00ED278A"/>
    <w:rsid w:val="00ED3B45"/>
    <w:rsid w:val="00ED4499"/>
    <w:rsid w:val="00ED56C7"/>
    <w:rsid w:val="00ED58AE"/>
    <w:rsid w:val="00ED7037"/>
    <w:rsid w:val="00ED73B8"/>
    <w:rsid w:val="00ED79D9"/>
    <w:rsid w:val="00EE138E"/>
    <w:rsid w:val="00EE1693"/>
    <w:rsid w:val="00EE32F8"/>
    <w:rsid w:val="00EE5FC7"/>
    <w:rsid w:val="00EE6036"/>
    <w:rsid w:val="00EE6285"/>
    <w:rsid w:val="00EE671B"/>
    <w:rsid w:val="00EE679A"/>
    <w:rsid w:val="00EE6AD7"/>
    <w:rsid w:val="00EF1275"/>
    <w:rsid w:val="00EF1400"/>
    <w:rsid w:val="00EF44FF"/>
    <w:rsid w:val="00EF458D"/>
    <w:rsid w:val="00EF517D"/>
    <w:rsid w:val="00EF55A0"/>
    <w:rsid w:val="00EF767B"/>
    <w:rsid w:val="00F02D7B"/>
    <w:rsid w:val="00F03B5D"/>
    <w:rsid w:val="00F04EE0"/>
    <w:rsid w:val="00F05566"/>
    <w:rsid w:val="00F05B6F"/>
    <w:rsid w:val="00F06E39"/>
    <w:rsid w:val="00F0773E"/>
    <w:rsid w:val="00F07BAA"/>
    <w:rsid w:val="00F110A7"/>
    <w:rsid w:val="00F11668"/>
    <w:rsid w:val="00F14CE8"/>
    <w:rsid w:val="00F1505B"/>
    <w:rsid w:val="00F161D9"/>
    <w:rsid w:val="00F16261"/>
    <w:rsid w:val="00F16291"/>
    <w:rsid w:val="00F166F1"/>
    <w:rsid w:val="00F17F43"/>
    <w:rsid w:val="00F20EB2"/>
    <w:rsid w:val="00F22E63"/>
    <w:rsid w:val="00F24426"/>
    <w:rsid w:val="00F24B0C"/>
    <w:rsid w:val="00F308D7"/>
    <w:rsid w:val="00F309C2"/>
    <w:rsid w:val="00F30C68"/>
    <w:rsid w:val="00F31FD2"/>
    <w:rsid w:val="00F32173"/>
    <w:rsid w:val="00F32502"/>
    <w:rsid w:val="00F33FB7"/>
    <w:rsid w:val="00F34B53"/>
    <w:rsid w:val="00F354E0"/>
    <w:rsid w:val="00F365B5"/>
    <w:rsid w:val="00F37271"/>
    <w:rsid w:val="00F37305"/>
    <w:rsid w:val="00F41568"/>
    <w:rsid w:val="00F41F6B"/>
    <w:rsid w:val="00F42E32"/>
    <w:rsid w:val="00F434A3"/>
    <w:rsid w:val="00F43912"/>
    <w:rsid w:val="00F43A36"/>
    <w:rsid w:val="00F447C4"/>
    <w:rsid w:val="00F44F1C"/>
    <w:rsid w:val="00F46013"/>
    <w:rsid w:val="00F46058"/>
    <w:rsid w:val="00F465BA"/>
    <w:rsid w:val="00F50ED4"/>
    <w:rsid w:val="00F5166F"/>
    <w:rsid w:val="00F5379A"/>
    <w:rsid w:val="00F54E92"/>
    <w:rsid w:val="00F55EFC"/>
    <w:rsid w:val="00F5637C"/>
    <w:rsid w:val="00F61A36"/>
    <w:rsid w:val="00F61AD8"/>
    <w:rsid w:val="00F61DC1"/>
    <w:rsid w:val="00F62D8D"/>
    <w:rsid w:val="00F65743"/>
    <w:rsid w:val="00F65E5B"/>
    <w:rsid w:val="00F661BE"/>
    <w:rsid w:val="00F66391"/>
    <w:rsid w:val="00F66F13"/>
    <w:rsid w:val="00F66FA4"/>
    <w:rsid w:val="00F675E4"/>
    <w:rsid w:val="00F72210"/>
    <w:rsid w:val="00F72478"/>
    <w:rsid w:val="00F72C33"/>
    <w:rsid w:val="00F73C02"/>
    <w:rsid w:val="00F7515B"/>
    <w:rsid w:val="00F76F66"/>
    <w:rsid w:val="00F77E3F"/>
    <w:rsid w:val="00F80911"/>
    <w:rsid w:val="00F82F10"/>
    <w:rsid w:val="00F84504"/>
    <w:rsid w:val="00F928F8"/>
    <w:rsid w:val="00F9352F"/>
    <w:rsid w:val="00F9385D"/>
    <w:rsid w:val="00F93BD6"/>
    <w:rsid w:val="00F9522B"/>
    <w:rsid w:val="00F95D5F"/>
    <w:rsid w:val="00F96E93"/>
    <w:rsid w:val="00F9723F"/>
    <w:rsid w:val="00F97360"/>
    <w:rsid w:val="00F973F6"/>
    <w:rsid w:val="00FA183A"/>
    <w:rsid w:val="00FA26F1"/>
    <w:rsid w:val="00FA2934"/>
    <w:rsid w:val="00FA5F7E"/>
    <w:rsid w:val="00FB1410"/>
    <w:rsid w:val="00FB346D"/>
    <w:rsid w:val="00FB3692"/>
    <w:rsid w:val="00FB49C1"/>
    <w:rsid w:val="00FB5E2E"/>
    <w:rsid w:val="00FB62C1"/>
    <w:rsid w:val="00FC4F79"/>
    <w:rsid w:val="00FC60D8"/>
    <w:rsid w:val="00FC7FF8"/>
    <w:rsid w:val="00FD02BF"/>
    <w:rsid w:val="00FD1EEA"/>
    <w:rsid w:val="00FD2A53"/>
    <w:rsid w:val="00FD3212"/>
    <w:rsid w:val="00FD4498"/>
    <w:rsid w:val="00FD4911"/>
    <w:rsid w:val="00FD4FE7"/>
    <w:rsid w:val="00FD60D7"/>
    <w:rsid w:val="00FD74DE"/>
    <w:rsid w:val="00FE0B0B"/>
    <w:rsid w:val="00FE3113"/>
    <w:rsid w:val="00FE3557"/>
    <w:rsid w:val="00FE4D2D"/>
    <w:rsid w:val="00FE556D"/>
    <w:rsid w:val="00FE6463"/>
    <w:rsid w:val="00FE64DC"/>
    <w:rsid w:val="00FE6CBD"/>
    <w:rsid w:val="00FE71C8"/>
    <w:rsid w:val="00FE7F33"/>
    <w:rsid w:val="00FF0676"/>
    <w:rsid w:val="00FF1611"/>
    <w:rsid w:val="00FF2AE3"/>
    <w:rsid w:val="00FF3091"/>
    <w:rsid w:val="00FF3CF4"/>
    <w:rsid w:val="00FF5043"/>
    <w:rsid w:val="00FF6B2A"/>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EBDAF5"/>
  <w14:defaultImageDpi w14:val="32767"/>
  <w15:chartTrackingRefBased/>
  <w15:docId w15:val="{F7FD4A6F-76A0-4FD9-B34B-5C11EDAF7E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42A3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0AB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60AB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4656C8"/>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23711"/>
    <w:rPr>
      <w:sz w:val="16"/>
      <w:szCs w:val="16"/>
    </w:rPr>
  </w:style>
  <w:style w:type="paragraph" w:styleId="CommentText">
    <w:name w:val="annotation text"/>
    <w:basedOn w:val="Normal"/>
    <w:link w:val="CommentTextChar"/>
    <w:uiPriority w:val="99"/>
    <w:unhideWhenUsed/>
    <w:rsid w:val="00B23711"/>
    <w:pPr>
      <w:spacing w:after="200"/>
    </w:pPr>
    <w:rPr>
      <w:rFonts w:ascii="Arial" w:hAnsi="Arial"/>
      <w:sz w:val="20"/>
      <w:szCs w:val="20"/>
    </w:rPr>
  </w:style>
  <w:style w:type="character" w:customStyle="1" w:styleId="CommentTextChar">
    <w:name w:val="Comment Text Char"/>
    <w:basedOn w:val="DefaultParagraphFont"/>
    <w:link w:val="CommentText"/>
    <w:uiPriority w:val="99"/>
    <w:rsid w:val="00B23711"/>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B23711"/>
    <w:pPr>
      <w:spacing w:after="0"/>
    </w:pPr>
    <w:rPr>
      <w:rFonts w:asciiTheme="minorHAnsi" w:hAnsiTheme="minorHAnsi"/>
      <w:b/>
      <w:bCs/>
    </w:rPr>
  </w:style>
  <w:style w:type="character" w:customStyle="1" w:styleId="CommentSubjectChar">
    <w:name w:val="Comment Subject Char"/>
    <w:basedOn w:val="CommentTextChar"/>
    <w:link w:val="CommentSubject"/>
    <w:uiPriority w:val="99"/>
    <w:semiHidden/>
    <w:rsid w:val="00B23711"/>
    <w:rPr>
      <w:rFonts w:ascii="Arial" w:hAnsi="Arial"/>
      <w:b/>
      <w:bCs/>
      <w:sz w:val="20"/>
      <w:szCs w:val="20"/>
    </w:rPr>
  </w:style>
  <w:style w:type="paragraph" w:styleId="Revision">
    <w:name w:val="Revision"/>
    <w:hidden/>
    <w:uiPriority w:val="99"/>
    <w:semiHidden/>
    <w:rsid w:val="00B23711"/>
  </w:style>
  <w:style w:type="paragraph" w:styleId="BalloonText">
    <w:name w:val="Balloon Text"/>
    <w:basedOn w:val="Normal"/>
    <w:link w:val="BalloonTextChar"/>
    <w:uiPriority w:val="99"/>
    <w:semiHidden/>
    <w:unhideWhenUsed/>
    <w:rsid w:val="00B2371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23711"/>
    <w:rPr>
      <w:rFonts w:ascii="Times New Roman" w:hAnsi="Times New Roman" w:cs="Times New Roman"/>
      <w:sz w:val="18"/>
      <w:szCs w:val="18"/>
    </w:rPr>
  </w:style>
  <w:style w:type="character" w:customStyle="1" w:styleId="Heading2Char">
    <w:name w:val="Heading 2 Char"/>
    <w:basedOn w:val="DefaultParagraphFont"/>
    <w:link w:val="Heading2"/>
    <w:uiPriority w:val="9"/>
    <w:rsid w:val="00660A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60AB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4656C8"/>
    <w:rPr>
      <w:rFonts w:asciiTheme="majorHAnsi" w:eastAsiaTheme="majorEastAsia" w:hAnsiTheme="majorHAnsi" w:cstheme="majorBidi"/>
      <w:i/>
      <w:iCs/>
      <w:color w:val="2F5496" w:themeColor="accent1" w:themeShade="BF"/>
    </w:rPr>
  </w:style>
  <w:style w:type="character" w:customStyle="1" w:styleId="Heading1Char">
    <w:name w:val="Heading 1 Char"/>
    <w:basedOn w:val="DefaultParagraphFont"/>
    <w:link w:val="Heading1"/>
    <w:uiPriority w:val="9"/>
    <w:rsid w:val="00E42A34"/>
    <w:rPr>
      <w:rFonts w:asciiTheme="majorHAnsi" w:eastAsiaTheme="majorEastAsia" w:hAnsiTheme="majorHAnsi" w:cstheme="majorBidi"/>
      <w:color w:val="2F5496" w:themeColor="accent1" w:themeShade="BF"/>
      <w:sz w:val="32"/>
      <w:szCs w:val="32"/>
    </w:rPr>
  </w:style>
  <w:style w:type="paragraph" w:customStyle="1" w:styleId="EndNoteBibliography">
    <w:name w:val="EndNote Bibliography"/>
    <w:basedOn w:val="Normal"/>
    <w:link w:val="EndNoteBibliographyChar"/>
    <w:rsid w:val="00F309C2"/>
    <w:pPr>
      <w:spacing w:after="200"/>
    </w:pPr>
    <w:rPr>
      <w:rFonts w:ascii="Arial" w:hAnsi="Arial" w:cs="Arial"/>
      <w:sz w:val="22"/>
      <w:szCs w:val="22"/>
      <w:lang w:val="en-US"/>
    </w:rPr>
  </w:style>
  <w:style w:type="paragraph" w:customStyle="1" w:styleId="EndNoteBibliographyTitle">
    <w:name w:val="EndNote Bibliography Title"/>
    <w:basedOn w:val="Normal"/>
    <w:rsid w:val="00A51F44"/>
    <w:pPr>
      <w:jc w:val="center"/>
    </w:pPr>
    <w:rPr>
      <w:rFonts w:ascii="Arial" w:hAnsi="Arial" w:cs="Arial"/>
      <w:sz w:val="22"/>
      <w:lang w:val="en-US"/>
    </w:rPr>
  </w:style>
  <w:style w:type="character" w:customStyle="1" w:styleId="EndNoteBibliographyChar">
    <w:name w:val="EndNote Bibliography Char"/>
    <w:basedOn w:val="DefaultParagraphFont"/>
    <w:link w:val="EndNoteBibliography"/>
    <w:rsid w:val="004D791E"/>
    <w:rPr>
      <w:rFonts w:ascii="Arial" w:hAnsi="Arial" w:cs="Arial"/>
      <w:sz w:val="22"/>
      <w:szCs w:val="22"/>
      <w:lang w:val="en-US"/>
    </w:rPr>
  </w:style>
  <w:style w:type="paragraph" w:customStyle="1" w:styleId="Text">
    <w:name w:val="Text"/>
    <w:basedOn w:val="Normal"/>
    <w:link w:val="TextChar"/>
    <w:qFormat/>
    <w:rsid w:val="00F72478"/>
    <w:pPr>
      <w:autoSpaceDE w:val="0"/>
      <w:autoSpaceDN w:val="0"/>
      <w:adjustRightInd w:val="0"/>
      <w:spacing w:after="120"/>
    </w:pPr>
    <w:rPr>
      <w:rFonts w:cs="Calibri"/>
      <w:sz w:val="22"/>
      <w:szCs w:val="20"/>
    </w:rPr>
  </w:style>
  <w:style w:type="character" w:customStyle="1" w:styleId="TextChar">
    <w:name w:val="Text Char"/>
    <w:basedOn w:val="DefaultParagraphFont"/>
    <w:link w:val="Text"/>
    <w:rsid w:val="00F72478"/>
    <w:rPr>
      <w:rFonts w:cs="Calibri"/>
      <w:sz w:val="22"/>
      <w:szCs w:val="20"/>
    </w:rPr>
  </w:style>
  <w:style w:type="character" w:styleId="Hyperlink">
    <w:name w:val="Hyperlink"/>
    <w:basedOn w:val="DefaultParagraphFont"/>
    <w:uiPriority w:val="99"/>
    <w:unhideWhenUsed/>
    <w:rsid w:val="0023332A"/>
    <w:rPr>
      <w:color w:val="0563C1" w:themeColor="hyperlink"/>
      <w:u w:val="single"/>
    </w:rPr>
  </w:style>
  <w:style w:type="paragraph" w:styleId="DocumentMap">
    <w:name w:val="Document Map"/>
    <w:basedOn w:val="Normal"/>
    <w:link w:val="DocumentMapChar"/>
    <w:uiPriority w:val="99"/>
    <w:semiHidden/>
    <w:unhideWhenUsed/>
    <w:rsid w:val="00332D7F"/>
    <w:rPr>
      <w:rFonts w:ascii="Times New Roman" w:hAnsi="Times New Roman" w:cs="Times New Roman"/>
    </w:rPr>
  </w:style>
  <w:style w:type="character" w:customStyle="1" w:styleId="DocumentMapChar">
    <w:name w:val="Document Map Char"/>
    <w:basedOn w:val="DefaultParagraphFont"/>
    <w:link w:val="DocumentMap"/>
    <w:uiPriority w:val="99"/>
    <w:semiHidden/>
    <w:rsid w:val="00332D7F"/>
    <w:rPr>
      <w:rFonts w:ascii="Times New Roman" w:hAnsi="Times New Roman" w:cs="Times New Roman"/>
    </w:rPr>
  </w:style>
  <w:style w:type="paragraph" w:styleId="Footer">
    <w:name w:val="footer"/>
    <w:basedOn w:val="Normal"/>
    <w:link w:val="FooterChar"/>
    <w:uiPriority w:val="99"/>
    <w:unhideWhenUsed/>
    <w:rsid w:val="006B1C83"/>
    <w:pPr>
      <w:tabs>
        <w:tab w:val="center" w:pos="4513"/>
        <w:tab w:val="right" w:pos="9026"/>
      </w:tabs>
    </w:pPr>
  </w:style>
  <w:style w:type="character" w:customStyle="1" w:styleId="FooterChar">
    <w:name w:val="Footer Char"/>
    <w:basedOn w:val="DefaultParagraphFont"/>
    <w:link w:val="Footer"/>
    <w:uiPriority w:val="99"/>
    <w:rsid w:val="006B1C83"/>
  </w:style>
  <w:style w:type="character" w:styleId="PageNumber">
    <w:name w:val="page number"/>
    <w:basedOn w:val="DefaultParagraphFont"/>
    <w:uiPriority w:val="99"/>
    <w:semiHidden/>
    <w:unhideWhenUsed/>
    <w:rsid w:val="006B1C83"/>
  </w:style>
  <w:style w:type="paragraph" w:customStyle="1" w:styleId="Compact">
    <w:name w:val="Compact"/>
    <w:basedOn w:val="Normal"/>
    <w:rsid w:val="00DB2412"/>
    <w:pPr>
      <w:spacing w:before="36" w:after="36" w:line="276" w:lineRule="auto"/>
    </w:pPr>
    <w:rPr>
      <w:rFonts w:asciiTheme="majorHAnsi" w:eastAsiaTheme="majorEastAsia" w:hAnsiTheme="majorHAnsi" w:cstheme="majorBidi"/>
      <w:sz w:val="20"/>
      <w:szCs w:val="22"/>
      <w:lang w:val="en-US"/>
    </w:rPr>
  </w:style>
  <w:style w:type="paragraph" w:styleId="ListParagraph">
    <w:name w:val="List Paragraph"/>
    <w:basedOn w:val="Normal"/>
    <w:uiPriority w:val="34"/>
    <w:qFormat/>
    <w:rsid w:val="000C74E1"/>
    <w:pPr>
      <w:ind w:left="720"/>
      <w:contextualSpacing/>
    </w:pPr>
  </w:style>
  <w:style w:type="character" w:styleId="FollowedHyperlink">
    <w:name w:val="FollowedHyperlink"/>
    <w:basedOn w:val="DefaultParagraphFont"/>
    <w:uiPriority w:val="99"/>
    <w:semiHidden/>
    <w:unhideWhenUsed/>
    <w:rsid w:val="00311AEF"/>
    <w:rPr>
      <w:color w:val="954F72" w:themeColor="followedHyperlink"/>
      <w:u w:val="single"/>
    </w:rPr>
  </w:style>
  <w:style w:type="paragraph" w:styleId="Header">
    <w:name w:val="header"/>
    <w:basedOn w:val="Normal"/>
    <w:link w:val="HeaderChar"/>
    <w:uiPriority w:val="99"/>
    <w:unhideWhenUsed/>
    <w:rsid w:val="006A34A8"/>
    <w:pPr>
      <w:tabs>
        <w:tab w:val="center" w:pos="4513"/>
        <w:tab w:val="right" w:pos="9026"/>
      </w:tabs>
    </w:pPr>
  </w:style>
  <w:style w:type="character" w:customStyle="1" w:styleId="HeaderChar">
    <w:name w:val="Header Char"/>
    <w:basedOn w:val="DefaultParagraphFont"/>
    <w:link w:val="Header"/>
    <w:uiPriority w:val="99"/>
    <w:rsid w:val="006A34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7113065">
      <w:bodyDiv w:val="1"/>
      <w:marLeft w:val="0"/>
      <w:marRight w:val="0"/>
      <w:marTop w:val="0"/>
      <w:marBottom w:val="0"/>
      <w:divBdr>
        <w:top w:val="none" w:sz="0" w:space="0" w:color="auto"/>
        <w:left w:val="none" w:sz="0" w:space="0" w:color="auto"/>
        <w:bottom w:val="none" w:sz="0" w:space="0" w:color="auto"/>
        <w:right w:val="none" w:sz="0" w:space="0" w:color="auto"/>
      </w:divBdr>
      <w:divsChild>
        <w:div w:id="818889035">
          <w:marLeft w:val="0"/>
          <w:marRight w:val="0"/>
          <w:marTop w:val="0"/>
          <w:marBottom w:val="0"/>
          <w:divBdr>
            <w:top w:val="none" w:sz="0" w:space="0" w:color="auto"/>
            <w:left w:val="none" w:sz="0" w:space="0" w:color="auto"/>
            <w:bottom w:val="none" w:sz="0" w:space="0" w:color="auto"/>
            <w:right w:val="none" w:sz="0" w:space="0" w:color="auto"/>
          </w:divBdr>
        </w:div>
        <w:div w:id="94912424">
          <w:marLeft w:val="0"/>
          <w:marRight w:val="0"/>
          <w:marTop w:val="0"/>
          <w:marBottom w:val="0"/>
          <w:divBdr>
            <w:top w:val="none" w:sz="0" w:space="0" w:color="auto"/>
            <w:left w:val="none" w:sz="0" w:space="0" w:color="auto"/>
            <w:bottom w:val="none" w:sz="0" w:space="0" w:color="auto"/>
            <w:right w:val="none" w:sz="0" w:space="0" w:color="auto"/>
          </w:divBdr>
        </w:div>
        <w:div w:id="744648926">
          <w:marLeft w:val="0"/>
          <w:marRight w:val="0"/>
          <w:marTop w:val="0"/>
          <w:marBottom w:val="0"/>
          <w:divBdr>
            <w:top w:val="none" w:sz="0" w:space="0" w:color="auto"/>
            <w:left w:val="none" w:sz="0" w:space="0" w:color="auto"/>
            <w:bottom w:val="none" w:sz="0" w:space="0" w:color="auto"/>
            <w:right w:val="none" w:sz="0" w:space="0" w:color="auto"/>
          </w:divBdr>
        </w:div>
      </w:divsChild>
    </w:div>
    <w:div w:id="754932964">
      <w:bodyDiv w:val="1"/>
      <w:marLeft w:val="0"/>
      <w:marRight w:val="0"/>
      <w:marTop w:val="0"/>
      <w:marBottom w:val="0"/>
      <w:divBdr>
        <w:top w:val="none" w:sz="0" w:space="0" w:color="auto"/>
        <w:left w:val="none" w:sz="0" w:space="0" w:color="auto"/>
        <w:bottom w:val="none" w:sz="0" w:space="0" w:color="auto"/>
        <w:right w:val="none" w:sz="0" w:space="0" w:color="auto"/>
      </w:divBdr>
    </w:div>
    <w:div w:id="1227377319">
      <w:bodyDiv w:val="1"/>
      <w:marLeft w:val="0"/>
      <w:marRight w:val="0"/>
      <w:marTop w:val="0"/>
      <w:marBottom w:val="0"/>
      <w:divBdr>
        <w:top w:val="none" w:sz="0" w:space="0" w:color="auto"/>
        <w:left w:val="none" w:sz="0" w:space="0" w:color="auto"/>
        <w:bottom w:val="none" w:sz="0" w:space="0" w:color="auto"/>
        <w:right w:val="none" w:sz="0" w:space="0" w:color="auto"/>
      </w:divBdr>
      <w:divsChild>
        <w:div w:id="1406412285">
          <w:marLeft w:val="0"/>
          <w:marRight w:val="0"/>
          <w:marTop w:val="0"/>
          <w:marBottom w:val="0"/>
          <w:divBdr>
            <w:top w:val="none" w:sz="0" w:space="0" w:color="auto"/>
            <w:left w:val="none" w:sz="0" w:space="0" w:color="auto"/>
            <w:bottom w:val="none" w:sz="0" w:space="0" w:color="auto"/>
            <w:right w:val="none" w:sz="0" w:space="0" w:color="auto"/>
          </w:divBdr>
        </w:div>
        <w:div w:id="1934970614">
          <w:marLeft w:val="0"/>
          <w:marRight w:val="0"/>
          <w:marTop w:val="0"/>
          <w:marBottom w:val="0"/>
          <w:divBdr>
            <w:top w:val="none" w:sz="0" w:space="0" w:color="auto"/>
            <w:left w:val="none" w:sz="0" w:space="0" w:color="auto"/>
            <w:bottom w:val="none" w:sz="0" w:space="0" w:color="auto"/>
            <w:right w:val="none" w:sz="0" w:space="0" w:color="auto"/>
          </w:divBdr>
        </w:div>
        <w:div w:id="1426144859">
          <w:marLeft w:val="0"/>
          <w:marRight w:val="0"/>
          <w:marTop w:val="0"/>
          <w:marBottom w:val="0"/>
          <w:divBdr>
            <w:top w:val="none" w:sz="0" w:space="0" w:color="auto"/>
            <w:left w:val="none" w:sz="0" w:space="0" w:color="auto"/>
            <w:bottom w:val="none" w:sz="0" w:space="0" w:color="auto"/>
            <w:right w:val="none" w:sz="0" w:space="0" w:color="auto"/>
          </w:divBdr>
        </w:div>
        <w:div w:id="1192644887">
          <w:marLeft w:val="0"/>
          <w:marRight w:val="0"/>
          <w:marTop w:val="0"/>
          <w:marBottom w:val="0"/>
          <w:divBdr>
            <w:top w:val="none" w:sz="0" w:space="0" w:color="auto"/>
            <w:left w:val="none" w:sz="0" w:space="0" w:color="auto"/>
            <w:bottom w:val="none" w:sz="0" w:space="0" w:color="auto"/>
            <w:right w:val="none" w:sz="0" w:space="0" w:color="auto"/>
          </w:divBdr>
        </w:div>
        <w:div w:id="232816231">
          <w:marLeft w:val="0"/>
          <w:marRight w:val="0"/>
          <w:marTop w:val="0"/>
          <w:marBottom w:val="0"/>
          <w:divBdr>
            <w:top w:val="none" w:sz="0" w:space="0" w:color="auto"/>
            <w:left w:val="none" w:sz="0" w:space="0" w:color="auto"/>
            <w:bottom w:val="none" w:sz="0" w:space="0" w:color="auto"/>
            <w:right w:val="none" w:sz="0" w:space="0" w:color="auto"/>
          </w:divBdr>
        </w:div>
        <w:div w:id="1593582613">
          <w:marLeft w:val="0"/>
          <w:marRight w:val="0"/>
          <w:marTop w:val="0"/>
          <w:marBottom w:val="0"/>
          <w:divBdr>
            <w:top w:val="none" w:sz="0" w:space="0" w:color="auto"/>
            <w:left w:val="none" w:sz="0" w:space="0" w:color="auto"/>
            <w:bottom w:val="none" w:sz="0" w:space="0" w:color="auto"/>
            <w:right w:val="none" w:sz="0" w:space="0" w:color="auto"/>
          </w:divBdr>
        </w:div>
        <w:div w:id="1033338125">
          <w:marLeft w:val="0"/>
          <w:marRight w:val="0"/>
          <w:marTop w:val="0"/>
          <w:marBottom w:val="0"/>
          <w:divBdr>
            <w:top w:val="none" w:sz="0" w:space="0" w:color="auto"/>
            <w:left w:val="none" w:sz="0" w:space="0" w:color="auto"/>
            <w:bottom w:val="none" w:sz="0" w:space="0" w:color="auto"/>
            <w:right w:val="none" w:sz="0" w:space="0" w:color="auto"/>
          </w:divBdr>
        </w:div>
        <w:div w:id="1998995507">
          <w:marLeft w:val="0"/>
          <w:marRight w:val="0"/>
          <w:marTop w:val="0"/>
          <w:marBottom w:val="0"/>
          <w:divBdr>
            <w:top w:val="none" w:sz="0" w:space="0" w:color="auto"/>
            <w:left w:val="none" w:sz="0" w:space="0" w:color="auto"/>
            <w:bottom w:val="none" w:sz="0" w:space="0" w:color="auto"/>
            <w:right w:val="none" w:sz="0" w:space="0" w:color="auto"/>
          </w:divBdr>
        </w:div>
        <w:div w:id="158542760">
          <w:marLeft w:val="0"/>
          <w:marRight w:val="0"/>
          <w:marTop w:val="0"/>
          <w:marBottom w:val="0"/>
          <w:divBdr>
            <w:top w:val="none" w:sz="0" w:space="0" w:color="auto"/>
            <w:left w:val="none" w:sz="0" w:space="0" w:color="auto"/>
            <w:bottom w:val="none" w:sz="0" w:space="0" w:color="auto"/>
            <w:right w:val="none" w:sz="0" w:space="0" w:color="auto"/>
          </w:divBdr>
        </w:div>
        <w:div w:id="1607498931">
          <w:marLeft w:val="0"/>
          <w:marRight w:val="0"/>
          <w:marTop w:val="0"/>
          <w:marBottom w:val="0"/>
          <w:divBdr>
            <w:top w:val="none" w:sz="0" w:space="0" w:color="auto"/>
            <w:left w:val="none" w:sz="0" w:space="0" w:color="auto"/>
            <w:bottom w:val="none" w:sz="0" w:space="0" w:color="auto"/>
            <w:right w:val="none" w:sz="0" w:space="0" w:color="auto"/>
          </w:divBdr>
        </w:div>
        <w:div w:id="313608849">
          <w:marLeft w:val="0"/>
          <w:marRight w:val="0"/>
          <w:marTop w:val="0"/>
          <w:marBottom w:val="0"/>
          <w:divBdr>
            <w:top w:val="none" w:sz="0" w:space="0" w:color="auto"/>
            <w:left w:val="none" w:sz="0" w:space="0" w:color="auto"/>
            <w:bottom w:val="none" w:sz="0" w:space="0" w:color="auto"/>
            <w:right w:val="none" w:sz="0" w:space="0" w:color="auto"/>
          </w:divBdr>
        </w:div>
        <w:div w:id="749741130">
          <w:marLeft w:val="0"/>
          <w:marRight w:val="0"/>
          <w:marTop w:val="0"/>
          <w:marBottom w:val="0"/>
          <w:divBdr>
            <w:top w:val="none" w:sz="0" w:space="0" w:color="auto"/>
            <w:left w:val="none" w:sz="0" w:space="0" w:color="auto"/>
            <w:bottom w:val="none" w:sz="0" w:space="0" w:color="auto"/>
            <w:right w:val="none" w:sz="0" w:space="0" w:color="auto"/>
          </w:divBdr>
        </w:div>
        <w:div w:id="763066770">
          <w:marLeft w:val="0"/>
          <w:marRight w:val="0"/>
          <w:marTop w:val="0"/>
          <w:marBottom w:val="0"/>
          <w:divBdr>
            <w:top w:val="none" w:sz="0" w:space="0" w:color="auto"/>
            <w:left w:val="none" w:sz="0" w:space="0" w:color="auto"/>
            <w:bottom w:val="none" w:sz="0" w:space="0" w:color="auto"/>
            <w:right w:val="none" w:sz="0" w:space="0" w:color="auto"/>
          </w:divBdr>
        </w:div>
        <w:div w:id="2020304556">
          <w:marLeft w:val="0"/>
          <w:marRight w:val="0"/>
          <w:marTop w:val="0"/>
          <w:marBottom w:val="0"/>
          <w:divBdr>
            <w:top w:val="none" w:sz="0" w:space="0" w:color="auto"/>
            <w:left w:val="none" w:sz="0" w:space="0" w:color="auto"/>
            <w:bottom w:val="none" w:sz="0" w:space="0" w:color="auto"/>
            <w:right w:val="none" w:sz="0" w:space="0" w:color="auto"/>
          </w:divBdr>
        </w:div>
        <w:div w:id="2095081275">
          <w:marLeft w:val="0"/>
          <w:marRight w:val="0"/>
          <w:marTop w:val="0"/>
          <w:marBottom w:val="0"/>
          <w:divBdr>
            <w:top w:val="none" w:sz="0" w:space="0" w:color="auto"/>
            <w:left w:val="none" w:sz="0" w:space="0" w:color="auto"/>
            <w:bottom w:val="none" w:sz="0" w:space="0" w:color="auto"/>
            <w:right w:val="none" w:sz="0" w:space="0" w:color="auto"/>
          </w:divBdr>
        </w:div>
        <w:div w:id="1718385952">
          <w:marLeft w:val="0"/>
          <w:marRight w:val="0"/>
          <w:marTop w:val="0"/>
          <w:marBottom w:val="0"/>
          <w:divBdr>
            <w:top w:val="none" w:sz="0" w:space="0" w:color="auto"/>
            <w:left w:val="none" w:sz="0" w:space="0" w:color="auto"/>
            <w:bottom w:val="none" w:sz="0" w:space="0" w:color="auto"/>
            <w:right w:val="none" w:sz="0" w:space="0" w:color="auto"/>
          </w:divBdr>
        </w:div>
        <w:div w:id="1580019286">
          <w:marLeft w:val="0"/>
          <w:marRight w:val="0"/>
          <w:marTop w:val="0"/>
          <w:marBottom w:val="0"/>
          <w:divBdr>
            <w:top w:val="none" w:sz="0" w:space="0" w:color="auto"/>
            <w:left w:val="none" w:sz="0" w:space="0" w:color="auto"/>
            <w:bottom w:val="none" w:sz="0" w:space="0" w:color="auto"/>
            <w:right w:val="none" w:sz="0" w:space="0" w:color="auto"/>
          </w:divBdr>
        </w:div>
        <w:div w:id="785124212">
          <w:marLeft w:val="0"/>
          <w:marRight w:val="0"/>
          <w:marTop w:val="0"/>
          <w:marBottom w:val="0"/>
          <w:divBdr>
            <w:top w:val="none" w:sz="0" w:space="0" w:color="auto"/>
            <w:left w:val="none" w:sz="0" w:space="0" w:color="auto"/>
            <w:bottom w:val="none" w:sz="0" w:space="0" w:color="auto"/>
            <w:right w:val="none" w:sz="0" w:space="0" w:color="auto"/>
          </w:divBdr>
        </w:div>
        <w:div w:id="1858613996">
          <w:marLeft w:val="0"/>
          <w:marRight w:val="0"/>
          <w:marTop w:val="0"/>
          <w:marBottom w:val="0"/>
          <w:divBdr>
            <w:top w:val="none" w:sz="0" w:space="0" w:color="auto"/>
            <w:left w:val="none" w:sz="0" w:space="0" w:color="auto"/>
            <w:bottom w:val="none" w:sz="0" w:space="0" w:color="auto"/>
            <w:right w:val="none" w:sz="0" w:space="0" w:color="auto"/>
          </w:divBdr>
        </w:div>
        <w:div w:id="728723317">
          <w:marLeft w:val="0"/>
          <w:marRight w:val="0"/>
          <w:marTop w:val="0"/>
          <w:marBottom w:val="0"/>
          <w:divBdr>
            <w:top w:val="none" w:sz="0" w:space="0" w:color="auto"/>
            <w:left w:val="none" w:sz="0" w:space="0" w:color="auto"/>
            <w:bottom w:val="none" w:sz="0" w:space="0" w:color="auto"/>
            <w:right w:val="none" w:sz="0" w:space="0" w:color="auto"/>
          </w:divBdr>
        </w:div>
        <w:div w:id="2085950343">
          <w:marLeft w:val="0"/>
          <w:marRight w:val="0"/>
          <w:marTop w:val="0"/>
          <w:marBottom w:val="0"/>
          <w:divBdr>
            <w:top w:val="none" w:sz="0" w:space="0" w:color="auto"/>
            <w:left w:val="none" w:sz="0" w:space="0" w:color="auto"/>
            <w:bottom w:val="none" w:sz="0" w:space="0" w:color="auto"/>
            <w:right w:val="none" w:sz="0" w:space="0" w:color="auto"/>
          </w:divBdr>
        </w:div>
        <w:div w:id="526022024">
          <w:marLeft w:val="0"/>
          <w:marRight w:val="0"/>
          <w:marTop w:val="0"/>
          <w:marBottom w:val="0"/>
          <w:divBdr>
            <w:top w:val="none" w:sz="0" w:space="0" w:color="auto"/>
            <w:left w:val="none" w:sz="0" w:space="0" w:color="auto"/>
            <w:bottom w:val="none" w:sz="0" w:space="0" w:color="auto"/>
            <w:right w:val="none" w:sz="0" w:space="0" w:color="auto"/>
          </w:divBdr>
        </w:div>
        <w:div w:id="366682219">
          <w:marLeft w:val="0"/>
          <w:marRight w:val="0"/>
          <w:marTop w:val="0"/>
          <w:marBottom w:val="0"/>
          <w:divBdr>
            <w:top w:val="none" w:sz="0" w:space="0" w:color="auto"/>
            <w:left w:val="none" w:sz="0" w:space="0" w:color="auto"/>
            <w:bottom w:val="none" w:sz="0" w:space="0" w:color="auto"/>
            <w:right w:val="none" w:sz="0" w:space="0" w:color="auto"/>
          </w:divBdr>
        </w:div>
        <w:div w:id="785732900">
          <w:marLeft w:val="0"/>
          <w:marRight w:val="0"/>
          <w:marTop w:val="0"/>
          <w:marBottom w:val="0"/>
          <w:divBdr>
            <w:top w:val="none" w:sz="0" w:space="0" w:color="auto"/>
            <w:left w:val="none" w:sz="0" w:space="0" w:color="auto"/>
            <w:bottom w:val="none" w:sz="0" w:space="0" w:color="auto"/>
            <w:right w:val="none" w:sz="0" w:space="0" w:color="auto"/>
          </w:divBdr>
        </w:div>
        <w:div w:id="1967199627">
          <w:marLeft w:val="0"/>
          <w:marRight w:val="0"/>
          <w:marTop w:val="0"/>
          <w:marBottom w:val="0"/>
          <w:divBdr>
            <w:top w:val="none" w:sz="0" w:space="0" w:color="auto"/>
            <w:left w:val="none" w:sz="0" w:space="0" w:color="auto"/>
            <w:bottom w:val="none" w:sz="0" w:space="0" w:color="auto"/>
            <w:right w:val="none" w:sz="0" w:space="0" w:color="auto"/>
          </w:divBdr>
        </w:div>
        <w:div w:id="94832801">
          <w:marLeft w:val="0"/>
          <w:marRight w:val="0"/>
          <w:marTop w:val="0"/>
          <w:marBottom w:val="0"/>
          <w:divBdr>
            <w:top w:val="none" w:sz="0" w:space="0" w:color="auto"/>
            <w:left w:val="none" w:sz="0" w:space="0" w:color="auto"/>
            <w:bottom w:val="none" w:sz="0" w:space="0" w:color="auto"/>
            <w:right w:val="none" w:sz="0" w:space="0" w:color="auto"/>
          </w:divBdr>
        </w:div>
        <w:div w:id="67308952">
          <w:marLeft w:val="0"/>
          <w:marRight w:val="0"/>
          <w:marTop w:val="0"/>
          <w:marBottom w:val="0"/>
          <w:divBdr>
            <w:top w:val="none" w:sz="0" w:space="0" w:color="auto"/>
            <w:left w:val="none" w:sz="0" w:space="0" w:color="auto"/>
            <w:bottom w:val="none" w:sz="0" w:space="0" w:color="auto"/>
            <w:right w:val="none" w:sz="0" w:space="0" w:color="auto"/>
          </w:divBdr>
        </w:div>
        <w:div w:id="525562406">
          <w:marLeft w:val="0"/>
          <w:marRight w:val="0"/>
          <w:marTop w:val="0"/>
          <w:marBottom w:val="0"/>
          <w:divBdr>
            <w:top w:val="none" w:sz="0" w:space="0" w:color="auto"/>
            <w:left w:val="none" w:sz="0" w:space="0" w:color="auto"/>
            <w:bottom w:val="none" w:sz="0" w:space="0" w:color="auto"/>
            <w:right w:val="none" w:sz="0" w:space="0" w:color="auto"/>
          </w:divBdr>
        </w:div>
        <w:div w:id="1346664441">
          <w:marLeft w:val="0"/>
          <w:marRight w:val="0"/>
          <w:marTop w:val="0"/>
          <w:marBottom w:val="0"/>
          <w:divBdr>
            <w:top w:val="none" w:sz="0" w:space="0" w:color="auto"/>
            <w:left w:val="none" w:sz="0" w:space="0" w:color="auto"/>
            <w:bottom w:val="none" w:sz="0" w:space="0" w:color="auto"/>
            <w:right w:val="none" w:sz="0" w:space="0" w:color="auto"/>
          </w:divBdr>
        </w:div>
        <w:div w:id="1124812689">
          <w:marLeft w:val="0"/>
          <w:marRight w:val="0"/>
          <w:marTop w:val="0"/>
          <w:marBottom w:val="0"/>
          <w:divBdr>
            <w:top w:val="none" w:sz="0" w:space="0" w:color="auto"/>
            <w:left w:val="none" w:sz="0" w:space="0" w:color="auto"/>
            <w:bottom w:val="none" w:sz="0" w:space="0" w:color="auto"/>
            <w:right w:val="none" w:sz="0" w:space="0" w:color="auto"/>
          </w:divBdr>
        </w:div>
        <w:div w:id="680813828">
          <w:marLeft w:val="0"/>
          <w:marRight w:val="0"/>
          <w:marTop w:val="0"/>
          <w:marBottom w:val="0"/>
          <w:divBdr>
            <w:top w:val="none" w:sz="0" w:space="0" w:color="auto"/>
            <w:left w:val="none" w:sz="0" w:space="0" w:color="auto"/>
            <w:bottom w:val="none" w:sz="0" w:space="0" w:color="auto"/>
            <w:right w:val="none" w:sz="0" w:space="0" w:color="auto"/>
          </w:divBdr>
        </w:div>
        <w:div w:id="1753427726">
          <w:marLeft w:val="0"/>
          <w:marRight w:val="0"/>
          <w:marTop w:val="0"/>
          <w:marBottom w:val="0"/>
          <w:divBdr>
            <w:top w:val="none" w:sz="0" w:space="0" w:color="auto"/>
            <w:left w:val="none" w:sz="0" w:space="0" w:color="auto"/>
            <w:bottom w:val="none" w:sz="0" w:space="0" w:color="auto"/>
            <w:right w:val="none" w:sz="0" w:space="0" w:color="auto"/>
          </w:divBdr>
        </w:div>
        <w:div w:id="1234123261">
          <w:marLeft w:val="0"/>
          <w:marRight w:val="0"/>
          <w:marTop w:val="0"/>
          <w:marBottom w:val="0"/>
          <w:divBdr>
            <w:top w:val="none" w:sz="0" w:space="0" w:color="auto"/>
            <w:left w:val="none" w:sz="0" w:space="0" w:color="auto"/>
            <w:bottom w:val="none" w:sz="0" w:space="0" w:color="auto"/>
            <w:right w:val="none" w:sz="0" w:space="0" w:color="auto"/>
          </w:divBdr>
        </w:div>
        <w:div w:id="741834043">
          <w:marLeft w:val="0"/>
          <w:marRight w:val="0"/>
          <w:marTop w:val="0"/>
          <w:marBottom w:val="0"/>
          <w:divBdr>
            <w:top w:val="none" w:sz="0" w:space="0" w:color="auto"/>
            <w:left w:val="none" w:sz="0" w:space="0" w:color="auto"/>
            <w:bottom w:val="none" w:sz="0" w:space="0" w:color="auto"/>
            <w:right w:val="none" w:sz="0" w:space="0" w:color="auto"/>
          </w:divBdr>
        </w:div>
        <w:div w:id="1828745649">
          <w:marLeft w:val="0"/>
          <w:marRight w:val="0"/>
          <w:marTop w:val="0"/>
          <w:marBottom w:val="0"/>
          <w:divBdr>
            <w:top w:val="none" w:sz="0" w:space="0" w:color="auto"/>
            <w:left w:val="none" w:sz="0" w:space="0" w:color="auto"/>
            <w:bottom w:val="none" w:sz="0" w:space="0" w:color="auto"/>
            <w:right w:val="none" w:sz="0" w:space="0" w:color="auto"/>
          </w:divBdr>
        </w:div>
        <w:div w:id="843397158">
          <w:marLeft w:val="0"/>
          <w:marRight w:val="0"/>
          <w:marTop w:val="0"/>
          <w:marBottom w:val="0"/>
          <w:divBdr>
            <w:top w:val="none" w:sz="0" w:space="0" w:color="auto"/>
            <w:left w:val="none" w:sz="0" w:space="0" w:color="auto"/>
            <w:bottom w:val="none" w:sz="0" w:space="0" w:color="auto"/>
            <w:right w:val="none" w:sz="0" w:space="0" w:color="auto"/>
          </w:divBdr>
        </w:div>
        <w:div w:id="733282957">
          <w:marLeft w:val="0"/>
          <w:marRight w:val="0"/>
          <w:marTop w:val="0"/>
          <w:marBottom w:val="0"/>
          <w:divBdr>
            <w:top w:val="none" w:sz="0" w:space="0" w:color="auto"/>
            <w:left w:val="none" w:sz="0" w:space="0" w:color="auto"/>
            <w:bottom w:val="none" w:sz="0" w:space="0" w:color="auto"/>
            <w:right w:val="none" w:sz="0" w:space="0" w:color="auto"/>
          </w:divBdr>
        </w:div>
        <w:div w:id="1668240667">
          <w:marLeft w:val="0"/>
          <w:marRight w:val="0"/>
          <w:marTop w:val="0"/>
          <w:marBottom w:val="0"/>
          <w:divBdr>
            <w:top w:val="none" w:sz="0" w:space="0" w:color="auto"/>
            <w:left w:val="none" w:sz="0" w:space="0" w:color="auto"/>
            <w:bottom w:val="none" w:sz="0" w:space="0" w:color="auto"/>
            <w:right w:val="none" w:sz="0" w:space="0" w:color="auto"/>
          </w:divBdr>
        </w:div>
        <w:div w:id="447626418">
          <w:marLeft w:val="0"/>
          <w:marRight w:val="0"/>
          <w:marTop w:val="0"/>
          <w:marBottom w:val="0"/>
          <w:divBdr>
            <w:top w:val="none" w:sz="0" w:space="0" w:color="auto"/>
            <w:left w:val="none" w:sz="0" w:space="0" w:color="auto"/>
            <w:bottom w:val="none" w:sz="0" w:space="0" w:color="auto"/>
            <w:right w:val="none" w:sz="0" w:space="0" w:color="auto"/>
          </w:divBdr>
        </w:div>
        <w:div w:id="162281123">
          <w:marLeft w:val="0"/>
          <w:marRight w:val="0"/>
          <w:marTop w:val="0"/>
          <w:marBottom w:val="0"/>
          <w:divBdr>
            <w:top w:val="none" w:sz="0" w:space="0" w:color="auto"/>
            <w:left w:val="none" w:sz="0" w:space="0" w:color="auto"/>
            <w:bottom w:val="none" w:sz="0" w:space="0" w:color="auto"/>
            <w:right w:val="none" w:sz="0" w:space="0" w:color="auto"/>
          </w:divBdr>
        </w:div>
        <w:div w:id="913781495">
          <w:marLeft w:val="0"/>
          <w:marRight w:val="0"/>
          <w:marTop w:val="0"/>
          <w:marBottom w:val="0"/>
          <w:divBdr>
            <w:top w:val="none" w:sz="0" w:space="0" w:color="auto"/>
            <w:left w:val="none" w:sz="0" w:space="0" w:color="auto"/>
            <w:bottom w:val="none" w:sz="0" w:space="0" w:color="auto"/>
            <w:right w:val="none" w:sz="0" w:space="0" w:color="auto"/>
          </w:divBdr>
        </w:div>
      </w:divsChild>
    </w:div>
    <w:div w:id="15825937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7" Type="http://schemas.microsoft.com/office/2016/09/relationships/commentsIds" Target="commentsId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Elizabeth.Fearon@lshtm.ac.uk" TargetMode="Externa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29</Pages>
  <Words>9524</Words>
  <Characters>54293</Characters>
  <Application>Microsoft Macintosh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nadette Hensen</dc:creator>
  <cp:keywords/>
  <dc:description/>
  <cp:lastModifiedBy>Elizabeth Fearon</cp:lastModifiedBy>
  <cp:revision>14</cp:revision>
  <cp:lastPrinted>2018-02-13T16:17:00Z</cp:lastPrinted>
  <dcterms:created xsi:type="dcterms:W3CDTF">2018-12-17T16:01:00Z</dcterms:created>
  <dcterms:modified xsi:type="dcterms:W3CDTF">2018-12-21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csl.mendeley.com/styles/97999531/vancouver</vt:lpwstr>
  </property>
  <property fmtid="{D5CDD505-2E9C-101B-9397-08002B2CF9AE}" pid="21" name="Mendeley Recent Style Name 9_1">
    <vt:lpwstr>Vancouver - Bernie Hensen</vt:lpwstr>
  </property>
</Properties>
</file>